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3.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3FD78B5" w14:textId="77777777" w:rsidR="00AA3749" w:rsidRPr="007725F4" w:rsidRDefault="00AA3749" w:rsidP="00AA3749">
      <w:pPr>
        <w:pStyle w:val="ListParagraph"/>
        <w:spacing w:before="240"/>
        <w:ind w:left="0"/>
        <w:jc w:val="center"/>
        <w:rPr>
          <w:b/>
          <w:spacing w:val="-2"/>
          <w:sz w:val="36"/>
          <w:szCs w:val="36"/>
        </w:rPr>
      </w:pPr>
      <w:r w:rsidRPr="007725F4">
        <w:rPr>
          <w:b/>
          <w:i/>
          <w:sz w:val="36"/>
          <w:szCs w:val="36"/>
        </w:rPr>
        <w:t xml:space="preserve">RANCANG </w:t>
      </w:r>
      <w:r w:rsidRPr="007725F4">
        <w:rPr>
          <w:b/>
          <w:i/>
          <w:spacing w:val="-9"/>
          <w:sz w:val="36"/>
          <w:szCs w:val="36"/>
        </w:rPr>
        <w:t xml:space="preserve"> </w:t>
      </w:r>
      <w:r w:rsidRPr="007725F4">
        <w:rPr>
          <w:b/>
          <w:sz w:val="36"/>
          <w:szCs w:val="36"/>
        </w:rPr>
        <w:t>BANGUN SISTEM DETEKTOR GAS CH</w:t>
      </w:r>
      <w:r w:rsidRPr="007725F4">
        <w:rPr>
          <w:b/>
          <w:sz w:val="36"/>
          <w:szCs w:val="36"/>
          <w:vertAlign w:val="subscript"/>
        </w:rPr>
        <w:t>4</w:t>
      </w:r>
      <w:r w:rsidRPr="007725F4">
        <w:rPr>
          <w:b/>
          <w:sz w:val="36"/>
          <w:szCs w:val="36"/>
        </w:rPr>
        <w:t xml:space="preserve"> BERBASIS M</w:t>
      </w:r>
      <w:r w:rsidRPr="007725F4">
        <w:rPr>
          <w:b/>
          <w:spacing w:val="-2"/>
          <w:sz w:val="36"/>
          <w:szCs w:val="36"/>
        </w:rPr>
        <w:t>IKROKONTROLER DENGAN TRANSMITTER 4-20mA</w:t>
      </w:r>
    </w:p>
    <w:p w14:paraId="2E0C6982" w14:textId="77777777" w:rsidR="00AA3749" w:rsidRPr="007725F4" w:rsidRDefault="00AA3749" w:rsidP="00AA3749">
      <w:pPr>
        <w:spacing w:line="360" w:lineRule="auto"/>
        <w:jc w:val="center"/>
        <w:rPr>
          <w:rFonts w:cs="Times New Roman"/>
          <w:b/>
          <w:sz w:val="40"/>
          <w:szCs w:val="40"/>
        </w:rPr>
      </w:pPr>
    </w:p>
    <w:p w14:paraId="2D386B15" w14:textId="77777777" w:rsidR="00AA3749" w:rsidRDefault="00AA3749" w:rsidP="00AA3749">
      <w:pPr>
        <w:spacing w:line="360" w:lineRule="auto"/>
        <w:jc w:val="center"/>
        <w:rPr>
          <w:rFonts w:cs="Times New Roman"/>
          <w:b/>
          <w:sz w:val="32"/>
          <w:szCs w:val="32"/>
        </w:rPr>
      </w:pPr>
    </w:p>
    <w:p w14:paraId="6870C9B6" w14:textId="77777777" w:rsidR="00AA3749" w:rsidRDefault="00AA3749" w:rsidP="00AA3749">
      <w:pPr>
        <w:spacing w:line="360" w:lineRule="auto"/>
        <w:jc w:val="center"/>
        <w:rPr>
          <w:rFonts w:cs="Times New Roman"/>
          <w:b/>
          <w:sz w:val="28"/>
          <w:szCs w:val="28"/>
        </w:rPr>
      </w:pPr>
      <w:r w:rsidRPr="00643AA0">
        <w:rPr>
          <w:rFonts w:cs="Times New Roman"/>
          <w:b/>
          <w:sz w:val="28"/>
          <w:szCs w:val="28"/>
        </w:rPr>
        <w:t>TUGAS AKHIR</w:t>
      </w:r>
    </w:p>
    <w:p w14:paraId="49F73717" w14:textId="77777777" w:rsidR="00AA3749" w:rsidRDefault="00AA3749" w:rsidP="00AA3749">
      <w:pPr>
        <w:spacing w:line="360" w:lineRule="auto"/>
        <w:jc w:val="center"/>
        <w:rPr>
          <w:rFonts w:cs="Times New Roman"/>
          <w:b/>
          <w:sz w:val="28"/>
          <w:szCs w:val="28"/>
        </w:rPr>
      </w:pPr>
    </w:p>
    <w:p w14:paraId="2C093D61" w14:textId="77777777" w:rsidR="00AA3749" w:rsidRDefault="00AA3749" w:rsidP="00AA3749">
      <w:pPr>
        <w:spacing w:line="360" w:lineRule="auto"/>
        <w:jc w:val="center"/>
        <w:rPr>
          <w:rFonts w:cs="Times New Roman"/>
          <w:b/>
          <w:sz w:val="28"/>
          <w:szCs w:val="28"/>
        </w:rPr>
      </w:pPr>
      <w:r>
        <w:rPr>
          <w:rFonts w:cs="Times New Roman"/>
          <w:b/>
          <w:sz w:val="28"/>
          <w:szCs w:val="28"/>
        </w:rPr>
        <w:t>Muhammad Rais</w:t>
      </w:r>
    </w:p>
    <w:p w14:paraId="79848BC6" w14:textId="77777777" w:rsidR="00AA3749" w:rsidRDefault="00AA3749" w:rsidP="00AA3749">
      <w:pPr>
        <w:spacing w:line="360" w:lineRule="auto"/>
        <w:jc w:val="center"/>
        <w:rPr>
          <w:rFonts w:cs="Times New Roman"/>
          <w:b/>
          <w:sz w:val="28"/>
          <w:szCs w:val="28"/>
        </w:rPr>
      </w:pPr>
      <w:r>
        <w:rPr>
          <w:rFonts w:cs="Times New Roman"/>
          <w:b/>
          <w:sz w:val="28"/>
          <w:szCs w:val="28"/>
        </w:rPr>
        <w:t>BP. 2311019010</w:t>
      </w:r>
    </w:p>
    <w:p w14:paraId="6CF32D74" w14:textId="77777777" w:rsidR="00AA3749" w:rsidRDefault="00AA3749" w:rsidP="00AA3749">
      <w:pPr>
        <w:spacing w:line="360" w:lineRule="auto"/>
        <w:jc w:val="center"/>
        <w:rPr>
          <w:rFonts w:cs="Times New Roman"/>
          <w:b/>
          <w:sz w:val="28"/>
          <w:szCs w:val="28"/>
        </w:rPr>
      </w:pPr>
    </w:p>
    <w:p w14:paraId="4823A52A" w14:textId="77777777" w:rsidR="00AA3749" w:rsidRDefault="00AA3749" w:rsidP="00AA3749">
      <w:pPr>
        <w:spacing w:line="360" w:lineRule="auto"/>
        <w:jc w:val="center"/>
        <w:rPr>
          <w:rFonts w:cs="Times New Roman"/>
          <w:b/>
          <w:sz w:val="28"/>
          <w:szCs w:val="28"/>
        </w:rPr>
      </w:pPr>
    </w:p>
    <w:p w14:paraId="1A841700" w14:textId="77777777" w:rsidR="00AA3749" w:rsidRDefault="00AA3749" w:rsidP="00AA3749">
      <w:pPr>
        <w:spacing w:line="360" w:lineRule="auto"/>
        <w:jc w:val="center"/>
        <w:rPr>
          <w:rFonts w:cs="Times New Roman"/>
          <w:b/>
          <w:sz w:val="28"/>
          <w:szCs w:val="28"/>
        </w:rPr>
      </w:pPr>
      <w:r w:rsidRPr="00643AA0">
        <w:rPr>
          <w:rFonts w:cs="Times New Roman"/>
          <w:b/>
          <w:sz w:val="28"/>
          <w:szCs w:val="28"/>
          <w:lang w:val="en-US"/>
        </w:rPr>
        <w:drawing>
          <wp:inline distT="0" distB="0" distL="0" distR="0" wp14:anchorId="67CD87B8" wp14:editId="52DC8C96">
            <wp:extent cx="1943100" cy="1943100"/>
            <wp:effectExtent l="0" t="0" r="0" b="0"/>
            <wp:docPr id="1026" name="Picture 2" descr="C:\Users\LENOVO\3D Objects\1200px-Logo_Politeknik_Negeri_Padang_(2014).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C:\Users\LENOVO\3D Objects\1200px-Logo_Politeknik_Negeri_Padang_(2014).svg.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4353" cy="1944353"/>
                    </a:xfrm>
                    <a:prstGeom prst="rect">
                      <a:avLst/>
                    </a:prstGeom>
                    <a:noFill/>
                  </pic:spPr>
                </pic:pic>
              </a:graphicData>
            </a:graphic>
          </wp:inline>
        </w:drawing>
      </w:r>
    </w:p>
    <w:p w14:paraId="58730D33" w14:textId="77777777" w:rsidR="00AA3749" w:rsidRDefault="00AA3749" w:rsidP="00AA3749">
      <w:pPr>
        <w:spacing w:line="360" w:lineRule="auto"/>
        <w:jc w:val="center"/>
        <w:rPr>
          <w:rFonts w:cs="Times New Roman"/>
          <w:b/>
          <w:sz w:val="28"/>
          <w:szCs w:val="28"/>
        </w:rPr>
      </w:pPr>
    </w:p>
    <w:p w14:paraId="50CE5231" w14:textId="77777777" w:rsidR="00AA3749" w:rsidRDefault="00AA3749" w:rsidP="00AA3749">
      <w:pPr>
        <w:spacing w:line="360" w:lineRule="auto"/>
        <w:jc w:val="center"/>
        <w:rPr>
          <w:rFonts w:cs="Times New Roman"/>
          <w:b/>
          <w:sz w:val="28"/>
          <w:szCs w:val="28"/>
        </w:rPr>
      </w:pPr>
    </w:p>
    <w:p w14:paraId="1633F486" w14:textId="77777777" w:rsidR="00AA3749" w:rsidRDefault="00AA3749" w:rsidP="00AA3749">
      <w:pPr>
        <w:spacing w:line="360" w:lineRule="auto"/>
        <w:jc w:val="center"/>
        <w:rPr>
          <w:rFonts w:cs="Times New Roman"/>
          <w:b/>
          <w:sz w:val="28"/>
          <w:szCs w:val="28"/>
        </w:rPr>
      </w:pPr>
    </w:p>
    <w:p w14:paraId="62388089" w14:textId="77777777" w:rsidR="00AA3749" w:rsidRPr="00643AA0" w:rsidRDefault="00AA3749" w:rsidP="00AA3749">
      <w:pPr>
        <w:spacing w:line="360" w:lineRule="auto"/>
        <w:jc w:val="center"/>
        <w:rPr>
          <w:rFonts w:cs="Times New Roman"/>
          <w:b/>
          <w:sz w:val="32"/>
          <w:szCs w:val="32"/>
        </w:rPr>
      </w:pPr>
      <w:r>
        <w:rPr>
          <w:rFonts w:cs="Times New Roman"/>
          <w:b/>
          <w:sz w:val="32"/>
          <w:szCs w:val="32"/>
        </w:rPr>
        <w:t>PROGRAM STUDI DIV</w:t>
      </w:r>
      <w:r w:rsidRPr="00643AA0">
        <w:rPr>
          <w:rFonts w:cs="Times New Roman"/>
          <w:b/>
          <w:sz w:val="32"/>
          <w:szCs w:val="32"/>
        </w:rPr>
        <w:t xml:space="preserve"> TEKNIK ELEKTRONIKA</w:t>
      </w:r>
    </w:p>
    <w:p w14:paraId="2CA7E907" w14:textId="77777777" w:rsidR="00AA3749" w:rsidRPr="00643AA0" w:rsidRDefault="00AA3749" w:rsidP="00AA3749">
      <w:pPr>
        <w:spacing w:line="360" w:lineRule="auto"/>
        <w:jc w:val="center"/>
        <w:rPr>
          <w:rFonts w:cs="Times New Roman"/>
          <w:b/>
          <w:sz w:val="32"/>
          <w:szCs w:val="32"/>
        </w:rPr>
      </w:pPr>
      <w:r w:rsidRPr="00643AA0">
        <w:rPr>
          <w:rFonts w:cs="Times New Roman"/>
          <w:b/>
          <w:sz w:val="32"/>
          <w:szCs w:val="32"/>
        </w:rPr>
        <w:t xml:space="preserve">JURUSAN ELEKTRO </w:t>
      </w:r>
    </w:p>
    <w:p w14:paraId="40A3828A" w14:textId="77777777" w:rsidR="00AA3749" w:rsidRPr="00643AA0" w:rsidRDefault="00AA3749" w:rsidP="00AA3749">
      <w:pPr>
        <w:spacing w:line="360" w:lineRule="auto"/>
        <w:jc w:val="center"/>
        <w:rPr>
          <w:rFonts w:cs="Times New Roman"/>
          <w:b/>
          <w:sz w:val="32"/>
          <w:szCs w:val="32"/>
        </w:rPr>
      </w:pPr>
      <w:r w:rsidRPr="00643AA0">
        <w:rPr>
          <w:rFonts w:cs="Times New Roman"/>
          <w:b/>
          <w:sz w:val="32"/>
          <w:szCs w:val="32"/>
        </w:rPr>
        <w:t xml:space="preserve">POLITEKNIK NEGERI PADANG </w:t>
      </w:r>
    </w:p>
    <w:p w14:paraId="5BD3CF88" w14:textId="77777777" w:rsidR="00AA3749" w:rsidRDefault="00AA3749" w:rsidP="00AA3749">
      <w:pPr>
        <w:spacing w:line="360" w:lineRule="auto"/>
        <w:jc w:val="center"/>
        <w:rPr>
          <w:rFonts w:cs="Times New Roman"/>
          <w:b/>
          <w:sz w:val="32"/>
          <w:szCs w:val="32"/>
        </w:rPr>
      </w:pPr>
      <w:r>
        <w:rPr>
          <w:rFonts w:cs="Times New Roman"/>
          <w:b/>
          <w:sz w:val="32"/>
          <w:szCs w:val="32"/>
        </w:rPr>
        <w:t>2024</w:t>
      </w:r>
    </w:p>
    <w:p w14:paraId="4D2094EF" w14:textId="77777777" w:rsidR="002747AA" w:rsidRPr="004753CB" w:rsidRDefault="002747AA" w:rsidP="002747AA"/>
    <w:p w14:paraId="76D2D885" w14:textId="77777777" w:rsidR="00AA3749" w:rsidRPr="00E6218A" w:rsidRDefault="00AA3749" w:rsidP="00AA3749">
      <w:pPr>
        <w:pStyle w:val="ListParagraph"/>
        <w:ind w:left="0"/>
        <w:jc w:val="center"/>
        <w:rPr>
          <w:b/>
          <w:spacing w:val="-2"/>
          <w:sz w:val="32"/>
          <w:szCs w:val="32"/>
        </w:rPr>
      </w:pPr>
      <w:r w:rsidRPr="00E6218A">
        <w:rPr>
          <w:b/>
          <w:i/>
          <w:sz w:val="32"/>
          <w:szCs w:val="32"/>
        </w:rPr>
        <w:lastRenderedPageBreak/>
        <w:t xml:space="preserve">RANCANG </w:t>
      </w:r>
      <w:r w:rsidRPr="00E6218A">
        <w:rPr>
          <w:b/>
          <w:i/>
          <w:spacing w:val="-9"/>
          <w:sz w:val="32"/>
          <w:szCs w:val="32"/>
        </w:rPr>
        <w:t xml:space="preserve"> </w:t>
      </w:r>
      <w:r w:rsidRPr="00E6218A">
        <w:rPr>
          <w:b/>
          <w:sz w:val="32"/>
          <w:szCs w:val="32"/>
        </w:rPr>
        <w:t>BANGUN SISTEM DETEKTOR GAS CH</w:t>
      </w:r>
      <w:r w:rsidRPr="00E6218A">
        <w:rPr>
          <w:b/>
          <w:sz w:val="32"/>
          <w:szCs w:val="32"/>
          <w:vertAlign w:val="subscript"/>
        </w:rPr>
        <w:t>4</w:t>
      </w:r>
      <w:r w:rsidRPr="00E6218A">
        <w:rPr>
          <w:b/>
          <w:sz w:val="32"/>
          <w:szCs w:val="32"/>
        </w:rPr>
        <w:t xml:space="preserve"> BERBASIS M</w:t>
      </w:r>
      <w:r w:rsidRPr="00E6218A">
        <w:rPr>
          <w:b/>
          <w:spacing w:val="-2"/>
          <w:sz w:val="32"/>
          <w:szCs w:val="32"/>
        </w:rPr>
        <w:t>IKROKONTROLER DENGAN TRANSMITTER 4-20mA</w:t>
      </w:r>
    </w:p>
    <w:p w14:paraId="11C95C8E" w14:textId="77777777" w:rsidR="00AA3749" w:rsidRPr="00523EF3" w:rsidRDefault="00AA3749" w:rsidP="00AA3749">
      <w:pPr>
        <w:spacing w:line="480" w:lineRule="auto"/>
        <w:jc w:val="center"/>
        <w:rPr>
          <w:rFonts w:cs="Times New Roman"/>
          <w:b/>
          <w:i/>
          <w:sz w:val="28"/>
          <w:szCs w:val="28"/>
        </w:rPr>
      </w:pPr>
    </w:p>
    <w:p w14:paraId="74F07F56" w14:textId="77777777" w:rsidR="00AA3749" w:rsidRPr="0066175D" w:rsidRDefault="00AA3749" w:rsidP="00AA3749">
      <w:pPr>
        <w:spacing w:line="360" w:lineRule="auto"/>
        <w:jc w:val="center"/>
        <w:rPr>
          <w:rFonts w:cs="Times New Roman"/>
          <w:i/>
          <w:sz w:val="28"/>
          <w:szCs w:val="28"/>
        </w:rPr>
      </w:pPr>
      <w:r w:rsidRPr="0066175D">
        <w:rPr>
          <w:rFonts w:cs="Times New Roman"/>
          <w:i/>
          <w:sz w:val="28"/>
          <w:szCs w:val="28"/>
        </w:rPr>
        <w:t>Sebagai salah satu syarat unt</w:t>
      </w:r>
      <w:r>
        <w:rPr>
          <w:rFonts w:cs="Times New Roman"/>
          <w:i/>
          <w:sz w:val="28"/>
          <w:szCs w:val="28"/>
        </w:rPr>
        <w:t>uk memperoleh gelar sarjana terapan teknik</w:t>
      </w:r>
      <w:r w:rsidRPr="0066175D">
        <w:rPr>
          <w:rFonts w:cs="Times New Roman"/>
          <w:i/>
          <w:sz w:val="28"/>
          <w:szCs w:val="28"/>
        </w:rPr>
        <w:t xml:space="preserve">  dari Politeknik Negeri Padang </w:t>
      </w:r>
    </w:p>
    <w:p w14:paraId="4951F895" w14:textId="77777777" w:rsidR="00AA3749" w:rsidRDefault="00AA3749" w:rsidP="00AA3749">
      <w:pPr>
        <w:spacing w:line="480" w:lineRule="auto"/>
        <w:jc w:val="center"/>
        <w:rPr>
          <w:rFonts w:cs="Times New Roman"/>
          <w:b/>
          <w:sz w:val="28"/>
          <w:szCs w:val="28"/>
        </w:rPr>
      </w:pPr>
    </w:p>
    <w:p w14:paraId="68BA4D29" w14:textId="77777777" w:rsidR="00AA3749" w:rsidRDefault="00AA3749" w:rsidP="00AA3749">
      <w:pPr>
        <w:spacing w:line="480" w:lineRule="auto"/>
        <w:jc w:val="center"/>
        <w:rPr>
          <w:rFonts w:cs="Times New Roman"/>
          <w:b/>
          <w:sz w:val="28"/>
          <w:szCs w:val="28"/>
        </w:rPr>
      </w:pPr>
      <w:r>
        <w:rPr>
          <w:rFonts w:cs="Times New Roman"/>
          <w:b/>
          <w:sz w:val="28"/>
          <w:szCs w:val="28"/>
        </w:rPr>
        <w:t>Oleh:</w:t>
      </w:r>
    </w:p>
    <w:p w14:paraId="4E2F005A" w14:textId="77777777" w:rsidR="00AA3749" w:rsidRDefault="00AA3749" w:rsidP="00AA3749">
      <w:pPr>
        <w:spacing w:line="360" w:lineRule="auto"/>
        <w:jc w:val="center"/>
        <w:rPr>
          <w:rFonts w:cs="Times New Roman"/>
          <w:b/>
          <w:sz w:val="28"/>
          <w:szCs w:val="28"/>
        </w:rPr>
      </w:pPr>
      <w:r>
        <w:rPr>
          <w:rFonts w:cs="Times New Roman"/>
          <w:b/>
          <w:sz w:val="28"/>
          <w:szCs w:val="28"/>
        </w:rPr>
        <w:t>Muhammad Rais</w:t>
      </w:r>
    </w:p>
    <w:p w14:paraId="7C2D4A18" w14:textId="77777777" w:rsidR="00AA3749" w:rsidRDefault="00AA3749" w:rsidP="00AA3749">
      <w:pPr>
        <w:spacing w:line="360" w:lineRule="auto"/>
        <w:jc w:val="center"/>
        <w:rPr>
          <w:rFonts w:cs="Times New Roman"/>
          <w:b/>
          <w:sz w:val="28"/>
          <w:szCs w:val="28"/>
        </w:rPr>
      </w:pPr>
      <w:r>
        <w:rPr>
          <w:rFonts w:cs="Times New Roman"/>
          <w:b/>
          <w:sz w:val="28"/>
          <w:szCs w:val="28"/>
        </w:rPr>
        <w:t>BP. 2311019010</w:t>
      </w:r>
    </w:p>
    <w:p w14:paraId="70806CE8" w14:textId="77777777" w:rsidR="00AA3749" w:rsidRDefault="00AA3749" w:rsidP="00AA3749">
      <w:pPr>
        <w:spacing w:line="360" w:lineRule="auto"/>
        <w:rPr>
          <w:rFonts w:cs="Times New Roman"/>
          <w:b/>
          <w:sz w:val="28"/>
          <w:szCs w:val="28"/>
        </w:rPr>
      </w:pPr>
    </w:p>
    <w:p w14:paraId="09DEF998" w14:textId="77777777" w:rsidR="00AA3749" w:rsidRDefault="00AA3749" w:rsidP="00AA3749">
      <w:pPr>
        <w:spacing w:line="480" w:lineRule="auto"/>
        <w:jc w:val="center"/>
        <w:rPr>
          <w:rFonts w:cs="Times New Roman"/>
          <w:b/>
          <w:sz w:val="28"/>
          <w:szCs w:val="28"/>
        </w:rPr>
      </w:pPr>
      <w:r w:rsidRPr="00643AA0">
        <w:rPr>
          <w:rFonts w:cs="Times New Roman"/>
          <w:b/>
          <w:sz w:val="28"/>
          <w:szCs w:val="28"/>
          <w:lang w:val="en-US"/>
        </w:rPr>
        <w:drawing>
          <wp:inline distT="0" distB="0" distL="0" distR="0" wp14:anchorId="15D6F6AE" wp14:editId="72C233F8">
            <wp:extent cx="1762125" cy="1762125"/>
            <wp:effectExtent l="0" t="0" r="9525" b="9525"/>
            <wp:docPr id="2" name="Picture 2" descr="C:\Users\LENOVO\3D Objects\1200px-Logo_Politeknik_Negeri_Padang_(2014).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C:\Users\LENOVO\3D Objects\1200px-Logo_Politeknik_Negeri_Padang_(2014).svg.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763262" cy="1763262"/>
                    </a:xfrm>
                    <a:prstGeom prst="rect">
                      <a:avLst/>
                    </a:prstGeom>
                    <a:noFill/>
                  </pic:spPr>
                </pic:pic>
              </a:graphicData>
            </a:graphic>
          </wp:inline>
        </w:drawing>
      </w:r>
    </w:p>
    <w:p w14:paraId="4A19F2B1" w14:textId="77777777" w:rsidR="00AA3749" w:rsidRDefault="00AA3749" w:rsidP="00AA3749">
      <w:pPr>
        <w:spacing w:line="480" w:lineRule="auto"/>
        <w:jc w:val="center"/>
        <w:rPr>
          <w:rFonts w:cs="Times New Roman"/>
          <w:b/>
          <w:sz w:val="28"/>
          <w:szCs w:val="28"/>
        </w:rPr>
      </w:pPr>
    </w:p>
    <w:p w14:paraId="60804C29" w14:textId="77777777" w:rsidR="00AA3749" w:rsidRDefault="00AA3749" w:rsidP="00AA3749">
      <w:pPr>
        <w:spacing w:line="480" w:lineRule="auto"/>
        <w:jc w:val="center"/>
        <w:rPr>
          <w:rFonts w:cs="Times New Roman"/>
          <w:b/>
          <w:sz w:val="28"/>
          <w:szCs w:val="28"/>
        </w:rPr>
      </w:pPr>
    </w:p>
    <w:p w14:paraId="34F6B542" w14:textId="77777777" w:rsidR="00AA3749" w:rsidRPr="00643AA0" w:rsidRDefault="00AA3749" w:rsidP="00AA3749">
      <w:pPr>
        <w:spacing w:line="360" w:lineRule="auto"/>
        <w:jc w:val="center"/>
        <w:rPr>
          <w:rFonts w:cs="Times New Roman"/>
          <w:b/>
          <w:sz w:val="32"/>
          <w:szCs w:val="32"/>
        </w:rPr>
      </w:pPr>
      <w:r>
        <w:rPr>
          <w:rFonts w:cs="Times New Roman"/>
          <w:b/>
          <w:sz w:val="32"/>
          <w:szCs w:val="32"/>
        </w:rPr>
        <w:t>PROGRAM STUDI DIV</w:t>
      </w:r>
      <w:r w:rsidRPr="00643AA0">
        <w:rPr>
          <w:rFonts w:cs="Times New Roman"/>
          <w:b/>
          <w:sz w:val="32"/>
          <w:szCs w:val="32"/>
        </w:rPr>
        <w:t xml:space="preserve"> TEKNIK ELEKTRONIKA</w:t>
      </w:r>
    </w:p>
    <w:p w14:paraId="7794822F" w14:textId="77777777" w:rsidR="00AA3749" w:rsidRPr="00643AA0" w:rsidRDefault="00AA3749" w:rsidP="00AA3749">
      <w:pPr>
        <w:spacing w:line="360" w:lineRule="auto"/>
        <w:jc w:val="center"/>
        <w:rPr>
          <w:rFonts w:cs="Times New Roman"/>
          <w:b/>
          <w:sz w:val="32"/>
          <w:szCs w:val="32"/>
        </w:rPr>
      </w:pPr>
      <w:r w:rsidRPr="00643AA0">
        <w:rPr>
          <w:rFonts w:cs="Times New Roman"/>
          <w:b/>
          <w:sz w:val="32"/>
          <w:szCs w:val="32"/>
        </w:rPr>
        <w:t xml:space="preserve">JURUSAN ELEKTRO </w:t>
      </w:r>
    </w:p>
    <w:p w14:paraId="175343C8" w14:textId="77777777" w:rsidR="00AA3749" w:rsidRPr="00643AA0" w:rsidRDefault="00AA3749" w:rsidP="00AA3749">
      <w:pPr>
        <w:spacing w:line="360" w:lineRule="auto"/>
        <w:jc w:val="center"/>
        <w:rPr>
          <w:rFonts w:cs="Times New Roman"/>
          <w:b/>
          <w:sz w:val="32"/>
          <w:szCs w:val="32"/>
        </w:rPr>
      </w:pPr>
      <w:r w:rsidRPr="00643AA0">
        <w:rPr>
          <w:rFonts w:cs="Times New Roman"/>
          <w:b/>
          <w:sz w:val="32"/>
          <w:szCs w:val="32"/>
        </w:rPr>
        <w:t xml:space="preserve">POLITEKNIK NEGERI PADANG </w:t>
      </w:r>
    </w:p>
    <w:p w14:paraId="705C0920" w14:textId="77777777" w:rsidR="00AA3749" w:rsidRPr="00643AA0" w:rsidRDefault="00AA3749" w:rsidP="00AA3749">
      <w:pPr>
        <w:spacing w:line="360" w:lineRule="auto"/>
        <w:jc w:val="center"/>
        <w:rPr>
          <w:rFonts w:cs="Times New Roman"/>
          <w:b/>
          <w:sz w:val="32"/>
          <w:szCs w:val="32"/>
        </w:rPr>
      </w:pPr>
      <w:r>
        <w:rPr>
          <w:rFonts w:cs="Times New Roman"/>
          <w:b/>
          <w:sz w:val="32"/>
          <w:szCs w:val="32"/>
        </w:rPr>
        <w:t>2024</w:t>
      </w:r>
    </w:p>
    <w:p w14:paraId="346D42A1" w14:textId="77777777" w:rsidR="001016F7" w:rsidRPr="004753CB" w:rsidRDefault="001016F7" w:rsidP="002747AA">
      <w:pPr>
        <w:sectPr w:rsidR="001016F7" w:rsidRPr="004753CB" w:rsidSect="00744364">
          <w:headerReference w:type="default" r:id="rId9"/>
          <w:pgSz w:w="11900" w:h="16840"/>
          <w:pgMar w:top="2268" w:right="1701" w:bottom="1701" w:left="2268" w:header="708" w:footer="708" w:gutter="0"/>
          <w:pgNumType w:fmt="lowerRoman"/>
          <w:cols w:space="708"/>
          <w:docGrid w:linePitch="360"/>
        </w:sectPr>
      </w:pPr>
    </w:p>
    <w:p w14:paraId="50E1C6A6" w14:textId="3374902E" w:rsidR="00D439FF" w:rsidRPr="00AA3749" w:rsidRDefault="00AA3749" w:rsidP="00AA3749">
      <w:pPr>
        <w:pStyle w:val="Heading1"/>
        <w:spacing w:before="0" w:line="276" w:lineRule="auto"/>
        <w:rPr>
          <w:rFonts w:cs="Times New Roman"/>
          <w:szCs w:val="24"/>
          <w:lang w:val="en-US"/>
        </w:rPr>
      </w:pPr>
      <w:bookmarkStart w:id="0" w:name="_Toc189305303"/>
      <w:r w:rsidRPr="00AA3749">
        <w:rPr>
          <w:rFonts w:cs="Times New Roman"/>
          <w:szCs w:val="24"/>
          <w:lang w:val="en-US"/>
        </w:rPr>
        <w:lastRenderedPageBreak/>
        <w:t>HALAMAN PERSETUJUAN</w:t>
      </w:r>
      <w:bookmarkEnd w:id="0"/>
    </w:p>
    <w:p w14:paraId="008EBCD4" w14:textId="77777777" w:rsidR="00D439FF" w:rsidRDefault="00D439FF" w:rsidP="00D439FF">
      <w:pPr>
        <w:spacing w:line="276" w:lineRule="auto"/>
        <w:jc w:val="center"/>
        <w:rPr>
          <w:rFonts w:cs="Times New Roman"/>
          <w:b/>
        </w:rPr>
      </w:pPr>
    </w:p>
    <w:p w14:paraId="7EEEC16A" w14:textId="77777777" w:rsidR="00D439FF" w:rsidRPr="00B165EF" w:rsidRDefault="00D439FF" w:rsidP="00D439FF">
      <w:pPr>
        <w:spacing w:line="276" w:lineRule="auto"/>
        <w:jc w:val="center"/>
        <w:rPr>
          <w:rFonts w:cs="Times New Roman"/>
          <w:b/>
        </w:rPr>
      </w:pPr>
    </w:p>
    <w:p w14:paraId="2D8E994E" w14:textId="77777777" w:rsidR="00AA3749" w:rsidRPr="00E6218A" w:rsidRDefault="00AA3749" w:rsidP="00AA3749">
      <w:pPr>
        <w:pStyle w:val="ListParagraph"/>
        <w:ind w:left="0"/>
        <w:jc w:val="center"/>
        <w:rPr>
          <w:b/>
          <w:spacing w:val="-2"/>
          <w:sz w:val="32"/>
          <w:szCs w:val="32"/>
        </w:rPr>
      </w:pPr>
      <w:r w:rsidRPr="00E6218A">
        <w:rPr>
          <w:b/>
          <w:i/>
          <w:sz w:val="32"/>
          <w:szCs w:val="32"/>
        </w:rPr>
        <w:t xml:space="preserve">RANCANG </w:t>
      </w:r>
      <w:r w:rsidRPr="00E6218A">
        <w:rPr>
          <w:b/>
          <w:i/>
          <w:spacing w:val="-9"/>
          <w:sz w:val="32"/>
          <w:szCs w:val="32"/>
        </w:rPr>
        <w:t xml:space="preserve"> </w:t>
      </w:r>
      <w:r w:rsidRPr="00E6218A">
        <w:rPr>
          <w:b/>
          <w:sz w:val="32"/>
          <w:szCs w:val="32"/>
        </w:rPr>
        <w:t>BANGUN SISTEM DETEKTOR GAS CH</w:t>
      </w:r>
      <w:r w:rsidRPr="00E6218A">
        <w:rPr>
          <w:b/>
          <w:sz w:val="32"/>
          <w:szCs w:val="32"/>
          <w:vertAlign w:val="subscript"/>
        </w:rPr>
        <w:t>4</w:t>
      </w:r>
      <w:r w:rsidRPr="00E6218A">
        <w:rPr>
          <w:b/>
          <w:sz w:val="32"/>
          <w:szCs w:val="32"/>
        </w:rPr>
        <w:t xml:space="preserve"> BERBASIS M</w:t>
      </w:r>
      <w:r w:rsidRPr="00E6218A">
        <w:rPr>
          <w:b/>
          <w:spacing w:val="-2"/>
          <w:sz w:val="32"/>
          <w:szCs w:val="32"/>
        </w:rPr>
        <w:t>IKROKONTROLER DENGAN TRANSMITTER 4-20mA</w:t>
      </w:r>
    </w:p>
    <w:p w14:paraId="529C1582" w14:textId="77777777" w:rsidR="00AA3749" w:rsidRDefault="00AA3749" w:rsidP="00AA3749">
      <w:pPr>
        <w:spacing w:line="360" w:lineRule="auto"/>
        <w:rPr>
          <w:rFonts w:cs="Times New Roman"/>
          <w:b/>
          <w:sz w:val="28"/>
          <w:szCs w:val="28"/>
        </w:rPr>
      </w:pPr>
    </w:p>
    <w:p w14:paraId="48F203B4" w14:textId="77777777" w:rsidR="00AA3749" w:rsidRPr="00EB1EB8" w:rsidRDefault="00AA3749" w:rsidP="00AA3749">
      <w:pPr>
        <w:spacing w:line="480" w:lineRule="auto"/>
        <w:jc w:val="center"/>
        <w:rPr>
          <w:rFonts w:cs="Times New Roman"/>
          <w:b/>
        </w:rPr>
      </w:pPr>
      <w:r w:rsidRPr="00EB1EB8">
        <w:rPr>
          <w:rFonts w:cs="Times New Roman"/>
          <w:b/>
        </w:rPr>
        <w:t xml:space="preserve">Oleh : </w:t>
      </w:r>
    </w:p>
    <w:p w14:paraId="0784E450" w14:textId="77777777" w:rsidR="00AA3749" w:rsidRPr="00EB1EB8" w:rsidRDefault="00AA3749" w:rsidP="00AA3749">
      <w:pPr>
        <w:spacing w:line="360" w:lineRule="auto"/>
        <w:jc w:val="center"/>
        <w:rPr>
          <w:rFonts w:cs="Times New Roman"/>
          <w:b/>
        </w:rPr>
      </w:pPr>
      <w:r>
        <w:rPr>
          <w:rFonts w:cs="Times New Roman"/>
          <w:b/>
        </w:rPr>
        <w:t>Muhammad Rais</w:t>
      </w:r>
      <w:r w:rsidRPr="00EB1EB8">
        <w:rPr>
          <w:rFonts w:cs="Times New Roman"/>
          <w:b/>
        </w:rPr>
        <w:t xml:space="preserve"> </w:t>
      </w:r>
    </w:p>
    <w:p w14:paraId="10379553" w14:textId="77777777" w:rsidR="00AA3749" w:rsidRPr="00EB1EB8" w:rsidRDefault="00AA3749" w:rsidP="00AA3749">
      <w:pPr>
        <w:spacing w:line="360" w:lineRule="auto"/>
        <w:jc w:val="center"/>
        <w:rPr>
          <w:rFonts w:cs="Times New Roman"/>
          <w:b/>
        </w:rPr>
      </w:pPr>
      <w:r>
        <w:rPr>
          <w:rFonts w:cs="Times New Roman"/>
          <w:b/>
        </w:rPr>
        <w:t>BP. 2311019010</w:t>
      </w:r>
    </w:p>
    <w:p w14:paraId="3F6856D6" w14:textId="77777777" w:rsidR="00AA3749" w:rsidRDefault="00AA3749" w:rsidP="00AA3749">
      <w:pPr>
        <w:spacing w:line="360" w:lineRule="auto"/>
        <w:rPr>
          <w:rFonts w:cs="Times New Roman"/>
          <w:b/>
          <w:sz w:val="28"/>
          <w:szCs w:val="28"/>
        </w:rPr>
      </w:pPr>
    </w:p>
    <w:p w14:paraId="20D826BC" w14:textId="77777777" w:rsidR="00AA3749" w:rsidRPr="00EB1EB8" w:rsidRDefault="00AA3749" w:rsidP="00AA3749">
      <w:pPr>
        <w:spacing w:line="360" w:lineRule="auto"/>
        <w:jc w:val="center"/>
        <w:rPr>
          <w:rFonts w:cs="Times New Roman"/>
          <w:sz w:val="28"/>
          <w:szCs w:val="28"/>
        </w:rPr>
      </w:pPr>
      <w:r w:rsidRPr="00EB1EB8">
        <w:rPr>
          <w:rFonts w:cs="Times New Roman"/>
          <w:sz w:val="28"/>
          <w:szCs w:val="28"/>
        </w:rPr>
        <w:t>Disetujui / Disahkan Oleh :</w:t>
      </w:r>
    </w:p>
    <w:p w14:paraId="1F52CFB8" w14:textId="77777777" w:rsidR="00AA3749" w:rsidRDefault="00AA3749" w:rsidP="00AA3749">
      <w:pPr>
        <w:spacing w:line="360" w:lineRule="auto"/>
        <w:jc w:val="center"/>
        <w:rPr>
          <w:rFonts w:cs="Times New Roman"/>
          <w:b/>
        </w:rPr>
      </w:pPr>
    </w:p>
    <w:tbl>
      <w:tblPr>
        <w:tblStyle w:val="TableGrid"/>
        <w:tblW w:w="0" w:type="auto"/>
        <w:tblInd w:w="250" w:type="dxa"/>
        <w:tblLook w:val="04A0" w:firstRow="1" w:lastRow="0" w:firstColumn="1" w:lastColumn="0" w:noHBand="0" w:noVBand="1"/>
      </w:tblPr>
      <w:tblGrid>
        <w:gridCol w:w="3744"/>
        <w:gridCol w:w="3937"/>
      </w:tblGrid>
      <w:tr w:rsidR="00AA3749" w14:paraId="192BE62D" w14:textId="77777777" w:rsidTr="00AA3749">
        <w:trPr>
          <w:trHeight w:val="2599"/>
        </w:trPr>
        <w:tc>
          <w:tcPr>
            <w:tcW w:w="3786" w:type="dxa"/>
            <w:tcBorders>
              <w:top w:val="nil"/>
              <w:left w:val="nil"/>
              <w:bottom w:val="nil"/>
              <w:right w:val="nil"/>
            </w:tcBorders>
          </w:tcPr>
          <w:p w14:paraId="46F77C04" w14:textId="77777777" w:rsidR="00AA3749" w:rsidRPr="00EB1EB8" w:rsidRDefault="00AA3749" w:rsidP="00AA3749">
            <w:pPr>
              <w:spacing w:line="360" w:lineRule="auto"/>
              <w:jc w:val="center"/>
              <w:rPr>
                <w:rFonts w:cs="Times New Roman"/>
                <w:sz w:val="28"/>
                <w:szCs w:val="28"/>
              </w:rPr>
            </w:pPr>
            <w:r w:rsidRPr="00EB1EB8">
              <w:rPr>
                <w:rFonts w:cs="Times New Roman"/>
                <w:sz w:val="28"/>
                <w:szCs w:val="28"/>
              </w:rPr>
              <w:t>Pembimbing I</w:t>
            </w:r>
          </w:p>
          <w:p w14:paraId="1F5D8BCF" w14:textId="77777777" w:rsidR="00AA3749" w:rsidRDefault="00AA3749" w:rsidP="00AA3749">
            <w:pPr>
              <w:spacing w:line="360" w:lineRule="auto"/>
              <w:jc w:val="center"/>
              <w:rPr>
                <w:rFonts w:cs="Times New Roman"/>
                <w:b/>
              </w:rPr>
            </w:pPr>
          </w:p>
          <w:p w14:paraId="62C93C52" w14:textId="77777777" w:rsidR="00AA3749" w:rsidRDefault="00AA3749" w:rsidP="00AA3749">
            <w:pPr>
              <w:spacing w:line="360" w:lineRule="auto"/>
              <w:jc w:val="center"/>
              <w:rPr>
                <w:rFonts w:cs="Times New Roman"/>
                <w:b/>
              </w:rPr>
            </w:pPr>
          </w:p>
          <w:p w14:paraId="5D1BF180" w14:textId="77777777" w:rsidR="00AA3749" w:rsidRDefault="00AA3749" w:rsidP="00AA3749">
            <w:pPr>
              <w:spacing w:line="360" w:lineRule="auto"/>
              <w:jc w:val="center"/>
              <w:rPr>
                <w:rFonts w:cs="Times New Roman"/>
                <w:b/>
              </w:rPr>
            </w:pPr>
          </w:p>
          <w:p w14:paraId="3F3DC4D6" w14:textId="77777777" w:rsidR="00AA3749" w:rsidRDefault="00AA3749" w:rsidP="00AA3749">
            <w:pPr>
              <w:spacing w:line="360" w:lineRule="auto"/>
              <w:jc w:val="center"/>
              <w:rPr>
                <w:rFonts w:cs="Times New Roman"/>
                <w:b/>
                <w:sz w:val="28"/>
                <w:szCs w:val="28"/>
                <w:u w:val="single"/>
              </w:rPr>
            </w:pPr>
            <w:r w:rsidRPr="00AA3749">
              <w:rPr>
                <w:rFonts w:cs="Times New Roman"/>
                <w:b/>
                <w:sz w:val="28"/>
                <w:szCs w:val="28"/>
                <w:u w:val="single"/>
              </w:rPr>
              <w:t>Era Madona, SST.,M.Sc</w:t>
            </w:r>
          </w:p>
          <w:p w14:paraId="43ACE68D" w14:textId="6BAD241A" w:rsidR="00AA3749" w:rsidRDefault="00AA3749" w:rsidP="006D0F1A">
            <w:pPr>
              <w:spacing w:line="360" w:lineRule="auto"/>
              <w:jc w:val="center"/>
              <w:rPr>
                <w:rFonts w:cs="Times New Roman"/>
                <w:b/>
              </w:rPr>
            </w:pPr>
            <w:r w:rsidRPr="00EB1EB8">
              <w:rPr>
                <w:rFonts w:cs="Times New Roman"/>
                <w:b/>
                <w:sz w:val="28"/>
                <w:szCs w:val="28"/>
              </w:rPr>
              <w:t xml:space="preserve">NIP. </w:t>
            </w:r>
            <w:r w:rsidRPr="00AA3749">
              <w:rPr>
                <w:rFonts w:cs="Times New Roman"/>
                <w:b/>
                <w:sz w:val="28"/>
                <w:szCs w:val="28"/>
              </w:rPr>
              <w:t>19760601 200212 2 002</w:t>
            </w:r>
          </w:p>
        </w:tc>
        <w:tc>
          <w:tcPr>
            <w:tcW w:w="3983" w:type="dxa"/>
            <w:tcBorders>
              <w:top w:val="nil"/>
              <w:left w:val="nil"/>
              <w:bottom w:val="nil"/>
              <w:right w:val="nil"/>
            </w:tcBorders>
          </w:tcPr>
          <w:p w14:paraId="5B1586D0" w14:textId="77777777" w:rsidR="00AA3749" w:rsidRPr="008C15EB" w:rsidRDefault="00AA3749" w:rsidP="00AA3749">
            <w:pPr>
              <w:spacing w:line="360" w:lineRule="auto"/>
              <w:jc w:val="center"/>
              <w:rPr>
                <w:rFonts w:cs="Times New Roman"/>
                <w:sz w:val="28"/>
                <w:szCs w:val="28"/>
              </w:rPr>
            </w:pPr>
            <w:r w:rsidRPr="008C15EB">
              <w:rPr>
                <w:rFonts w:cs="Times New Roman"/>
                <w:sz w:val="28"/>
                <w:szCs w:val="28"/>
              </w:rPr>
              <w:t>Pembimbing II</w:t>
            </w:r>
          </w:p>
          <w:p w14:paraId="63E1C05D" w14:textId="77777777" w:rsidR="00AA3749" w:rsidRDefault="00AA3749" w:rsidP="00AA3749">
            <w:pPr>
              <w:spacing w:line="360" w:lineRule="auto"/>
              <w:jc w:val="center"/>
              <w:rPr>
                <w:rFonts w:cs="Times New Roman"/>
                <w:b/>
              </w:rPr>
            </w:pPr>
          </w:p>
          <w:p w14:paraId="669D91B7" w14:textId="77777777" w:rsidR="00AA3749" w:rsidRDefault="00AA3749" w:rsidP="00AA3749">
            <w:pPr>
              <w:spacing w:line="360" w:lineRule="auto"/>
              <w:jc w:val="center"/>
              <w:rPr>
                <w:rFonts w:cs="Times New Roman"/>
                <w:b/>
              </w:rPr>
            </w:pPr>
          </w:p>
          <w:p w14:paraId="45EC02D4" w14:textId="77777777" w:rsidR="00AA3749" w:rsidRDefault="00AA3749" w:rsidP="00AA3749">
            <w:pPr>
              <w:spacing w:line="360" w:lineRule="auto"/>
              <w:jc w:val="center"/>
              <w:rPr>
                <w:rFonts w:cs="Times New Roman"/>
                <w:b/>
              </w:rPr>
            </w:pPr>
          </w:p>
          <w:p w14:paraId="57998C74" w14:textId="77777777" w:rsidR="00B0239F" w:rsidRDefault="00B0239F" w:rsidP="00AA3749">
            <w:pPr>
              <w:spacing w:line="360" w:lineRule="auto"/>
              <w:jc w:val="center"/>
              <w:rPr>
                <w:rFonts w:cs="Times New Roman"/>
                <w:b/>
                <w:bCs/>
                <w:sz w:val="28"/>
                <w:szCs w:val="28"/>
                <w:u w:val="single"/>
              </w:rPr>
            </w:pPr>
            <w:r w:rsidRPr="00B0239F">
              <w:rPr>
                <w:rFonts w:cs="Times New Roman"/>
                <w:b/>
                <w:bCs/>
                <w:sz w:val="28"/>
                <w:szCs w:val="28"/>
                <w:u w:val="single"/>
              </w:rPr>
              <w:t>Dedi Kurniadi, S.ST.,M.Sc</w:t>
            </w:r>
          </w:p>
          <w:p w14:paraId="3DD7C1A0" w14:textId="6E035E31" w:rsidR="00AA3749" w:rsidRDefault="00AA3749" w:rsidP="00AA3749">
            <w:pPr>
              <w:spacing w:line="360" w:lineRule="auto"/>
              <w:jc w:val="center"/>
              <w:rPr>
                <w:rFonts w:cs="Times New Roman"/>
                <w:b/>
              </w:rPr>
            </w:pPr>
            <w:r>
              <w:rPr>
                <w:rFonts w:cs="Times New Roman"/>
                <w:b/>
                <w:bCs/>
                <w:sz w:val="28"/>
                <w:szCs w:val="28"/>
              </w:rPr>
              <w:t xml:space="preserve">NIP. </w:t>
            </w:r>
            <w:r w:rsidR="00B0239F" w:rsidRPr="00B0239F">
              <w:rPr>
                <w:rFonts w:cs="Times New Roman"/>
                <w:b/>
                <w:bCs/>
                <w:sz w:val="28"/>
                <w:szCs w:val="28"/>
              </w:rPr>
              <w:t>19890903 202203 1 008</w:t>
            </w:r>
          </w:p>
        </w:tc>
      </w:tr>
    </w:tbl>
    <w:p w14:paraId="442A1806" w14:textId="77777777" w:rsidR="00AA3749" w:rsidRDefault="00AA3749" w:rsidP="00AA3749">
      <w:pPr>
        <w:spacing w:line="360" w:lineRule="auto"/>
        <w:jc w:val="center"/>
        <w:rPr>
          <w:rFonts w:cs="Times New Roman"/>
          <w:b/>
        </w:rPr>
      </w:pPr>
    </w:p>
    <w:p w14:paraId="1DE8898E" w14:textId="77777777" w:rsidR="00AA3749" w:rsidRPr="00EB1EB8" w:rsidRDefault="00AA3749" w:rsidP="00AA3749">
      <w:pPr>
        <w:spacing w:line="360" w:lineRule="auto"/>
        <w:jc w:val="center"/>
        <w:rPr>
          <w:rFonts w:cs="Times New Roman"/>
          <w:sz w:val="28"/>
          <w:szCs w:val="28"/>
        </w:rPr>
      </w:pPr>
      <w:r w:rsidRPr="00EB1EB8">
        <w:rPr>
          <w:rFonts w:cs="Times New Roman"/>
          <w:sz w:val="28"/>
          <w:szCs w:val="28"/>
        </w:rPr>
        <w:t>Mengetahui :</w:t>
      </w:r>
    </w:p>
    <w:p w14:paraId="7CF1CB39" w14:textId="77777777" w:rsidR="00AA3749" w:rsidRDefault="00AA3749" w:rsidP="00AA3749">
      <w:pPr>
        <w:spacing w:line="360" w:lineRule="auto"/>
        <w:jc w:val="center"/>
        <w:rPr>
          <w:rFonts w:cs="Times New Roman"/>
          <w:b/>
          <w:sz w:val="28"/>
          <w:szCs w:val="28"/>
        </w:rPr>
      </w:pPr>
    </w:p>
    <w:tbl>
      <w:tblPr>
        <w:tblStyle w:val="TableGrid"/>
        <w:tblW w:w="0" w:type="auto"/>
        <w:tblLook w:val="04A0" w:firstRow="1" w:lastRow="0" w:firstColumn="1" w:lastColumn="0" w:noHBand="0" w:noVBand="1"/>
      </w:tblPr>
      <w:tblGrid>
        <w:gridCol w:w="3957"/>
        <w:gridCol w:w="3974"/>
      </w:tblGrid>
      <w:tr w:rsidR="00AA3749" w14:paraId="46C4AF15" w14:textId="77777777" w:rsidTr="00AA3749">
        <w:trPr>
          <w:trHeight w:val="2921"/>
        </w:trPr>
        <w:tc>
          <w:tcPr>
            <w:tcW w:w="4032" w:type="dxa"/>
            <w:tcBorders>
              <w:top w:val="nil"/>
              <w:left w:val="nil"/>
              <w:bottom w:val="nil"/>
              <w:right w:val="nil"/>
            </w:tcBorders>
          </w:tcPr>
          <w:p w14:paraId="630E4437" w14:textId="77777777" w:rsidR="00AA3749" w:rsidRPr="008C15EB" w:rsidRDefault="00AA3749" w:rsidP="00AA3749">
            <w:pPr>
              <w:spacing w:line="276" w:lineRule="auto"/>
              <w:jc w:val="center"/>
              <w:rPr>
                <w:rFonts w:cs="Times New Roman"/>
                <w:sz w:val="28"/>
                <w:szCs w:val="28"/>
              </w:rPr>
            </w:pPr>
            <w:r w:rsidRPr="008C15EB">
              <w:rPr>
                <w:rFonts w:cs="Times New Roman"/>
                <w:sz w:val="28"/>
                <w:szCs w:val="28"/>
              </w:rPr>
              <w:t>Ketua Program Studi</w:t>
            </w:r>
          </w:p>
          <w:p w14:paraId="355BCB39" w14:textId="7121B81C" w:rsidR="00AA3749" w:rsidRPr="008C15EB" w:rsidRDefault="00B0239F" w:rsidP="00AA3749">
            <w:pPr>
              <w:spacing w:line="276" w:lineRule="auto"/>
              <w:jc w:val="center"/>
              <w:rPr>
                <w:rFonts w:cs="Times New Roman"/>
                <w:sz w:val="28"/>
                <w:szCs w:val="28"/>
              </w:rPr>
            </w:pPr>
            <w:r w:rsidRPr="00B0239F">
              <w:rPr>
                <w:rFonts w:cs="Times New Roman"/>
                <w:sz w:val="28"/>
                <w:szCs w:val="28"/>
              </w:rPr>
              <w:t>D-IV</w:t>
            </w:r>
            <w:r w:rsidR="00AA3749" w:rsidRPr="008C15EB">
              <w:rPr>
                <w:rFonts w:cs="Times New Roman"/>
                <w:sz w:val="28"/>
                <w:szCs w:val="28"/>
              </w:rPr>
              <w:t xml:space="preserve"> Teknik Elektronika</w:t>
            </w:r>
          </w:p>
          <w:p w14:paraId="1D9009FF" w14:textId="77777777" w:rsidR="00AA3749" w:rsidRPr="00EB1EB8" w:rsidRDefault="00AA3749" w:rsidP="00AA3749">
            <w:pPr>
              <w:spacing w:line="276" w:lineRule="auto"/>
              <w:jc w:val="center"/>
              <w:rPr>
                <w:rFonts w:cs="Times New Roman"/>
                <w:sz w:val="28"/>
                <w:szCs w:val="28"/>
              </w:rPr>
            </w:pPr>
          </w:p>
          <w:p w14:paraId="39DC4FA2" w14:textId="77777777" w:rsidR="00AA3749" w:rsidRPr="00EB1EB8" w:rsidRDefault="00AA3749" w:rsidP="00AA3749">
            <w:pPr>
              <w:spacing w:line="276" w:lineRule="auto"/>
              <w:rPr>
                <w:rFonts w:cs="Times New Roman"/>
                <w:sz w:val="28"/>
                <w:szCs w:val="28"/>
              </w:rPr>
            </w:pPr>
          </w:p>
          <w:p w14:paraId="53E7C514" w14:textId="77777777" w:rsidR="00AA3749" w:rsidRPr="00EB1EB8" w:rsidRDefault="00AA3749" w:rsidP="00AA3749">
            <w:pPr>
              <w:spacing w:line="276" w:lineRule="auto"/>
              <w:rPr>
                <w:rFonts w:cs="Times New Roman"/>
                <w:sz w:val="28"/>
                <w:szCs w:val="28"/>
              </w:rPr>
            </w:pPr>
          </w:p>
          <w:p w14:paraId="1CE7F8F3" w14:textId="77777777" w:rsidR="00B0239F" w:rsidRDefault="00B0239F" w:rsidP="00AA3749">
            <w:pPr>
              <w:spacing w:line="360" w:lineRule="auto"/>
              <w:jc w:val="center"/>
              <w:rPr>
                <w:rFonts w:cs="Times New Roman"/>
                <w:b/>
                <w:sz w:val="28"/>
                <w:szCs w:val="28"/>
                <w:u w:val="single"/>
              </w:rPr>
            </w:pPr>
            <w:r w:rsidRPr="00B0239F">
              <w:rPr>
                <w:rFonts w:cs="Times New Roman"/>
                <w:b/>
                <w:sz w:val="28"/>
                <w:szCs w:val="28"/>
                <w:u w:val="single"/>
              </w:rPr>
              <w:t>Anton Hidayat, ST.,MT</w:t>
            </w:r>
          </w:p>
          <w:p w14:paraId="448FC72B" w14:textId="03A2BBDE" w:rsidR="00AA3749" w:rsidRDefault="00AA3749" w:rsidP="00AA3749">
            <w:pPr>
              <w:spacing w:line="360" w:lineRule="auto"/>
              <w:jc w:val="center"/>
              <w:rPr>
                <w:rFonts w:cs="Times New Roman"/>
                <w:b/>
                <w:sz w:val="28"/>
                <w:szCs w:val="28"/>
              </w:rPr>
            </w:pPr>
            <w:r w:rsidRPr="00EB1EB8">
              <w:rPr>
                <w:rFonts w:cs="Times New Roman"/>
                <w:b/>
                <w:sz w:val="28"/>
                <w:szCs w:val="28"/>
              </w:rPr>
              <w:t xml:space="preserve">NIP. </w:t>
            </w:r>
            <w:r w:rsidR="00B0239F" w:rsidRPr="00B0239F">
              <w:rPr>
                <w:rFonts w:cs="Times New Roman"/>
                <w:b/>
                <w:sz w:val="28"/>
                <w:szCs w:val="28"/>
              </w:rPr>
              <w:t>19761025 200501 1 002</w:t>
            </w:r>
          </w:p>
        </w:tc>
        <w:tc>
          <w:tcPr>
            <w:tcW w:w="4032" w:type="dxa"/>
            <w:tcBorders>
              <w:top w:val="nil"/>
              <w:left w:val="nil"/>
              <w:bottom w:val="nil"/>
              <w:right w:val="nil"/>
            </w:tcBorders>
          </w:tcPr>
          <w:p w14:paraId="5AD88EAB" w14:textId="77777777" w:rsidR="00AA3749" w:rsidRPr="008C15EB" w:rsidRDefault="00AA3749" w:rsidP="00AA3749">
            <w:pPr>
              <w:spacing w:line="276" w:lineRule="auto"/>
              <w:jc w:val="center"/>
              <w:rPr>
                <w:rFonts w:cs="Times New Roman"/>
                <w:sz w:val="28"/>
                <w:szCs w:val="28"/>
              </w:rPr>
            </w:pPr>
            <w:r w:rsidRPr="008C15EB">
              <w:rPr>
                <w:rFonts w:cs="Times New Roman"/>
                <w:sz w:val="28"/>
                <w:szCs w:val="28"/>
              </w:rPr>
              <w:t xml:space="preserve">Ketua Jurusan </w:t>
            </w:r>
          </w:p>
          <w:p w14:paraId="40E60BFD" w14:textId="77777777" w:rsidR="00AA3749" w:rsidRPr="008C15EB" w:rsidRDefault="00AA3749" w:rsidP="00AA3749">
            <w:pPr>
              <w:spacing w:line="276" w:lineRule="auto"/>
              <w:jc w:val="center"/>
              <w:rPr>
                <w:rFonts w:cs="Times New Roman"/>
                <w:sz w:val="28"/>
                <w:szCs w:val="28"/>
              </w:rPr>
            </w:pPr>
            <w:r w:rsidRPr="008C15EB">
              <w:rPr>
                <w:rFonts w:cs="Times New Roman"/>
                <w:sz w:val="28"/>
                <w:szCs w:val="28"/>
              </w:rPr>
              <w:t>Teknik Elektro</w:t>
            </w:r>
          </w:p>
          <w:p w14:paraId="5466C8E4" w14:textId="77777777" w:rsidR="00AA3749" w:rsidRPr="00EB1EB8" w:rsidRDefault="00AA3749" w:rsidP="00AA3749">
            <w:pPr>
              <w:spacing w:line="276" w:lineRule="auto"/>
              <w:rPr>
                <w:rFonts w:cs="Times New Roman"/>
                <w:b/>
                <w:sz w:val="28"/>
                <w:szCs w:val="28"/>
              </w:rPr>
            </w:pPr>
          </w:p>
          <w:p w14:paraId="0635C6D2" w14:textId="77777777" w:rsidR="00AA3749" w:rsidRPr="00EB1EB8" w:rsidRDefault="00AA3749" w:rsidP="00AA3749">
            <w:pPr>
              <w:spacing w:line="276" w:lineRule="auto"/>
              <w:rPr>
                <w:rFonts w:cs="Times New Roman"/>
                <w:b/>
                <w:sz w:val="28"/>
                <w:szCs w:val="28"/>
              </w:rPr>
            </w:pPr>
          </w:p>
          <w:p w14:paraId="581920A8" w14:textId="77777777" w:rsidR="00AA3749" w:rsidRPr="00EB1EB8" w:rsidRDefault="00AA3749" w:rsidP="00AA3749">
            <w:pPr>
              <w:spacing w:line="276" w:lineRule="auto"/>
              <w:rPr>
                <w:rFonts w:cs="Times New Roman"/>
                <w:b/>
                <w:sz w:val="28"/>
                <w:szCs w:val="28"/>
              </w:rPr>
            </w:pPr>
          </w:p>
          <w:p w14:paraId="6C794D5F" w14:textId="77777777" w:rsidR="00B0239F" w:rsidRDefault="00B0239F" w:rsidP="00AA3749">
            <w:pPr>
              <w:spacing w:line="360" w:lineRule="auto"/>
              <w:jc w:val="center"/>
              <w:rPr>
                <w:rFonts w:cs="Times New Roman"/>
                <w:b/>
                <w:bCs/>
                <w:sz w:val="28"/>
                <w:szCs w:val="28"/>
                <w:u w:val="single"/>
              </w:rPr>
            </w:pPr>
            <w:r w:rsidRPr="00B0239F">
              <w:rPr>
                <w:rFonts w:cs="Times New Roman"/>
                <w:b/>
                <w:bCs/>
                <w:sz w:val="28"/>
                <w:szCs w:val="28"/>
                <w:u w:val="single"/>
              </w:rPr>
              <w:t>Ismail, SST.,MT.,Ph.D.</w:t>
            </w:r>
          </w:p>
          <w:p w14:paraId="381989B5" w14:textId="0C62BB32" w:rsidR="00AA3749" w:rsidRDefault="00AA3749" w:rsidP="00AA3749">
            <w:pPr>
              <w:spacing w:line="360" w:lineRule="auto"/>
              <w:jc w:val="center"/>
              <w:rPr>
                <w:rFonts w:cs="Times New Roman"/>
                <w:b/>
                <w:sz w:val="28"/>
                <w:szCs w:val="28"/>
              </w:rPr>
            </w:pPr>
            <w:r w:rsidRPr="00EB1EB8">
              <w:rPr>
                <w:rFonts w:cs="Times New Roman"/>
                <w:b/>
                <w:bCs/>
                <w:sz w:val="28"/>
                <w:szCs w:val="28"/>
                <w:lang w:val="es-EC"/>
              </w:rPr>
              <w:t xml:space="preserve">NIP. </w:t>
            </w:r>
            <w:r w:rsidR="00B0239F" w:rsidRPr="00B0239F">
              <w:rPr>
                <w:rFonts w:cs="Times New Roman"/>
                <w:b/>
                <w:bCs/>
                <w:sz w:val="28"/>
                <w:szCs w:val="28"/>
                <w:lang w:val="es-EC"/>
              </w:rPr>
              <w:t>19731026 200312 1 001</w:t>
            </w:r>
          </w:p>
        </w:tc>
      </w:tr>
    </w:tbl>
    <w:p w14:paraId="2FB1145D" w14:textId="55C62537" w:rsidR="00D439FF" w:rsidRDefault="00D439FF" w:rsidP="00D439FF">
      <w:pPr>
        <w:spacing w:line="276" w:lineRule="auto"/>
        <w:rPr>
          <w:rFonts w:cs="Times New Roman"/>
        </w:rPr>
      </w:pPr>
      <w:r>
        <w:rPr>
          <w:rFonts w:cs="Times New Roman"/>
        </w:rPr>
        <w:br w:type="page"/>
      </w:r>
    </w:p>
    <w:p w14:paraId="376709BB" w14:textId="77777777" w:rsidR="00D439FF" w:rsidRPr="00C80451" w:rsidRDefault="00D439FF" w:rsidP="00D439FF">
      <w:pPr>
        <w:spacing w:line="276" w:lineRule="auto"/>
        <w:jc w:val="center"/>
        <w:rPr>
          <w:rFonts w:cs="Times New Roman"/>
          <w:b/>
          <w:sz w:val="28"/>
        </w:rPr>
      </w:pPr>
    </w:p>
    <w:p w14:paraId="06ED0B87" w14:textId="77777777" w:rsidR="00D439FF" w:rsidRPr="00C80451" w:rsidRDefault="00D439FF" w:rsidP="00D439FF">
      <w:pPr>
        <w:pStyle w:val="Heading1"/>
        <w:spacing w:before="0" w:line="276" w:lineRule="auto"/>
        <w:rPr>
          <w:rFonts w:cs="Times New Roman"/>
          <w:b w:val="0"/>
          <w:szCs w:val="24"/>
        </w:rPr>
      </w:pPr>
      <w:bookmarkStart w:id="1" w:name="_Toc35362971"/>
      <w:bookmarkStart w:id="2" w:name="_Toc189305304"/>
      <w:r w:rsidRPr="00C80451">
        <w:rPr>
          <w:rFonts w:cs="Times New Roman"/>
          <w:szCs w:val="24"/>
        </w:rPr>
        <w:t>HALAMAN PENGESAHAN DEWAN PENGUJI</w:t>
      </w:r>
      <w:bookmarkEnd w:id="1"/>
      <w:bookmarkEnd w:id="2"/>
    </w:p>
    <w:p w14:paraId="4EDFDD2F" w14:textId="77777777" w:rsidR="00D439FF" w:rsidRDefault="00D439FF" w:rsidP="00D439FF">
      <w:pPr>
        <w:spacing w:line="276" w:lineRule="auto"/>
        <w:jc w:val="center"/>
        <w:rPr>
          <w:rFonts w:cs="Times New Roman"/>
          <w:b/>
        </w:rPr>
      </w:pPr>
    </w:p>
    <w:p w14:paraId="7D35352E" w14:textId="77777777" w:rsidR="00D439FF" w:rsidRPr="00B165EF" w:rsidRDefault="00D439FF" w:rsidP="00D439FF">
      <w:pPr>
        <w:spacing w:line="276" w:lineRule="auto"/>
        <w:jc w:val="center"/>
        <w:rPr>
          <w:rFonts w:cs="Times New Roman"/>
          <w:b/>
        </w:rPr>
      </w:pPr>
    </w:p>
    <w:p w14:paraId="7D460F22" w14:textId="77777777" w:rsidR="00D439FF" w:rsidRPr="00B165EF" w:rsidRDefault="00D439FF" w:rsidP="00D439FF">
      <w:pPr>
        <w:spacing w:line="276" w:lineRule="auto"/>
        <w:rPr>
          <w:rFonts w:cs="Times New Roman"/>
        </w:rPr>
      </w:pPr>
      <w:r>
        <w:rPr>
          <w:rFonts w:cs="Times New Roman"/>
        </w:rPr>
        <w:t>Skripsi</w:t>
      </w:r>
      <w:r w:rsidRPr="00B165EF">
        <w:rPr>
          <w:rFonts w:cs="Times New Roman"/>
        </w:rPr>
        <w:t xml:space="preserve"> ini diajukan oleh</w:t>
      </w:r>
      <w:r w:rsidRPr="00B165EF">
        <w:rPr>
          <w:rFonts w:cs="Times New Roman"/>
        </w:rPr>
        <w:tab/>
        <w:t>:</w:t>
      </w:r>
    </w:p>
    <w:p w14:paraId="03BF7B13" w14:textId="77777777" w:rsidR="00D439FF" w:rsidRPr="00B165EF" w:rsidRDefault="00D439FF" w:rsidP="00D439FF">
      <w:pPr>
        <w:spacing w:line="276" w:lineRule="auto"/>
        <w:rPr>
          <w:rFonts w:cs="Times New Roman"/>
        </w:rPr>
      </w:pPr>
      <w:r w:rsidRPr="00B165EF">
        <w:rPr>
          <w:rFonts w:cs="Times New Roman"/>
        </w:rPr>
        <w:t>Nama</w:t>
      </w:r>
      <w:r w:rsidRPr="00B165EF">
        <w:rPr>
          <w:rFonts w:cs="Times New Roman"/>
        </w:rPr>
        <w:tab/>
      </w:r>
      <w:r w:rsidRPr="00B165EF">
        <w:rPr>
          <w:rFonts w:cs="Times New Roman"/>
        </w:rPr>
        <w:tab/>
      </w:r>
      <w:r w:rsidRPr="00B165EF">
        <w:rPr>
          <w:rFonts w:cs="Times New Roman"/>
        </w:rPr>
        <w:tab/>
      </w:r>
      <w:r w:rsidRPr="00B165EF">
        <w:rPr>
          <w:rFonts w:cs="Times New Roman"/>
        </w:rPr>
        <w:tab/>
        <w:t>:</w:t>
      </w:r>
    </w:p>
    <w:p w14:paraId="63E134C8" w14:textId="77777777" w:rsidR="00D439FF" w:rsidRPr="00B165EF" w:rsidRDefault="00D439FF" w:rsidP="00D439FF">
      <w:pPr>
        <w:spacing w:line="276" w:lineRule="auto"/>
        <w:rPr>
          <w:rFonts w:cs="Times New Roman"/>
        </w:rPr>
      </w:pPr>
      <w:r w:rsidRPr="00B165EF">
        <w:rPr>
          <w:rFonts w:cs="Times New Roman"/>
        </w:rPr>
        <w:t>N</w:t>
      </w:r>
      <w:r>
        <w:rPr>
          <w:rFonts w:cs="Times New Roman"/>
        </w:rPr>
        <w:t>I</w:t>
      </w:r>
      <w:r w:rsidRPr="00B165EF">
        <w:rPr>
          <w:rFonts w:cs="Times New Roman"/>
        </w:rPr>
        <w:t>M</w:t>
      </w:r>
      <w:r w:rsidRPr="00B165EF">
        <w:rPr>
          <w:rFonts w:cs="Times New Roman"/>
        </w:rPr>
        <w:tab/>
      </w:r>
      <w:r w:rsidRPr="00B165EF">
        <w:rPr>
          <w:rFonts w:cs="Times New Roman"/>
        </w:rPr>
        <w:tab/>
      </w:r>
      <w:r w:rsidRPr="00B165EF">
        <w:rPr>
          <w:rFonts w:cs="Times New Roman"/>
        </w:rPr>
        <w:tab/>
      </w:r>
      <w:r w:rsidRPr="00B165EF">
        <w:rPr>
          <w:rFonts w:cs="Times New Roman"/>
        </w:rPr>
        <w:tab/>
        <w:t>:</w:t>
      </w:r>
    </w:p>
    <w:p w14:paraId="51B2D54A" w14:textId="77777777" w:rsidR="00D439FF" w:rsidRPr="00B165EF" w:rsidRDefault="00D439FF" w:rsidP="00D439FF">
      <w:pPr>
        <w:spacing w:line="276" w:lineRule="auto"/>
        <w:rPr>
          <w:rFonts w:cs="Times New Roman"/>
        </w:rPr>
      </w:pPr>
      <w:r w:rsidRPr="00B165EF">
        <w:rPr>
          <w:rFonts w:cs="Times New Roman"/>
        </w:rPr>
        <w:t>Program Studi</w:t>
      </w:r>
      <w:r w:rsidRPr="00B165EF">
        <w:rPr>
          <w:rFonts w:cs="Times New Roman"/>
        </w:rPr>
        <w:tab/>
      </w:r>
      <w:r w:rsidRPr="00B165EF">
        <w:rPr>
          <w:rFonts w:cs="Times New Roman"/>
        </w:rPr>
        <w:tab/>
      </w:r>
      <w:r w:rsidRPr="00B165EF">
        <w:rPr>
          <w:rFonts w:cs="Times New Roman"/>
        </w:rPr>
        <w:tab/>
        <w:t>:</w:t>
      </w:r>
    </w:p>
    <w:p w14:paraId="54AD62A8" w14:textId="77777777" w:rsidR="00D439FF" w:rsidRPr="00B165EF" w:rsidRDefault="00D439FF" w:rsidP="00D439FF">
      <w:pPr>
        <w:spacing w:line="276" w:lineRule="auto"/>
        <w:rPr>
          <w:rFonts w:cs="Times New Roman"/>
        </w:rPr>
      </w:pPr>
      <w:r w:rsidRPr="00B165EF">
        <w:rPr>
          <w:rFonts w:cs="Times New Roman"/>
        </w:rPr>
        <w:t>Judul Skripsi</w:t>
      </w:r>
      <w:r w:rsidRPr="00B165EF">
        <w:rPr>
          <w:rFonts w:cs="Times New Roman"/>
        </w:rPr>
        <w:tab/>
      </w:r>
      <w:r w:rsidRPr="00B165EF">
        <w:rPr>
          <w:rFonts w:cs="Times New Roman"/>
        </w:rPr>
        <w:tab/>
      </w:r>
      <w:r w:rsidRPr="00B165EF">
        <w:rPr>
          <w:rFonts w:cs="Times New Roman"/>
        </w:rPr>
        <w:tab/>
        <w:t>:</w:t>
      </w:r>
    </w:p>
    <w:p w14:paraId="1AAE9AA7" w14:textId="77777777" w:rsidR="00D439FF" w:rsidRPr="00894487" w:rsidRDefault="00D439FF" w:rsidP="00D439FF">
      <w:pPr>
        <w:spacing w:line="276" w:lineRule="auto"/>
        <w:rPr>
          <w:rFonts w:cs="Times New Roman"/>
          <w:bCs/>
        </w:rPr>
      </w:pPr>
    </w:p>
    <w:p w14:paraId="376FC76B" w14:textId="77777777" w:rsidR="00D439FF" w:rsidRPr="00894487" w:rsidRDefault="00D439FF" w:rsidP="00D439FF">
      <w:pPr>
        <w:spacing w:line="276" w:lineRule="auto"/>
        <w:ind w:firstLine="720"/>
        <w:rPr>
          <w:rFonts w:cs="Times New Roman"/>
          <w:bCs/>
        </w:rPr>
      </w:pPr>
      <w:r w:rsidRPr="00894487">
        <w:rPr>
          <w:rFonts w:cs="Times New Roman"/>
          <w:bCs/>
        </w:rPr>
        <w:t xml:space="preserve">Telah berhasil dipertahankan di hadapan Dewan Penguji dan diterima sebagai bagian persyaratan yang diperlukan untuk </w:t>
      </w:r>
      <w:r>
        <w:rPr>
          <w:rFonts w:cs="Times New Roman"/>
          <w:bCs/>
        </w:rPr>
        <w:t>m</w:t>
      </w:r>
      <w:r w:rsidRPr="00894487">
        <w:rPr>
          <w:rFonts w:cs="Times New Roman"/>
          <w:bCs/>
        </w:rPr>
        <w:t xml:space="preserve">emperoleh gelar </w:t>
      </w:r>
      <w:r>
        <w:rPr>
          <w:rFonts w:cs="Times New Roman"/>
          <w:bCs/>
        </w:rPr>
        <w:t>Sarjana</w:t>
      </w:r>
      <w:r w:rsidRPr="00894487">
        <w:rPr>
          <w:rFonts w:cs="Times New Roman"/>
          <w:bCs/>
        </w:rPr>
        <w:t xml:space="preserve"> ………………………….. pada Program Stud</w:t>
      </w:r>
      <w:r>
        <w:rPr>
          <w:rFonts w:cs="Times New Roman"/>
          <w:bCs/>
        </w:rPr>
        <w:t>i</w:t>
      </w:r>
      <w:r w:rsidRPr="00894487">
        <w:rPr>
          <w:rFonts w:cs="Times New Roman"/>
          <w:bCs/>
        </w:rPr>
        <w:t xml:space="preserve"> …………………………………. Fakultas ……………………………, </w:t>
      </w:r>
      <w:r>
        <w:rPr>
          <w:rFonts w:cs="Times New Roman"/>
          <w:bCs/>
        </w:rPr>
        <w:t>Universitas Global Jakarta</w:t>
      </w:r>
      <w:r w:rsidRPr="00894487">
        <w:rPr>
          <w:rFonts w:cs="Times New Roman"/>
          <w:bCs/>
        </w:rPr>
        <w:t>.</w:t>
      </w:r>
    </w:p>
    <w:p w14:paraId="56422A0A" w14:textId="77777777" w:rsidR="00D439FF" w:rsidRPr="00B165EF" w:rsidRDefault="00D439FF" w:rsidP="00D439FF">
      <w:pPr>
        <w:spacing w:line="276" w:lineRule="auto"/>
        <w:rPr>
          <w:rFonts w:cs="Times New Roman"/>
          <w:b/>
        </w:rPr>
      </w:pPr>
    </w:p>
    <w:p w14:paraId="43539720" w14:textId="77777777" w:rsidR="00D439FF" w:rsidRPr="00B165EF" w:rsidRDefault="00D439FF" w:rsidP="00D439FF">
      <w:pPr>
        <w:spacing w:line="276" w:lineRule="auto"/>
        <w:jc w:val="center"/>
        <w:rPr>
          <w:rFonts w:cs="Times New Roman"/>
          <w:b/>
        </w:rPr>
      </w:pPr>
      <w:r w:rsidRPr="00B165EF">
        <w:rPr>
          <w:rFonts w:cs="Times New Roman"/>
          <w:b/>
        </w:rPr>
        <w:t>DEWAN</w:t>
      </w:r>
      <w:r>
        <w:rPr>
          <w:rFonts w:cs="Times New Roman"/>
          <w:b/>
        </w:rPr>
        <w:t xml:space="preserve"> </w:t>
      </w:r>
      <w:r w:rsidRPr="00B165EF">
        <w:rPr>
          <w:rFonts w:cs="Times New Roman"/>
          <w:b/>
        </w:rPr>
        <w:t>PENGUJI</w:t>
      </w:r>
    </w:p>
    <w:p w14:paraId="78D98A20" w14:textId="77777777" w:rsidR="00D439FF" w:rsidRPr="00B165EF" w:rsidRDefault="00D439FF" w:rsidP="00D439FF">
      <w:pPr>
        <w:spacing w:line="276" w:lineRule="auto"/>
        <w:jc w:val="center"/>
        <w:rPr>
          <w:rFonts w:cs="Times New Roman"/>
          <w:b/>
        </w:rPr>
      </w:pPr>
    </w:p>
    <w:p w14:paraId="4C94F638" w14:textId="77777777" w:rsidR="00D439FF" w:rsidRPr="00B165EF" w:rsidRDefault="00D439FF" w:rsidP="00D439FF">
      <w:pPr>
        <w:spacing w:line="276" w:lineRule="auto"/>
        <w:rPr>
          <w:rFonts w:cs="Times New Roman"/>
          <w:b/>
        </w:rPr>
      </w:pPr>
    </w:p>
    <w:p w14:paraId="09B6A148" w14:textId="77777777" w:rsidR="00D439FF" w:rsidRDefault="00D439FF" w:rsidP="00D439FF">
      <w:pPr>
        <w:spacing w:line="276" w:lineRule="auto"/>
        <w:rPr>
          <w:rFonts w:cs="Times New Roman"/>
        </w:rPr>
      </w:pPr>
      <w:r w:rsidRPr="00B165EF">
        <w:rPr>
          <w:rFonts w:cs="Times New Roman"/>
        </w:rPr>
        <w:t>Penguji</w:t>
      </w:r>
      <w:r>
        <w:rPr>
          <w:rFonts w:cs="Times New Roman"/>
        </w:rPr>
        <w:t xml:space="preserve"> 1</w:t>
      </w:r>
      <w:r>
        <w:rPr>
          <w:rFonts w:cs="Times New Roman"/>
        </w:rPr>
        <w:tab/>
      </w:r>
      <w:r w:rsidRPr="00B165EF">
        <w:rPr>
          <w:rFonts w:cs="Times New Roman"/>
        </w:rPr>
        <w:t>:</w:t>
      </w:r>
      <w:r>
        <w:rPr>
          <w:rFonts w:cs="Times New Roman"/>
        </w:rPr>
        <w:t xml:space="preserve"> </w:t>
      </w:r>
      <w:r w:rsidRPr="00B165EF">
        <w:rPr>
          <w:rFonts w:cs="Times New Roman"/>
        </w:rPr>
        <w:t>……………………</w:t>
      </w:r>
      <w:r>
        <w:rPr>
          <w:rFonts w:cs="Times New Roman"/>
        </w:rPr>
        <w:t xml:space="preserve">…………… </w:t>
      </w:r>
      <w:r w:rsidRPr="00B165EF">
        <w:rPr>
          <w:rFonts w:cs="Times New Roman"/>
        </w:rPr>
        <w:t>(</w:t>
      </w:r>
      <w:r w:rsidRPr="000A7D1F">
        <w:rPr>
          <w:rFonts w:cs="Times New Roman"/>
          <w:color w:val="BFBFBF" w:themeColor="background1" w:themeShade="BF"/>
        </w:rPr>
        <w:t>………. tanda tangan……….</w:t>
      </w:r>
      <w:r w:rsidRPr="00B165EF">
        <w:rPr>
          <w:rFonts w:cs="Times New Roman"/>
        </w:rPr>
        <w:t>)</w:t>
      </w:r>
    </w:p>
    <w:p w14:paraId="3E55FFF4" w14:textId="77777777" w:rsidR="00D439FF" w:rsidRDefault="00D439FF" w:rsidP="00D439FF">
      <w:pPr>
        <w:spacing w:line="276" w:lineRule="auto"/>
        <w:rPr>
          <w:rFonts w:cs="Times New Roman"/>
        </w:rPr>
      </w:pPr>
    </w:p>
    <w:p w14:paraId="04490158" w14:textId="77777777" w:rsidR="00D439FF" w:rsidRPr="00B165EF" w:rsidRDefault="00D439FF" w:rsidP="00D439FF">
      <w:pPr>
        <w:spacing w:line="276" w:lineRule="auto"/>
        <w:rPr>
          <w:rFonts w:cs="Times New Roman"/>
        </w:rPr>
      </w:pPr>
    </w:p>
    <w:p w14:paraId="7FC54E4D" w14:textId="77777777" w:rsidR="00D439FF" w:rsidRDefault="00D439FF" w:rsidP="00D439FF">
      <w:pPr>
        <w:spacing w:line="276" w:lineRule="auto"/>
        <w:rPr>
          <w:rFonts w:cs="Times New Roman"/>
        </w:rPr>
      </w:pPr>
      <w:r w:rsidRPr="00B165EF">
        <w:rPr>
          <w:rFonts w:cs="Times New Roman"/>
        </w:rPr>
        <w:t>Penguji</w:t>
      </w:r>
      <w:r>
        <w:rPr>
          <w:rFonts w:cs="Times New Roman"/>
        </w:rPr>
        <w:t xml:space="preserve"> 2</w:t>
      </w:r>
      <w:r>
        <w:rPr>
          <w:rFonts w:cs="Times New Roman"/>
        </w:rPr>
        <w:tab/>
      </w:r>
      <w:r w:rsidRPr="00B165EF">
        <w:rPr>
          <w:rFonts w:cs="Times New Roman"/>
        </w:rPr>
        <w:t>:</w:t>
      </w:r>
      <w:r>
        <w:rPr>
          <w:rFonts w:cs="Times New Roman"/>
        </w:rPr>
        <w:t xml:space="preserve"> </w:t>
      </w:r>
      <w:r w:rsidRPr="00B165EF">
        <w:rPr>
          <w:rFonts w:cs="Times New Roman"/>
        </w:rPr>
        <w:t>……………………</w:t>
      </w:r>
      <w:r>
        <w:rPr>
          <w:rFonts w:cs="Times New Roman"/>
        </w:rPr>
        <w:t xml:space="preserve">…………… </w:t>
      </w:r>
      <w:r w:rsidRPr="00B165EF">
        <w:rPr>
          <w:rFonts w:cs="Times New Roman"/>
        </w:rPr>
        <w:t>(</w:t>
      </w:r>
      <w:r w:rsidRPr="000A7D1F">
        <w:rPr>
          <w:rFonts w:cs="Times New Roman"/>
          <w:color w:val="BFBFBF" w:themeColor="background1" w:themeShade="BF"/>
        </w:rPr>
        <w:t>………. tanda tangan……….</w:t>
      </w:r>
      <w:r w:rsidRPr="00B165EF">
        <w:rPr>
          <w:rFonts w:cs="Times New Roman"/>
        </w:rPr>
        <w:t>)</w:t>
      </w:r>
      <w:r w:rsidRPr="00571016">
        <w:rPr>
          <w:rFonts w:cs="Times New Roman"/>
        </w:rPr>
        <w:t xml:space="preserve"> </w:t>
      </w:r>
    </w:p>
    <w:p w14:paraId="4F59EF29" w14:textId="77777777" w:rsidR="00D439FF" w:rsidRDefault="00D439FF" w:rsidP="00D439FF">
      <w:pPr>
        <w:spacing w:line="276" w:lineRule="auto"/>
        <w:rPr>
          <w:rFonts w:cs="Times New Roman"/>
        </w:rPr>
      </w:pPr>
    </w:p>
    <w:p w14:paraId="4838D63B" w14:textId="77777777" w:rsidR="00D439FF" w:rsidRDefault="00D439FF" w:rsidP="00D439FF">
      <w:pPr>
        <w:spacing w:line="276" w:lineRule="auto"/>
        <w:rPr>
          <w:rFonts w:cs="Times New Roman"/>
        </w:rPr>
      </w:pPr>
    </w:p>
    <w:p w14:paraId="477F6336" w14:textId="77777777" w:rsidR="00D439FF" w:rsidRPr="00B165EF" w:rsidRDefault="00D439FF" w:rsidP="00D439FF">
      <w:pPr>
        <w:spacing w:line="276" w:lineRule="auto"/>
        <w:rPr>
          <w:rFonts w:cs="Times New Roman"/>
        </w:rPr>
      </w:pPr>
      <w:r w:rsidRPr="00B165EF">
        <w:rPr>
          <w:rFonts w:cs="Times New Roman"/>
        </w:rPr>
        <w:t>Penguji</w:t>
      </w:r>
      <w:r>
        <w:rPr>
          <w:rFonts w:cs="Times New Roman"/>
        </w:rPr>
        <w:t xml:space="preserve"> 3</w:t>
      </w:r>
      <w:r>
        <w:rPr>
          <w:rFonts w:cs="Times New Roman"/>
        </w:rPr>
        <w:tab/>
      </w:r>
      <w:r w:rsidRPr="00B165EF">
        <w:rPr>
          <w:rFonts w:cs="Times New Roman"/>
        </w:rPr>
        <w:t>:</w:t>
      </w:r>
      <w:r>
        <w:rPr>
          <w:rFonts w:cs="Times New Roman"/>
        </w:rPr>
        <w:t xml:space="preserve"> </w:t>
      </w:r>
      <w:r w:rsidRPr="00B165EF">
        <w:rPr>
          <w:rFonts w:cs="Times New Roman"/>
        </w:rPr>
        <w:t>……………………</w:t>
      </w:r>
      <w:r>
        <w:rPr>
          <w:rFonts w:cs="Times New Roman"/>
        </w:rPr>
        <w:t xml:space="preserve">…………… </w:t>
      </w:r>
      <w:r w:rsidRPr="00B165EF">
        <w:rPr>
          <w:rFonts w:cs="Times New Roman"/>
        </w:rPr>
        <w:t>(</w:t>
      </w:r>
      <w:r w:rsidRPr="000A7D1F">
        <w:rPr>
          <w:rFonts w:cs="Times New Roman"/>
          <w:color w:val="BFBFBF" w:themeColor="background1" w:themeShade="BF"/>
        </w:rPr>
        <w:t>………. tanda tangan……….</w:t>
      </w:r>
      <w:r w:rsidRPr="00B165EF">
        <w:rPr>
          <w:rFonts w:cs="Times New Roman"/>
        </w:rPr>
        <w:t>)</w:t>
      </w:r>
    </w:p>
    <w:p w14:paraId="7D0DD6EB" w14:textId="77777777" w:rsidR="00D439FF" w:rsidRDefault="00D439FF" w:rsidP="00D439FF">
      <w:pPr>
        <w:spacing w:line="276" w:lineRule="auto"/>
        <w:rPr>
          <w:rFonts w:cs="Times New Roman"/>
        </w:rPr>
      </w:pPr>
    </w:p>
    <w:p w14:paraId="16FB0071" w14:textId="77777777" w:rsidR="00D439FF" w:rsidRPr="00B165EF" w:rsidRDefault="00D439FF" w:rsidP="00D439FF">
      <w:pPr>
        <w:spacing w:line="276" w:lineRule="auto"/>
        <w:rPr>
          <w:rFonts w:cs="Times New Roman"/>
        </w:rPr>
      </w:pPr>
      <w:r w:rsidRPr="00B165EF">
        <w:rPr>
          <w:rFonts w:cs="Times New Roman"/>
        </w:rPr>
        <w:t>Ditetapkan di</w:t>
      </w:r>
      <w:r w:rsidRPr="00B165EF">
        <w:rPr>
          <w:rFonts w:cs="Times New Roman"/>
        </w:rPr>
        <w:tab/>
        <w:t>: …………………….</w:t>
      </w:r>
    </w:p>
    <w:p w14:paraId="364CA753" w14:textId="77777777" w:rsidR="00D439FF" w:rsidRDefault="00D439FF" w:rsidP="00D439FF">
      <w:pPr>
        <w:spacing w:line="276" w:lineRule="auto"/>
        <w:rPr>
          <w:rFonts w:cs="Times New Roman"/>
        </w:rPr>
      </w:pPr>
      <w:r w:rsidRPr="00B165EF">
        <w:rPr>
          <w:rFonts w:cs="Times New Roman"/>
        </w:rPr>
        <w:t>Tangal</w:t>
      </w:r>
      <w:r w:rsidRPr="00B165EF">
        <w:rPr>
          <w:rFonts w:cs="Times New Roman"/>
        </w:rPr>
        <w:tab/>
      </w:r>
      <w:r w:rsidRPr="00B165EF">
        <w:rPr>
          <w:rFonts w:cs="Times New Roman"/>
        </w:rPr>
        <w:tab/>
        <w:t>: …………………….</w:t>
      </w:r>
    </w:p>
    <w:p w14:paraId="35BBDE70" w14:textId="77777777" w:rsidR="00D439FF" w:rsidRDefault="00D439FF" w:rsidP="00D439FF">
      <w:pPr>
        <w:spacing w:line="276" w:lineRule="auto"/>
        <w:rPr>
          <w:rFonts w:cs="Times New Roman"/>
        </w:rPr>
      </w:pPr>
      <w:r>
        <w:rPr>
          <w:rFonts w:cs="Times New Roman"/>
        </w:rPr>
        <w:br w:type="page"/>
      </w:r>
    </w:p>
    <w:p w14:paraId="2306248D" w14:textId="77777777" w:rsidR="002410E4" w:rsidRPr="004753CB" w:rsidRDefault="002410E4" w:rsidP="002410E4">
      <w:pPr>
        <w:sectPr w:rsidR="002410E4" w:rsidRPr="004753CB" w:rsidSect="00BF6B6F">
          <w:pgSz w:w="11900" w:h="16840"/>
          <w:pgMar w:top="2268" w:right="1701" w:bottom="1701" w:left="2268" w:header="708" w:footer="708" w:gutter="0"/>
          <w:pgNumType w:fmt="lowerRoman"/>
          <w:cols w:space="708"/>
          <w:docGrid w:linePitch="360"/>
        </w:sectPr>
      </w:pPr>
    </w:p>
    <w:p w14:paraId="07DB2934" w14:textId="67AFE8E5" w:rsidR="009338EA" w:rsidRDefault="009338EA" w:rsidP="00CD4076">
      <w:pPr>
        <w:pStyle w:val="Heading1"/>
      </w:pPr>
      <w:bookmarkStart w:id="3" w:name="_Toc189305305"/>
      <w:r w:rsidRPr="004753CB">
        <w:lastRenderedPageBreak/>
        <w:t xml:space="preserve">HALAMAN PERNYATAAN PERSETUJUAN PUBLIKASI </w:t>
      </w:r>
      <w:r w:rsidRPr="0041484E">
        <w:rPr>
          <w:highlight w:val="yellow"/>
        </w:rPr>
        <w:t>SKRIPSI</w:t>
      </w:r>
      <w:r w:rsidR="0041484E" w:rsidRPr="0041484E">
        <w:rPr>
          <w:highlight w:val="yellow"/>
          <w:lang w:val="en-US"/>
        </w:rPr>
        <w:t>/TESIS</w:t>
      </w:r>
      <w:r w:rsidRPr="004753CB">
        <w:t xml:space="preserve"> UNTUK KEPENTINGAN AKADEMIS</w:t>
      </w:r>
      <w:bookmarkEnd w:id="3"/>
    </w:p>
    <w:p w14:paraId="67CA1393" w14:textId="77777777" w:rsidR="00E85500" w:rsidRPr="00E85500" w:rsidRDefault="00E85500" w:rsidP="00E85500"/>
    <w:p w14:paraId="3B745CC5" w14:textId="0BEA1970" w:rsidR="009338EA" w:rsidRPr="004753CB" w:rsidRDefault="009338EA" w:rsidP="00FF7FE3">
      <w:pPr>
        <w:pStyle w:val="P-All"/>
      </w:pPr>
      <w:r w:rsidRPr="004753CB">
        <w:t xml:space="preserve">Sebagai mahasiswa </w:t>
      </w:r>
      <w:r w:rsidR="007507A8">
        <w:t>Jakarta Global Univer</w:t>
      </w:r>
      <w:r w:rsidR="008E3D36">
        <w:t>sity</w:t>
      </w:r>
      <w:r w:rsidRPr="004753CB">
        <w:t>, saya yang bertanda tangan di bawah ini:</w:t>
      </w:r>
    </w:p>
    <w:tbl>
      <w:tblPr>
        <w:tblW w:w="7398" w:type="dxa"/>
        <w:tblInd w:w="612" w:type="dxa"/>
        <w:tblLook w:val="04A0" w:firstRow="1" w:lastRow="0" w:firstColumn="1" w:lastColumn="0" w:noHBand="0" w:noVBand="1"/>
      </w:tblPr>
      <w:tblGrid>
        <w:gridCol w:w="1858"/>
        <w:gridCol w:w="438"/>
        <w:gridCol w:w="5102"/>
      </w:tblGrid>
      <w:tr w:rsidR="009338EA" w:rsidRPr="004753CB" w14:paraId="7C0EF415" w14:textId="77777777" w:rsidTr="00FF7FE3">
        <w:tc>
          <w:tcPr>
            <w:tcW w:w="1858" w:type="dxa"/>
          </w:tcPr>
          <w:p w14:paraId="4985D625" w14:textId="64B6C782" w:rsidR="009338EA" w:rsidRPr="004753CB" w:rsidRDefault="009338EA" w:rsidP="002410E4">
            <w:pPr>
              <w:rPr>
                <w:rFonts w:cs="Times New Roman"/>
              </w:rPr>
            </w:pPr>
            <w:r w:rsidRPr="004753CB">
              <w:rPr>
                <w:rFonts w:cs="Times New Roman"/>
              </w:rPr>
              <w:t>Nama</w:t>
            </w:r>
          </w:p>
        </w:tc>
        <w:tc>
          <w:tcPr>
            <w:tcW w:w="438" w:type="dxa"/>
          </w:tcPr>
          <w:p w14:paraId="2E7515CB" w14:textId="1F66EE7C" w:rsidR="009338EA" w:rsidRPr="004753CB" w:rsidRDefault="009338EA" w:rsidP="009338EA">
            <w:pPr>
              <w:jc w:val="center"/>
              <w:rPr>
                <w:rFonts w:cs="Times New Roman"/>
              </w:rPr>
            </w:pPr>
            <w:r w:rsidRPr="004753CB">
              <w:rPr>
                <w:rFonts w:cs="Times New Roman"/>
              </w:rPr>
              <w:t>:</w:t>
            </w:r>
          </w:p>
        </w:tc>
        <w:tc>
          <w:tcPr>
            <w:tcW w:w="5102" w:type="dxa"/>
          </w:tcPr>
          <w:p w14:paraId="5CD1EA1B" w14:textId="16886221" w:rsidR="009338EA" w:rsidRPr="004753CB" w:rsidRDefault="009338EA" w:rsidP="002410E4">
            <w:pPr>
              <w:rPr>
                <w:rFonts w:cs="Times New Roman"/>
              </w:rPr>
            </w:pPr>
            <w:r w:rsidRPr="004753CB">
              <w:rPr>
                <w:rFonts w:cs="Times New Roman"/>
              </w:rPr>
              <w:t>&lt;nama lengkap&gt;</w:t>
            </w:r>
          </w:p>
        </w:tc>
      </w:tr>
      <w:tr w:rsidR="009338EA" w:rsidRPr="004753CB" w14:paraId="75D18642" w14:textId="77777777" w:rsidTr="00FF7FE3">
        <w:tc>
          <w:tcPr>
            <w:tcW w:w="1858" w:type="dxa"/>
          </w:tcPr>
          <w:p w14:paraId="3469B428" w14:textId="021897A7" w:rsidR="009338EA" w:rsidRPr="004753CB" w:rsidRDefault="009338EA" w:rsidP="002410E4">
            <w:pPr>
              <w:rPr>
                <w:rFonts w:cs="Times New Roman"/>
              </w:rPr>
            </w:pPr>
            <w:r w:rsidRPr="004753CB">
              <w:rPr>
                <w:rFonts w:cs="Times New Roman"/>
              </w:rPr>
              <w:t>NIM</w:t>
            </w:r>
          </w:p>
        </w:tc>
        <w:tc>
          <w:tcPr>
            <w:tcW w:w="438" w:type="dxa"/>
          </w:tcPr>
          <w:p w14:paraId="56312118" w14:textId="4AD7C0B2" w:rsidR="009338EA" w:rsidRPr="004753CB" w:rsidRDefault="009338EA" w:rsidP="009338EA">
            <w:pPr>
              <w:jc w:val="center"/>
              <w:rPr>
                <w:rFonts w:cs="Times New Roman"/>
              </w:rPr>
            </w:pPr>
            <w:r w:rsidRPr="004753CB">
              <w:rPr>
                <w:rFonts w:cs="Times New Roman"/>
              </w:rPr>
              <w:t>:</w:t>
            </w:r>
          </w:p>
        </w:tc>
        <w:tc>
          <w:tcPr>
            <w:tcW w:w="5102" w:type="dxa"/>
          </w:tcPr>
          <w:p w14:paraId="35CF8942" w14:textId="2FDD18E0" w:rsidR="009338EA" w:rsidRPr="004753CB" w:rsidRDefault="009338EA" w:rsidP="002410E4">
            <w:pPr>
              <w:rPr>
                <w:rFonts w:cs="Times New Roman"/>
              </w:rPr>
            </w:pPr>
            <w:r w:rsidRPr="004753CB">
              <w:rPr>
                <w:rFonts w:cs="Times New Roman"/>
              </w:rPr>
              <w:t>&lt;nim&gt;</w:t>
            </w:r>
          </w:p>
        </w:tc>
      </w:tr>
      <w:tr w:rsidR="009338EA" w:rsidRPr="004753CB" w14:paraId="175FA52A" w14:textId="77777777" w:rsidTr="00FF7FE3">
        <w:tc>
          <w:tcPr>
            <w:tcW w:w="1858" w:type="dxa"/>
          </w:tcPr>
          <w:p w14:paraId="4D43AE80" w14:textId="4B500889" w:rsidR="009338EA" w:rsidRPr="004753CB" w:rsidRDefault="009338EA" w:rsidP="002410E4">
            <w:pPr>
              <w:rPr>
                <w:rFonts w:cs="Times New Roman"/>
              </w:rPr>
            </w:pPr>
            <w:r w:rsidRPr="004753CB">
              <w:rPr>
                <w:rFonts w:cs="Times New Roman"/>
              </w:rPr>
              <w:t>Program Studi</w:t>
            </w:r>
          </w:p>
        </w:tc>
        <w:tc>
          <w:tcPr>
            <w:tcW w:w="438" w:type="dxa"/>
          </w:tcPr>
          <w:p w14:paraId="388A54F8" w14:textId="5208489A" w:rsidR="009338EA" w:rsidRPr="004753CB" w:rsidRDefault="009338EA" w:rsidP="009338EA">
            <w:pPr>
              <w:jc w:val="center"/>
              <w:rPr>
                <w:rFonts w:cs="Times New Roman"/>
              </w:rPr>
            </w:pPr>
            <w:r w:rsidRPr="004753CB">
              <w:rPr>
                <w:rFonts w:cs="Times New Roman"/>
              </w:rPr>
              <w:t>:</w:t>
            </w:r>
          </w:p>
        </w:tc>
        <w:tc>
          <w:tcPr>
            <w:tcW w:w="5102" w:type="dxa"/>
          </w:tcPr>
          <w:p w14:paraId="2DEA7A39" w14:textId="76654BAE" w:rsidR="009338EA" w:rsidRPr="004753CB" w:rsidRDefault="009338EA" w:rsidP="002410E4">
            <w:pPr>
              <w:rPr>
                <w:rFonts w:cs="Times New Roman"/>
              </w:rPr>
            </w:pPr>
            <w:r w:rsidRPr="004753CB">
              <w:rPr>
                <w:rFonts w:cs="Times New Roman"/>
              </w:rPr>
              <w:t>Informatika</w:t>
            </w:r>
          </w:p>
        </w:tc>
      </w:tr>
      <w:tr w:rsidR="009338EA" w:rsidRPr="004753CB" w14:paraId="164B4529" w14:textId="77777777" w:rsidTr="00FF7FE3">
        <w:tc>
          <w:tcPr>
            <w:tcW w:w="1858" w:type="dxa"/>
          </w:tcPr>
          <w:p w14:paraId="4D822252" w14:textId="60A8E938" w:rsidR="009338EA" w:rsidRPr="004753CB" w:rsidRDefault="009338EA" w:rsidP="002410E4">
            <w:pPr>
              <w:rPr>
                <w:rFonts w:cs="Times New Roman"/>
              </w:rPr>
            </w:pPr>
            <w:r w:rsidRPr="004753CB">
              <w:rPr>
                <w:rFonts w:cs="Times New Roman"/>
              </w:rPr>
              <w:t>Fakultas</w:t>
            </w:r>
          </w:p>
        </w:tc>
        <w:tc>
          <w:tcPr>
            <w:tcW w:w="438" w:type="dxa"/>
          </w:tcPr>
          <w:p w14:paraId="146B783C" w14:textId="22D610EB" w:rsidR="009338EA" w:rsidRPr="004753CB" w:rsidRDefault="009338EA" w:rsidP="009338EA">
            <w:pPr>
              <w:jc w:val="center"/>
              <w:rPr>
                <w:rFonts w:cs="Times New Roman"/>
              </w:rPr>
            </w:pPr>
            <w:r w:rsidRPr="004753CB">
              <w:rPr>
                <w:rFonts w:cs="Times New Roman"/>
              </w:rPr>
              <w:t>:</w:t>
            </w:r>
          </w:p>
        </w:tc>
        <w:tc>
          <w:tcPr>
            <w:tcW w:w="5102" w:type="dxa"/>
          </w:tcPr>
          <w:p w14:paraId="79F06478" w14:textId="0BAB8C28" w:rsidR="009338EA" w:rsidRPr="00F10D6D" w:rsidRDefault="00F10D6D" w:rsidP="002410E4">
            <w:pPr>
              <w:rPr>
                <w:rFonts w:cs="Times New Roman"/>
                <w:lang w:val="en-US"/>
              </w:rPr>
            </w:pPr>
            <w:r w:rsidRPr="00F10D6D">
              <w:rPr>
                <w:rFonts w:cs="Times New Roman"/>
                <w:highlight w:val="yellow"/>
                <w:lang w:val="en-US"/>
              </w:rPr>
              <w:t>Teknik dan Ilmu Komputer</w:t>
            </w:r>
          </w:p>
        </w:tc>
      </w:tr>
      <w:tr w:rsidR="009338EA" w:rsidRPr="004753CB" w14:paraId="2676B33F" w14:textId="77777777" w:rsidTr="00FF7FE3">
        <w:tc>
          <w:tcPr>
            <w:tcW w:w="1858" w:type="dxa"/>
          </w:tcPr>
          <w:p w14:paraId="363E5F85" w14:textId="32C735C7" w:rsidR="009338EA" w:rsidRPr="004753CB" w:rsidRDefault="009338EA" w:rsidP="002410E4">
            <w:pPr>
              <w:rPr>
                <w:rFonts w:cs="Times New Roman"/>
              </w:rPr>
            </w:pPr>
            <w:r w:rsidRPr="004753CB">
              <w:rPr>
                <w:rFonts w:cs="Times New Roman"/>
              </w:rPr>
              <w:t>Jenis Karya</w:t>
            </w:r>
          </w:p>
        </w:tc>
        <w:tc>
          <w:tcPr>
            <w:tcW w:w="438" w:type="dxa"/>
          </w:tcPr>
          <w:p w14:paraId="11E34038" w14:textId="0953BA1A" w:rsidR="009338EA" w:rsidRPr="004753CB" w:rsidRDefault="009338EA" w:rsidP="009338EA">
            <w:pPr>
              <w:jc w:val="center"/>
              <w:rPr>
                <w:rFonts w:cs="Times New Roman"/>
              </w:rPr>
            </w:pPr>
            <w:r w:rsidRPr="004753CB">
              <w:rPr>
                <w:rFonts w:cs="Times New Roman"/>
              </w:rPr>
              <w:t>:</w:t>
            </w:r>
          </w:p>
        </w:tc>
        <w:tc>
          <w:tcPr>
            <w:tcW w:w="5102" w:type="dxa"/>
          </w:tcPr>
          <w:p w14:paraId="56236215" w14:textId="1F6083CA" w:rsidR="009338EA" w:rsidRPr="00175FF0" w:rsidRDefault="009338EA" w:rsidP="002410E4">
            <w:pPr>
              <w:rPr>
                <w:rFonts w:cs="Times New Roman"/>
                <w:lang w:val="en-US"/>
              </w:rPr>
            </w:pPr>
            <w:r w:rsidRPr="004753CB">
              <w:rPr>
                <w:rFonts w:cs="Times New Roman"/>
              </w:rPr>
              <w:t>Skripsi</w:t>
            </w:r>
            <w:r w:rsidR="00175FF0">
              <w:rPr>
                <w:rFonts w:cs="Times New Roman"/>
                <w:lang w:val="en-US"/>
              </w:rPr>
              <w:t>/Tesis</w:t>
            </w:r>
          </w:p>
        </w:tc>
      </w:tr>
    </w:tbl>
    <w:p w14:paraId="1CD3E3E9" w14:textId="77777777" w:rsidR="009338EA" w:rsidRPr="004753CB" w:rsidRDefault="009338EA" w:rsidP="002410E4">
      <w:pPr>
        <w:rPr>
          <w:rFonts w:cs="Times New Roman"/>
        </w:rPr>
      </w:pPr>
    </w:p>
    <w:p w14:paraId="69ED2D15" w14:textId="4F2C85FD" w:rsidR="00AD619A" w:rsidRPr="004753CB" w:rsidRDefault="009338EA" w:rsidP="00FF7FE3">
      <w:pPr>
        <w:pStyle w:val="P-All"/>
      </w:pPr>
      <w:r w:rsidRPr="004753CB">
        <w:t xml:space="preserve">Demi pengembangan ilmu pengetahuan, menyetujui untuk memberikan kepada </w:t>
      </w:r>
      <w:r w:rsidR="007507A8">
        <w:t>Jakarta Global University</w:t>
      </w:r>
      <w:r w:rsidR="00911A5B" w:rsidRPr="004753CB">
        <w:t xml:space="preserve"> </w:t>
      </w:r>
      <w:r w:rsidR="00911A5B" w:rsidRPr="00595C44">
        <w:rPr>
          <w:b/>
          <w:bCs/>
        </w:rPr>
        <w:t>Hak Bebas Royalti Non</w:t>
      </w:r>
      <w:r w:rsidR="00F10D6D" w:rsidRPr="00595C44">
        <w:rPr>
          <w:b/>
          <w:bCs/>
          <w:lang w:val="en-US"/>
        </w:rPr>
        <w:t>-</w:t>
      </w:r>
      <w:r w:rsidR="00911A5B" w:rsidRPr="00595C44">
        <w:rPr>
          <w:b/>
          <w:bCs/>
        </w:rPr>
        <w:t>eksklusif</w:t>
      </w:r>
      <w:r w:rsidR="00911A5B" w:rsidRPr="004753CB">
        <w:t xml:space="preserve"> (</w:t>
      </w:r>
      <w:r w:rsidR="00911A5B" w:rsidRPr="004753CB">
        <w:rPr>
          <w:i/>
        </w:rPr>
        <w:t>None-exclusive Royalty Free Right</w:t>
      </w:r>
      <w:r w:rsidR="00911A5B" w:rsidRPr="004753CB">
        <w:t>) atas kerya ilmiah saya yang berjudul:</w:t>
      </w:r>
    </w:p>
    <w:p w14:paraId="2EC3C63E" w14:textId="77777777" w:rsidR="00AD619A" w:rsidRPr="00FF7FE3" w:rsidRDefault="00911A5B" w:rsidP="00FF7FE3">
      <w:pPr>
        <w:spacing w:line="360" w:lineRule="auto"/>
        <w:jc w:val="center"/>
        <w:rPr>
          <w:b/>
          <w:bCs/>
        </w:rPr>
      </w:pPr>
      <w:r w:rsidRPr="00FF7FE3">
        <w:rPr>
          <w:b/>
          <w:bCs/>
        </w:rPr>
        <w:t>&lt;judul&gt;</w:t>
      </w:r>
    </w:p>
    <w:p w14:paraId="2941EE50" w14:textId="4FF991C7" w:rsidR="00911A5B" w:rsidRPr="004753CB" w:rsidRDefault="005856DB" w:rsidP="00FF7FE3">
      <w:pPr>
        <w:pStyle w:val="P-All"/>
      </w:pPr>
      <w:r w:rsidRPr="004753CB">
        <w:t>B</w:t>
      </w:r>
      <w:r w:rsidR="00911A5B" w:rsidRPr="004753CB">
        <w:t>eserta perangkat yang ada (jika diperlukan). Dengan Hak Bebas Royalti Royalti Noneksklusif ini</w:t>
      </w:r>
      <w:r w:rsidR="007507A8">
        <w:t xml:space="preserve"> Jakarta Global University</w:t>
      </w:r>
      <w:r w:rsidR="00911A5B" w:rsidRPr="004753CB">
        <w:t xml:space="preserve"> berhak menyimpan, mengalih-media-kan, mengelola dalam bentuk pangkalan data (</w:t>
      </w:r>
      <w:r w:rsidR="00911A5B" w:rsidRPr="004753CB">
        <w:rPr>
          <w:i/>
        </w:rPr>
        <w:t>database</w:t>
      </w:r>
      <w:r w:rsidR="00911A5B" w:rsidRPr="004753CB">
        <w:t>), merawat dan mempublikasikan skripsi saya selama tetap mencantumkan nama saya sebagai penulis dan sebagai pemilik hak cipta.</w:t>
      </w:r>
    </w:p>
    <w:p w14:paraId="47D97D7C" w14:textId="55DA8449" w:rsidR="00911A5B" w:rsidRPr="004753CB" w:rsidRDefault="00911A5B" w:rsidP="00FF7FE3">
      <w:pPr>
        <w:pStyle w:val="P-All"/>
      </w:pPr>
      <w:r w:rsidRPr="004753CB">
        <w:t>Demikian pernyataan ini saya buat dengan sebenarnya.</w:t>
      </w:r>
    </w:p>
    <w:p w14:paraId="3B11CBFF" w14:textId="77777777" w:rsidR="00911A5B" w:rsidRPr="004753CB" w:rsidRDefault="00911A5B" w:rsidP="002410E4">
      <w:pPr>
        <w:rPr>
          <w:rFonts w:cs="Times New Roman"/>
        </w:rPr>
      </w:pPr>
    </w:p>
    <w:p w14:paraId="09003736" w14:textId="77777777" w:rsidR="00911A5B" w:rsidRPr="004753CB" w:rsidRDefault="00911A5B" w:rsidP="002410E4">
      <w:pPr>
        <w:rPr>
          <w:rFonts w:cs="Times New Roman"/>
        </w:rPr>
      </w:pPr>
    </w:p>
    <w:tbl>
      <w:tblPr>
        <w:tblW w:w="0" w:type="auto"/>
        <w:jc w:val="right"/>
        <w:tblLook w:val="04A0" w:firstRow="1" w:lastRow="0" w:firstColumn="1" w:lastColumn="0" w:noHBand="0" w:noVBand="1"/>
      </w:tblPr>
      <w:tblGrid>
        <w:gridCol w:w="1744"/>
        <w:gridCol w:w="491"/>
        <w:gridCol w:w="2242"/>
      </w:tblGrid>
      <w:tr w:rsidR="00911A5B" w:rsidRPr="004753CB" w14:paraId="360A2448" w14:textId="77777777" w:rsidTr="00C32130">
        <w:trPr>
          <w:jc w:val="right"/>
        </w:trPr>
        <w:tc>
          <w:tcPr>
            <w:tcW w:w="1744" w:type="dxa"/>
          </w:tcPr>
          <w:p w14:paraId="30D87B7D" w14:textId="553F3683" w:rsidR="00911A5B" w:rsidRPr="004753CB" w:rsidRDefault="00911A5B" w:rsidP="002410E4">
            <w:pPr>
              <w:rPr>
                <w:rFonts w:cs="Times New Roman"/>
              </w:rPr>
            </w:pPr>
            <w:r w:rsidRPr="004753CB">
              <w:rPr>
                <w:rFonts w:cs="Times New Roman"/>
              </w:rPr>
              <w:t>Dibuat di</w:t>
            </w:r>
          </w:p>
        </w:tc>
        <w:tc>
          <w:tcPr>
            <w:tcW w:w="491" w:type="dxa"/>
          </w:tcPr>
          <w:p w14:paraId="7C064632" w14:textId="751B16A7" w:rsidR="00911A5B" w:rsidRPr="004753CB" w:rsidRDefault="00911A5B" w:rsidP="00911A5B">
            <w:pPr>
              <w:jc w:val="center"/>
              <w:rPr>
                <w:rFonts w:cs="Times New Roman"/>
              </w:rPr>
            </w:pPr>
            <w:r w:rsidRPr="004753CB">
              <w:rPr>
                <w:rFonts w:cs="Times New Roman"/>
              </w:rPr>
              <w:t>:</w:t>
            </w:r>
          </w:p>
        </w:tc>
        <w:tc>
          <w:tcPr>
            <w:tcW w:w="2242" w:type="dxa"/>
          </w:tcPr>
          <w:p w14:paraId="17BFD990" w14:textId="1D44772E" w:rsidR="00911A5B" w:rsidRPr="004753CB" w:rsidRDefault="007507A8" w:rsidP="002410E4">
            <w:pPr>
              <w:rPr>
                <w:rFonts w:cs="Times New Roman"/>
              </w:rPr>
            </w:pPr>
            <w:r>
              <w:rPr>
                <w:rFonts w:cs="Times New Roman"/>
              </w:rPr>
              <w:t>Depok</w:t>
            </w:r>
          </w:p>
        </w:tc>
      </w:tr>
      <w:tr w:rsidR="00911A5B" w:rsidRPr="004753CB" w14:paraId="13C22C30" w14:textId="77777777" w:rsidTr="00C32130">
        <w:trPr>
          <w:jc w:val="right"/>
        </w:trPr>
        <w:tc>
          <w:tcPr>
            <w:tcW w:w="1744" w:type="dxa"/>
          </w:tcPr>
          <w:p w14:paraId="7167EC94" w14:textId="1B25D9DF" w:rsidR="00911A5B" w:rsidRPr="004753CB" w:rsidRDefault="00911A5B" w:rsidP="002410E4">
            <w:pPr>
              <w:rPr>
                <w:rFonts w:cs="Times New Roman"/>
              </w:rPr>
            </w:pPr>
            <w:r w:rsidRPr="004753CB">
              <w:rPr>
                <w:rFonts w:cs="Times New Roman"/>
              </w:rPr>
              <w:t>Pada Tanggal</w:t>
            </w:r>
          </w:p>
        </w:tc>
        <w:tc>
          <w:tcPr>
            <w:tcW w:w="491" w:type="dxa"/>
          </w:tcPr>
          <w:p w14:paraId="3AEBD583" w14:textId="62D5AA18" w:rsidR="00911A5B" w:rsidRPr="004753CB" w:rsidRDefault="00911A5B" w:rsidP="00911A5B">
            <w:pPr>
              <w:jc w:val="center"/>
              <w:rPr>
                <w:rFonts w:cs="Times New Roman"/>
              </w:rPr>
            </w:pPr>
            <w:r w:rsidRPr="004753CB">
              <w:rPr>
                <w:rFonts w:cs="Times New Roman"/>
              </w:rPr>
              <w:t>:</w:t>
            </w:r>
          </w:p>
        </w:tc>
        <w:tc>
          <w:tcPr>
            <w:tcW w:w="2242" w:type="dxa"/>
          </w:tcPr>
          <w:p w14:paraId="046AE43A" w14:textId="1879FD1D" w:rsidR="00911A5B" w:rsidRPr="00F10D6D" w:rsidRDefault="00911A5B" w:rsidP="002410E4">
            <w:pPr>
              <w:rPr>
                <w:rFonts w:cs="Times New Roman"/>
                <w:highlight w:val="yellow"/>
              </w:rPr>
            </w:pPr>
            <w:r w:rsidRPr="00F10D6D">
              <w:rPr>
                <w:rFonts w:cs="Times New Roman"/>
                <w:highlight w:val="yellow"/>
              </w:rPr>
              <w:t>&lt;tgl-bulan-tahun&gt;</w:t>
            </w:r>
          </w:p>
        </w:tc>
      </w:tr>
      <w:tr w:rsidR="00911A5B" w:rsidRPr="004753CB" w14:paraId="1C00CD77" w14:textId="77777777" w:rsidTr="00C32130">
        <w:trPr>
          <w:jc w:val="right"/>
        </w:trPr>
        <w:tc>
          <w:tcPr>
            <w:tcW w:w="4477" w:type="dxa"/>
            <w:gridSpan w:val="3"/>
          </w:tcPr>
          <w:p w14:paraId="39EB3BE7" w14:textId="77777777" w:rsidR="00911A5B" w:rsidRPr="004753CB" w:rsidRDefault="00911A5B" w:rsidP="00911A5B">
            <w:pPr>
              <w:jc w:val="center"/>
              <w:rPr>
                <w:rFonts w:cs="Times New Roman"/>
              </w:rPr>
            </w:pPr>
          </w:p>
          <w:p w14:paraId="2C2B7754" w14:textId="1A8D97A7" w:rsidR="00911A5B" w:rsidRPr="004753CB" w:rsidRDefault="00911A5B" w:rsidP="00911A5B">
            <w:pPr>
              <w:jc w:val="center"/>
              <w:rPr>
                <w:rFonts w:cs="Times New Roman"/>
              </w:rPr>
            </w:pPr>
            <w:r w:rsidRPr="004753CB">
              <w:rPr>
                <w:rFonts w:cs="Times New Roman"/>
              </w:rPr>
              <w:t>Yang menyatakan,</w:t>
            </w:r>
          </w:p>
          <w:p w14:paraId="44FF95BE" w14:textId="77777777" w:rsidR="00911A5B" w:rsidRPr="004753CB" w:rsidRDefault="00911A5B" w:rsidP="00911A5B">
            <w:pPr>
              <w:jc w:val="center"/>
              <w:rPr>
                <w:rFonts w:cs="Times New Roman"/>
              </w:rPr>
            </w:pPr>
          </w:p>
          <w:p w14:paraId="1065D6F3" w14:textId="77777777" w:rsidR="00911A5B" w:rsidRPr="004753CB" w:rsidRDefault="00911A5B" w:rsidP="00911A5B">
            <w:pPr>
              <w:jc w:val="center"/>
              <w:rPr>
                <w:rFonts w:cs="Times New Roman"/>
              </w:rPr>
            </w:pPr>
          </w:p>
          <w:p w14:paraId="1C207D15" w14:textId="77777777" w:rsidR="00911A5B" w:rsidRPr="004753CB" w:rsidRDefault="00911A5B" w:rsidP="00911A5B">
            <w:pPr>
              <w:jc w:val="center"/>
              <w:rPr>
                <w:rFonts w:cs="Times New Roman"/>
              </w:rPr>
            </w:pPr>
          </w:p>
          <w:p w14:paraId="256B470D" w14:textId="77777777" w:rsidR="00911A5B" w:rsidRPr="004753CB" w:rsidRDefault="00911A5B" w:rsidP="00911A5B">
            <w:pPr>
              <w:jc w:val="center"/>
              <w:rPr>
                <w:rFonts w:cs="Times New Roman"/>
              </w:rPr>
            </w:pPr>
          </w:p>
          <w:p w14:paraId="0DCD674E" w14:textId="32746C13" w:rsidR="00911A5B" w:rsidRPr="004753CB" w:rsidRDefault="00911A5B" w:rsidP="00911A5B">
            <w:pPr>
              <w:jc w:val="center"/>
              <w:rPr>
                <w:rFonts w:cs="Times New Roman"/>
              </w:rPr>
            </w:pPr>
            <w:r w:rsidRPr="004753CB">
              <w:rPr>
                <w:rFonts w:cs="Times New Roman"/>
              </w:rPr>
              <w:t>&lt;nama lengkap&gt;</w:t>
            </w:r>
          </w:p>
        </w:tc>
      </w:tr>
    </w:tbl>
    <w:p w14:paraId="4D40D8F7" w14:textId="77777777" w:rsidR="00911A5B" w:rsidRPr="004753CB" w:rsidRDefault="00911A5B" w:rsidP="002410E4">
      <w:pPr>
        <w:rPr>
          <w:rFonts w:cs="Times New Roman"/>
        </w:rPr>
      </w:pPr>
    </w:p>
    <w:p w14:paraId="1107EE3E" w14:textId="77777777" w:rsidR="00911A5B" w:rsidRPr="004753CB" w:rsidRDefault="00911A5B" w:rsidP="002410E4"/>
    <w:p w14:paraId="757B2A05" w14:textId="77777777" w:rsidR="00911A5B" w:rsidRPr="004753CB" w:rsidRDefault="00911A5B" w:rsidP="002410E4">
      <w:pPr>
        <w:sectPr w:rsidR="00911A5B" w:rsidRPr="004753CB" w:rsidSect="00BF6B6F">
          <w:pgSz w:w="11900" w:h="16840"/>
          <w:pgMar w:top="2268" w:right="1701" w:bottom="1701" w:left="2268" w:header="708" w:footer="708" w:gutter="0"/>
          <w:pgNumType w:fmt="lowerRoman"/>
          <w:cols w:space="708"/>
          <w:docGrid w:linePitch="360"/>
        </w:sectPr>
      </w:pPr>
    </w:p>
    <w:p w14:paraId="5FEDD7D5" w14:textId="77777777" w:rsidR="007507A8" w:rsidRDefault="007507A8" w:rsidP="007507A8">
      <w:pPr>
        <w:pStyle w:val="Heading1"/>
        <w:spacing w:before="0" w:line="276" w:lineRule="auto"/>
        <w:rPr>
          <w:b w:val="0"/>
          <w:noProof w:val="0"/>
        </w:rPr>
      </w:pPr>
      <w:bookmarkStart w:id="4" w:name="_Toc35362969"/>
      <w:bookmarkStart w:id="5" w:name="_Toc189305306"/>
      <w:r>
        <w:lastRenderedPageBreak/>
        <w:t>PERNYATAAN ORISINALITAS SKRIPSI</w:t>
      </w:r>
      <w:bookmarkEnd w:id="4"/>
      <w:bookmarkEnd w:id="5"/>
    </w:p>
    <w:p w14:paraId="427E00E3" w14:textId="77777777" w:rsidR="007507A8" w:rsidRDefault="007507A8" w:rsidP="007507A8">
      <w:pPr>
        <w:spacing w:line="276" w:lineRule="auto"/>
        <w:ind w:firstLine="720"/>
        <w:rPr>
          <w:rFonts w:cs="Times New Roman"/>
        </w:rPr>
      </w:pPr>
    </w:p>
    <w:p w14:paraId="76F4DDA0" w14:textId="77777777" w:rsidR="007507A8" w:rsidRDefault="007507A8" w:rsidP="007507A8">
      <w:pPr>
        <w:spacing w:line="276" w:lineRule="auto"/>
        <w:ind w:firstLine="720"/>
        <w:rPr>
          <w:rFonts w:cs="Times New Roman"/>
        </w:rPr>
      </w:pPr>
    </w:p>
    <w:p w14:paraId="2AE7492C" w14:textId="77777777" w:rsidR="007507A8" w:rsidRDefault="007507A8" w:rsidP="00F10D6D">
      <w:pPr>
        <w:spacing w:line="276" w:lineRule="auto"/>
        <w:ind w:firstLine="720"/>
        <w:jc w:val="both"/>
        <w:rPr>
          <w:rFonts w:cs="Times New Roman"/>
        </w:rPr>
      </w:pPr>
      <w:r>
        <w:rPr>
          <w:rFonts w:cs="Times New Roman"/>
        </w:rPr>
        <w:t xml:space="preserve">Saya menyatakan dengan sebenar-benarnya bahwa berdasarkan hasil penelusuran berbagaikarya ilmiah, gagasan dan masalah ilmiah yang diteliti dan diulas di dalam Naskah Skripsi ini adalah asli dari pemikiran saya. Tidak terdapat karya ilmiah yang pernah diajukan oleh orang lain untuk memperoleh gelar akademik disuatu PerguruanTinggi, dan tidak terdapat karya atau pendapat yang pernah ditulis atau diterbitkan oleh orang lain, kecuali yang secara tertulis dikutip dalam naskah ini dan disebutkan dalamsumber kutipan dan daftar pustaka. </w:t>
      </w:r>
    </w:p>
    <w:p w14:paraId="05EEF52E" w14:textId="77777777" w:rsidR="007507A8" w:rsidRDefault="007507A8" w:rsidP="00F10D6D">
      <w:pPr>
        <w:spacing w:line="276" w:lineRule="auto"/>
        <w:ind w:firstLine="720"/>
        <w:jc w:val="both"/>
        <w:rPr>
          <w:rFonts w:cs="Times New Roman"/>
          <w:b/>
        </w:rPr>
      </w:pPr>
      <w:r>
        <w:rPr>
          <w:rFonts w:cs="Times New Roman"/>
        </w:rPr>
        <w:t>Apabila ternyata di dalam naskah Skripsi ini dapat dibuktikan terdapat unsur-unsur jiplakan, saya bersedia Skripsi dibatalkan, serta diproses sesuai dengan peraturan perundang-undangan yang berlaku (UUNo. 20 Tahun 2003, pasal 25 ayat 2 dan pasal 70).</w:t>
      </w:r>
    </w:p>
    <w:p w14:paraId="3B40912C" w14:textId="77777777" w:rsidR="007507A8" w:rsidRDefault="007507A8" w:rsidP="007507A8">
      <w:pPr>
        <w:spacing w:line="276" w:lineRule="auto"/>
        <w:rPr>
          <w:rFonts w:cs="Times New Roman"/>
        </w:rPr>
      </w:pPr>
    </w:p>
    <w:p w14:paraId="61FFDBAA" w14:textId="77777777" w:rsidR="00497282" w:rsidRPr="00B165EF" w:rsidRDefault="00497282" w:rsidP="00497282">
      <w:pPr>
        <w:spacing w:line="276" w:lineRule="auto"/>
        <w:jc w:val="right"/>
        <w:rPr>
          <w:rFonts w:cs="Times New Roman"/>
        </w:rPr>
      </w:pPr>
      <w:r w:rsidRPr="0045211F">
        <w:rPr>
          <w:rFonts w:cs="Times New Roman"/>
          <w:highlight w:val="yellow"/>
        </w:rPr>
        <w:t>Jakarta, 9 November 2019</w:t>
      </w:r>
    </w:p>
    <w:p w14:paraId="2F9AE3E0" w14:textId="77777777" w:rsidR="00497282" w:rsidRPr="00B165EF" w:rsidRDefault="00497282" w:rsidP="00497282">
      <w:pPr>
        <w:spacing w:line="276" w:lineRule="auto"/>
        <w:jc w:val="right"/>
        <w:rPr>
          <w:rFonts w:cs="Times New Roman"/>
        </w:rPr>
      </w:pPr>
      <w:r w:rsidRPr="00B165EF">
        <w:rPr>
          <w:rFonts w:cs="Times New Roman"/>
        </w:rPr>
        <w:t>Mahasiswa,</w:t>
      </w:r>
    </w:p>
    <w:p w14:paraId="6424C284" w14:textId="77777777" w:rsidR="00497282" w:rsidRDefault="00497282" w:rsidP="00497282">
      <w:pPr>
        <w:spacing w:line="276" w:lineRule="auto"/>
        <w:jc w:val="right"/>
        <w:rPr>
          <w:rFonts w:cs="Times New Roman"/>
          <w:b/>
          <w:color w:val="DDD9C3" w:themeColor="background2" w:themeShade="E6"/>
        </w:rPr>
      </w:pPr>
    </w:p>
    <w:p w14:paraId="7147405B" w14:textId="77777777" w:rsidR="00497282" w:rsidRDefault="00497282" w:rsidP="00497282">
      <w:pPr>
        <w:spacing w:line="276" w:lineRule="auto"/>
        <w:jc w:val="right"/>
        <w:rPr>
          <w:rFonts w:cs="Times New Roman"/>
          <w:b/>
          <w:color w:val="DDD9C3" w:themeColor="background2" w:themeShade="E6"/>
        </w:rPr>
      </w:pPr>
    </w:p>
    <w:p w14:paraId="557CCD4E" w14:textId="77777777" w:rsidR="00497282" w:rsidRPr="0045211F" w:rsidRDefault="00497282" w:rsidP="00497282">
      <w:pPr>
        <w:spacing w:line="276" w:lineRule="auto"/>
        <w:jc w:val="right"/>
        <w:rPr>
          <w:rFonts w:cs="Times New Roman"/>
          <w:b/>
          <w:color w:val="DDD9C3" w:themeColor="background2" w:themeShade="E6"/>
        </w:rPr>
      </w:pPr>
      <w:r>
        <w:rPr>
          <w:rFonts w:cs="Times New Roman"/>
          <w:b/>
          <w:color w:val="DDD9C3" w:themeColor="background2" w:themeShade="E6"/>
        </w:rPr>
        <w:t>\</w:t>
      </w:r>
      <w:r w:rsidRPr="0045211F">
        <w:rPr>
          <w:rFonts w:cs="Times New Roman"/>
          <w:b/>
          <w:color w:val="DDD9C3" w:themeColor="background2" w:themeShade="E6"/>
        </w:rPr>
        <w:t>Materai Rp. 6000</w:t>
      </w:r>
    </w:p>
    <w:p w14:paraId="2FDD190E" w14:textId="77777777" w:rsidR="00497282" w:rsidRDefault="00497282" w:rsidP="00497282">
      <w:pPr>
        <w:spacing w:line="276" w:lineRule="auto"/>
        <w:jc w:val="right"/>
        <w:rPr>
          <w:rFonts w:cs="Times New Roman"/>
          <w:b/>
          <w:color w:val="DDD9C3" w:themeColor="background2" w:themeShade="E6"/>
        </w:rPr>
      </w:pPr>
      <w:r w:rsidRPr="0045211F">
        <w:rPr>
          <w:rFonts w:cs="Times New Roman"/>
          <w:b/>
          <w:color w:val="DDD9C3" w:themeColor="background2" w:themeShade="E6"/>
        </w:rPr>
        <w:t>{Tanda tangan}</w:t>
      </w:r>
    </w:p>
    <w:p w14:paraId="50170141" w14:textId="77777777" w:rsidR="00497282" w:rsidRDefault="00497282" w:rsidP="00497282">
      <w:pPr>
        <w:spacing w:line="276" w:lineRule="auto"/>
        <w:jc w:val="right"/>
        <w:rPr>
          <w:rFonts w:cs="Times New Roman"/>
          <w:b/>
          <w:color w:val="DDD9C3" w:themeColor="background2" w:themeShade="E6"/>
        </w:rPr>
      </w:pPr>
    </w:p>
    <w:p w14:paraId="1D980C48" w14:textId="77777777" w:rsidR="00497282" w:rsidRPr="0045211F" w:rsidRDefault="00497282" w:rsidP="00497282">
      <w:pPr>
        <w:spacing w:line="276" w:lineRule="auto"/>
        <w:jc w:val="right"/>
        <w:rPr>
          <w:rFonts w:cs="Times New Roman"/>
          <w:b/>
          <w:color w:val="DDD9C3" w:themeColor="background2" w:themeShade="E6"/>
        </w:rPr>
      </w:pPr>
    </w:p>
    <w:p w14:paraId="6D1BEEAF" w14:textId="77777777" w:rsidR="00497282" w:rsidRPr="0045211F" w:rsidRDefault="00497282" w:rsidP="00497282">
      <w:pPr>
        <w:spacing w:line="276" w:lineRule="auto"/>
        <w:jc w:val="right"/>
        <w:rPr>
          <w:rFonts w:cs="Times New Roman"/>
          <w:b/>
          <w:bCs/>
        </w:rPr>
      </w:pPr>
      <w:r w:rsidRPr="0045211F">
        <w:rPr>
          <w:rFonts w:cs="Times New Roman"/>
          <w:b/>
          <w:bCs/>
        </w:rPr>
        <w:t>Nama Mahasiswa</w:t>
      </w:r>
    </w:p>
    <w:p w14:paraId="63A0A92E" w14:textId="77777777" w:rsidR="00497282" w:rsidRDefault="00497282" w:rsidP="00497282">
      <w:pPr>
        <w:spacing w:line="276" w:lineRule="auto"/>
        <w:jc w:val="right"/>
        <w:rPr>
          <w:rFonts w:cs="Times New Roman"/>
        </w:rPr>
      </w:pPr>
      <w:r w:rsidRPr="00B165EF">
        <w:rPr>
          <w:rFonts w:cs="Times New Roman"/>
        </w:rPr>
        <w:t>N</w:t>
      </w:r>
      <w:r>
        <w:rPr>
          <w:rFonts w:cs="Times New Roman"/>
        </w:rPr>
        <w:t>I</w:t>
      </w:r>
      <w:r w:rsidRPr="00B165EF">
        <w:rPr>
          <w:rFonts w:cs="Times New Roman"/>
        </w:rPr>
        <w:t>M.</w:t>
      </w:r>
      <w:r>
        <w:rPr>
          <w:rFonts w:cs="Times New Roman"/>
        </w:rPr>
        <w:t xml:space="preserve"> </w:t>
      </w:r>
    </w:p>
    <w:p w14:paraId="2AEA06BA" w14:textId="77777777" w:rsidR="0071760B" w:rsidRPr="004753CB" w:rsidRDefault="0071760B" w:rsidP="002410E4">
      <w:pPr>
        <w:sectPr w:rsidR="0071760B" w:rsidRPr="004753CB" w:rsidSect="00BF6B6F">
          <w:pgSz w:w="11900" w:h="16840"/>
          <w:pgMar w:top="2268" w:right="1701" w:bottom="1701" w:left="2268" w:header="708" w:footer="708" w:gutter="0"/>
          <w:pgNumType w:fmt="lowerRoman"/>
          <w:cols w:space="708"/>
          <w:docGrid w:linePitch="360"/>
        </w:sectPr>
      </w:pPr>
    </w:p>
    <w:p w14:paraId="1A186A1A" w14:textId="163A4CE0" w:rsidR="002410E4" w:rsidRDefault="00B62AD6" w:rsidP="00CD4076">
      <w:pPr>
        <w:pStyle w:val="Heading1"/>
      </w:pPr>
      <w:bookmarkStart w:id="6" w:name="_Toc189305307"/>
      <w:r w:rsidRPr="004753CB">
        <w:lastRenderedPageBreak/>
        <w:t>HALAMAN PERSEMBAHAN</w:t>
      </w:r>
      <w:bookmarkEnd w:id="6"/>
    </w:p>
    <w:p w14:paraId="55A3DEC0" w14:textId="77777777" w:rsidR="00F5671F" w:rsidRPr="00F5671F" w:rsidRDefault="00F5671F" w:rsidP="00F5671F"/>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7921"/>
      </w:tblGrid>
      <w:tr w:rsidR="002552BF" w:rsidRPr="004753CB" w14:paraId="3D5A8831" w14:textId="77777777" w:rsidTr="00FF7FE3">
        <w:tc>
          <w:tcPr>
            <w:tcW w:w="8147" w:type="dxa"/>
          </w:tcPr>
          <w:p w14:paraId="40BBB366" w14:textId="61554E4E" w:rsidR="002552BF" w:rsidRPr="004753CB" w:rsidRDefault="002552BF" w:rsidP="001A6CC7">
            <w:pPr>
              <w:jc w:val="both"/>
            </w:pPr>
            <w:r w:rsidRPr="004753CB">
              <w:t xml:space="preserve">Tuliskan beberapa kalimat puitis </w:t>
            </w:r>
            <w:r w:rsidR="001A6CC7" w:rsidRPr="004753CB">
              <w:t>persembahan</w:t>
            </w:r>
            <w:r w:rsidRPr="004753CB">
              <w:t xml:space="preserve"> karya tulis ini untuk beberapa orang terdekat dengan Anda.</w:t>
            </w:r>
          </w:p>
          <w:p w14:paraId="15EE5CE0" w14:textId="77777777" w:rsidR="002552BF" w:rsidRPr="004753CB" w:rsidRDefault="002552BF" w:rsidP="001A6CC7">
            <w:pPr>
              <w:jc w:val="both"/>
            </w:pPr>
          </w:p>
          <w:p w14:paraId="36D2502C" w14:textId="5CB93100" w:rsidR="002552BF" w:rsidRPr="004753CB" w:rsidRDefault="002552BF" w:rsidP="001A6CC7">
            <w:pPr>
              <w:jc w:val="both"/>
            </w:pPr>
            <w:r w:rsidRPr="004753CB">
              <w:t>Format tulisan bebas, termasuk jenis, ukuran.</w:t>
            </w:r>
          </w:p>
        </w:tc>
      </w:tr>
    </w:tbl>
    <w:p w14:paraId="6BDE0CD5" w14:textId="77777777" w:rsidR="002552BF" w:rsidRPr="004753CB" w:rsidRDefault="002552BF" w:rsidP="002552BF"/>
    <w:p w14:paraId="5ECA8D4A" w14:textId="77777777" w:rsidR="002552BF" w:rsidRPr="004753CB" w:rsidRDefault="002552BF" w:rsidP="00CD4076">
      <w:pPr>
        <w:sectPr w:rsidR="002552BF" w:rsidRPr="004753CB" w:rsidSect="00BF6B6F">
          <w:pgSz w:w="11900" w:h="16840"/>
          <w:pgMar w:top="2268" w:right="1701" w:bottom="1701" w:left="2268" w:header="708" w:footer="708" w:gutter="0"/>
          <w:pgNumType w:fmt="lowerRoman"/>
          <w:cols w:space="708"/>
          <w:docGrid w:linePitch="360"/>
        </w:sectPr>
      </w:pPr>
    </w:p>
    <w:p w14:paraId="35AB384B" w14:textId="0F600130" w:rsidR="002410E4" w:rsidRDefault="00B62AD6" w:rsidP="00CD4076">
      <w:pPr>
        <w:pStyle w:val="Heading1"/>
      </w:pPr>
      <w:bookmarkStart w:id="7" w:name="_Toc189305308"/>
      <w:r w:rsidRPr="004753CB">
        <w:lastRenderedPageBreak/>
        <w:t>HALAMAN MOTTO</w:t>
      </w:r>
      <w:bookmarkEnd w:id="7"/>
    </w:p>
    <w:p w14:paraId="711A3A45" w14:textId="77777777" w:rsidR="00F5671F" w:rsidRPr="00F5671F" w:rsidRDefault="00F5671F" w:rsidP="00F5671F"/>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7921"/>
      </w:tblGrid>
      <w:tr w:rsidR="002552BF" w:rsidRPr="004753CB" w14:paraId="44BF5F8C" w14:textId="77777777" w:rsidTr="00FF7FE3">
        <w:tc>
          <w:tcPr>
            <w:tcW w:w="8147" w:type="dxa"/>
          </w:tcPr>
          <w:p w14:paraId="06C3AFBA" w14:textId="270C6BA6" w:rsidR="002552BF" w:rsidRPr="004753CB" w:rsidRDefault="002552BF" w:rsidP="00C85A54">
            <w:r w:rsidRPr="004753CB">
              <w:t>Tuliskan motto Anda.</w:t>
            </w:r>
          </w:p>
          <w:p w14:paraId="1C392C0B" w14:textId="77777777" w:rsidR="002552BF" w:rsidRPr="004753CB" w:rsidRDefault="002552BF" w:rsidP="00C85A54"/>
          <w:p w14:paraId="585B61AF" w14:textId="77777777" w:rsidR="002552BF" w:rsidRPr="004753CB" w:rsidRDefault="002552BF" w:rsidP="00C85A54">
            <w:r w:rsidRPr="004753CB">
              <w:t>Format tulisan bebas, termasuk jenis, ukuran.</w:t>
            </w:r>
          </w:p>
        </w:tc>
      </w:tr>
    </w:tbl>
    <w:p w14:paraId="7CC16A0D" w14:textId="77777777" w:rsidR="002552BF" w:rsidRPr="004753CB" w:rsidRDefault="002552BF" w:rsidP="002552BF"/>
    <w:p w14:paraId="2B90C4E3" w14:textId="77777777" w:rsidR="002552BF" w:rsidRPr="004753CB" w:rsidRDefault="002552BF" w:rsidP="00CD4076">
      <w:pPr>
        <w:sectPr w:rsidR="002552BF" w:rsidRPr="004753CB" w:rsidSect="00BF6B6F">
          <w:pgSz w:w="11900" w:h="16840"/>
          <w:pgMar w:top="2268" w:right="1701" w:bottom="1701" w:left="2268" w:header="708" w:footer="708" w:gutter="0"/>
          <w:pgNumType w:fmt="lowerRoman"/>
          <w:cols w:space="708"/>
          <w:docGrid w:linePitch="360"/>
        </w:sectPr>
      </w:pPr>
    </w:p>
    <w:p w14:paraId="049B6EB7" w14:textId="4FD543F1" w:rsidR="002410E4" w:rsidRDefault="00B62AD6" w:rsidP="00CD4076">
      <w:pPr>
        <w:pStyle w:val="Heading1"/>
      </w:pPr>
      <w:bookmarkStart w:id="8" w:name="_Toc189305309"/>
      <w:r w:rsidRPr="004753CB">
        <w:lastRenderedPageBreak/>
        <w:t>KATA PENGANTAR</w:t>
      </w:r>
      <w:bookmarkEnd w:id="8"/>
    </w:p>
    <w:p w14:paraId="439C623F" w14:textId="77777777" w:rsidR="00A253C1" w:rsidRPr="00A253C1" w:rsidRDefault="00A253C1" w:rsidP="00A253C1"/>
    <w:p w14:paraId="2821C0DE" w14:textId="33B67343" w:rsidR="00FD695B" w:rsidRPr="004753CB" w:rsidRDefault="007E3B76" w:rsidP="00E42D0F">
      <w:pPr>
        <w:pStyle w:val="P-All"/>
      </w:pPr>
      <w:r w:rsidRPr="004753CB">
        <w:t>Paragraf pertama berisi ungkapan rasa syukur atas terselesaikannya karya tulis ini.</w:t>
      </w:r>
    </w:p>
    <w:p w14:paraId="420D841F" w14:textId="3D1EF4C4" w:rsidR="007A2477" w:rsidRPr="004753CB" w:rsidRDefault="007A2477" w:rsidP="00E42D0F">
      <w:pPr>
        <w:pStyle w:val="P-All"/>
      </w:pPr>
      <w:r w:rsidRPr="004753CB">
        <w:t>Selanjutnya dapat dituliskan ucapan terima kasih kepada beberapa pihak yang terkait. Diawali dengan kalimat pembuka, kemudian tuliskan beberapa pihak yang tersebut dalam pointer angka arab (1,2,3,4,….)</w:t>
      </w:r>
      <w:r w:rsidR="00FD504F" w:rsidRPr="004753CB">
        <w:t>. Contoh:</w:t>
      </w:r>
    </w:p>
    <w:p w14:paraId="45F940F8" w14:textId="01AB625C" w:rsidR="00A35313" w:rsidRPr="004753CB" w:rsidRDefault="00A35313" w:rsidP="00E42D0F">
      <w:pPr>
        <w:pStyle w:val="NA-1"/>
      </w:pPr>
      <w:r w:rsidRPr="004753CB">
        <w:t>Pihak pertama, sebagai ……………, atas bantuan dan kerjasamanya dalam hal……</w:t>
      </w:r>
    </w:p>
    <w:p w14:paraId="5F44AED1" w14:textId="77777777" w:rsidR="00A35313" w:rsidRPr="004753CB" w:rsidRDefault="00A35313" w:rsidP="00E42D0F">
      <w:pPr>
        <w:pStyle w:val="NA-1"/>
      </w:pPr>
      <w:r w:rsidRPr="004753CB">
        <w:t>Pihak pertama, sebagai ……………, atas bantuan dan kerjasamanya dalam hal……</w:t>
      </w:r>
    </w:p>
    <w:p w14:paraId="68F36F79" w14:textId="77777777" w:rsidR="00A35313" w:rsidRPr="004753CB" w:rsidRDefault="00A35313" w:rsidP="00E42D0F">
      <w:pPr>
        <w:pStyle w:val="NA-1"/>
      </w:pPr>
      <w:r w:rsidRPr="004753CB">
        <w:t>Pihak pertama, sebagai ……………, atas bantuan dan kerjasamanya dalam hal……</w:t>
      </w:r>
    </w:p>
    <w:p w14:paraId="5E087635" w14:textId="77777777" w:rsidR="00A35313" w:rsidRPr="004753CB" w:rsidRDefault="00A35313" w:rsidP="00E42D0F">
      <w:pPr>
        <w:pStyle w:val="NA-1"/>
      </w:pPr>
      <w:r w:rsidRPr="004753CB">
        <w:t>Pihak pertama, sebagai ……………, atas bantuan dan kerjasamanya dalam hal……</w:t>
      </w:r>
    </w:p>
    <w:p w14:paraId="05ABB5C2" w14:textId="77777777" w:rsidR="00A35313" w:rsidRPr="004753CB" w:rsidRDefault="00A35313" w:rsidP="00E42D0F">
      <w:pPr>
        <w:pStyle w:val="NA-1"/>
      </w:pPr>
      <w:r w:rsidRPr="004753CB">
        <w:t>Pihak pertama, sebagai ……………, atas bantuan dan kerjasamanya dalam hal……</w:t>
      </w:r>
    </w:p>
    <w:p w14:paraId="7E8FCF9C" w14:textId="1BEB562D" w:rsidR="00314B2F" w:rsidRPr="004753CB" w:rsidRDefault="00044555" w:rsidP="00E42D0F">
      <w:pPr>
        <w:pStyle w:val="P-All"/>
      </w:pPr>
      <w:r w:rsidRPr="004753CB">
        <w:t>Paragraf terakhir adalah paragraf penutup. Beri ungkapan seperlunya.</w:t>
      </w:r>
    </w:p>
    <w:p w14:paraId="25594D62" w14:textId="77777777" w:rsidR="00F15132" w:rsidRPr="004753CB" w:rsidRDefault="00F15132" w:rsidP="00314B2F"/>
    <w:tbl>
      <w:tblPr>
        <w:tblW w:w="0" w:type="auto"/>
        <w:jc w:val="right"/>
        <w:tblLook w:val="04A0" w:firstRow="1" w:lastRow="0" w:firstColumn="1" w:lastColumn="0" w:noHBand="0" w:noVBand="1"/>
      </w:tblPr>
      <w:tblGrid>
        <w:gridCol w:w="3386"/>
      </w:tblGrid>
      <w:tr w:rsidR="00F15132" w:rsidRPr="004753CB" w14:paraId="10A4F1CC" w14:textId="77777777" w:rsidTr="00050FC2">
        <w:trPr>
          <w:jc w:val="right"/>
        </w:trPr>
        <w:tc>
          <w:tcPr>
            <w:tcW w:w="3386" w:type="dxa"/>
          </w:tcPr>
          <w:p w14:paraId="49972920" w14:textId="3A1C97F6" w:rsidR="00F15132" w:rsidRPr="004753CB" w:rsidRDefault="007507A8" w:rsidP="00F15132">
            <w:pPr>
              <w:jc w:val="center"/>
              <w:rPr>
                <w:rFonts w:cs="Times New Roman"/>
              </w:rPr>
            </w:pPr>
            <w:r>
              <w:rPr>
                <w:rFonts w:cs="Times New Roman"/>
              </w:rPr>
              <w:t>Depok</w:t>
            </w:r>
            <w:r w:rsidR="00F15132" w:rsidRPr="004753CB">
              <w:rPr>
                <w:rFonts w:cs="Times New Roman"/>
              </w:rPr>
              <w:t>, &lt;tgl-bulan-tahun&gt;</w:t>
            </w:r>
          </w:p>
          <w:p w14:paraId="52CA9BB8" w14:textId="77777777" w:rsidR="00F15132" w:rsidRPr="004753CB" w:rsidRDefault="00F15132" w:rsidP="00F15132">
            <w:pPr>
              <w:jc w:val="center"/>
              <w:rPr>
                <w:rFonts w:cs="Times New Roman"/>
              </w:rPr>
            </w:pPr>
            <w:r w:rsidRPr="004753CB">
              <w:rPr>
                <w:rFonts w:cs="Times New Roman"/>
              </w:rPr>
              <w:t>Penulis,</w:t>
            </w:r>
          </w:p>
          <w:p w14:paraId="41C4D469" w14:textId="77777777" w:rsidR="00F15132" w:rsidRPr="004753CB" w:rsidRDefault="00F15132" w:rsidP="00F15132">
            <w:pPr>
              <w:jc w:val="center"/>
              <w:rPr>
                <w:rFonts w:cs="Times New Roman"/>
              </w:rPr>
            </w:pPr>
          </w:p>
          <w:p w14:paraId="37158F92" w14:textId="77777777" w:rsidR="00F15132" w:rsidRPr="004753CB" w:rsidRDefault="00F15132" w:rsidP="00F15132">
            <w:pPr>
              <w:jc w:val="center"/>
              <w:rPr>
                <w:rFonts w:cs="Times New Roman"/>
              </w:rPr>
            </w:pPr>
          </w:p>
          <w:p w14:paraId="51319C32" w14:textId="77777777" w:rsidR="00F15132" w:rsidRPr="004753CB" w:rsidRDefault="00F15132" w:rsidP="00F15132">
            <w:pPr>
              <w:jc w:val="center"/>
              <w:rPr>
                <w:rFonts w:cs="Times New Roman"/>
              </w:rPr>
            </w:pPr>
          </w:p>
          <w:p w14:paraId="774200EE" w14:textId="77777777" w:rsidR="00F15132" w:rsidRPr="004753CB" w:rsidRDefault="00F15132" w:rsidP="00F15132">
            <w:pPr>
              <w:jc w:val="center"/>
              <w:rPr>
                <w:rFonts w:cs="Times New Roman"/>
              </w:rPr>
            </w:pPr>
          </w:p>
          <w:p w14:paraId="12DBADBD" w14:textId="36F5323E" w:rsidR="00F15132" w:rsidRPr="004753CB" w:rsidRDefault="00F15132" w:rsidP="00F15132">
            <w:pPr>
              <w:jc w:val="center"/>
              <w:rPr>
                <w:rFonts w:cs="Times New Roman"/>
              </w:rPr>
            </w:pPr>
          </w:p>
        </w:tc>
      </w:tr>
    </w:tbl>
    <w:p w14:paraId="421C9693" w14:textId="77777777" w:rsidR="00F15132" w:rsidRPr="004753CB" w:rsidRDefault="00F15132" w:rsidP="00F15132"/>
    <w:p w14:paraId="26E90E6F" w14:textId="77777777" w:rsidR="00A35313" w:rsidRPr="004753CB" w:rsidRDefault="00A35313" w:rsidP="00A35313"/>
    <w:p w14:paraId="63D8D3D7" w14:textId="77777777" w:rsidR="00E9246F" w:rsidRPr="004753CB" w:rsidRDefault="00E9246F" w:rsidP="00FD695B"/>
    <w:p w14:paraId="77C05249" w14:textId="77777777" w:rsidR="00FD695B" w:rsidRPr="004753CB" w:rsidRDefault="00FD695B" w:rsidP="00CD4076">
      <w:pPr>
        <w:sectPr w:rsidR="00FD695B" w:rsidRPr="004753CB" w:rsidSect="00BF6B6F">
          <w:pgSz w:w="11900" w:h="16840"/>
          <w:pgMar w:top="2268" w:right="1701" w:bottom="1701" w:left="2268" w:header="708" w:footer="708" w:gutter="0"/>
          <w:pgNumType w:fmt="lowerRoman"/>
          <w:cols w:space="708"/>
          <w:docGrid w:linePitch="360"/>
        </w:sectPr>
      </w:pPr>
    </w:p>
    <w:p w14:paraId="59F3114F" w14:textId="71F6F8DA" w:rsidR="002410E4" w:rsidRDefault="00B62AD6" w:rsidP="00CD4076">
      <w:pPr>
        <w:pStyle w:val="Heading1"/>
      </w:pPr>
      <w:bookmarkStart w:id="9" w:name="_Toc189305310"/>
      <w:r w:rsidRPr="004753CB">
        <w:lastRenderedPageBreak/>
        <w:t>ABSTRAK</w:t>
      </w:r>
      <w:bookmarkEnd w:id="9"/>
    </w:p>
    <w:p w14:paraId="2AB5C306" w14:textId="77777777" w:rsidR="00F5671F" w:rsidRPr="00F5671F" w:rsidRDefault="00F5671F" w:rsidP="00F5671F"/>
    <w:p w14:paraId="1576B400" w14:textId="25DB19EF" w:rsidR="009A70AF" w:rsidRPr="001E711C" w:rsidRDefault="009A70AF" w:rsidP="001E711C">
      <w:pPr>
        <w:spacing w:line="276" w:lineRule="auto"/>
        <w:ind w:firstLine="720"/>
        <w:jc w:val="both"/>
        <w:rPr>
          <w:rFonts w:eastAsiaTheme="minorHAnsi" w:cs="Times New Roman"/>
          <w:noProof w:val="0"/>
          <w:szCs w:val="22"/>
          <w:lang w:val="en-GB"/>
        </w:rPr>
      </w:pPr>
      <w:r w:rsidRPr="001E711C">
        <w:rPr>
          <w:rFonts w:eastAsiaTheme="minorHAnsi" w:cs="Times New Roman"/>
          <w:noProof w:val="0"/>
          <w:szCs w:val="22"/>
          <w:lang w:val="en-GB"/>
        </w:rPr>
        <w:t xml:space="preserve">Abstrak berisikan ringkasan yang terdiri dari </w:t>
      </w:r>
      <w:r w:rsidR="00114AAE" w:rsidRPr="001E711C">
        <w:rPr>
          <w:rFonts w:eastAsiaTheme="minorHAnsi" w:cs="Times New Roman"/>
          <w:noProof w:val="0"/>
          <w:szCs w:val="22"/>
          <w:lang w:val="en-GB"/>
        </w:rPr>
        <w:t>3</w:t>
      </w:r>
      <w:r w:rsidRPr="001E711C">
        <w:rPr>
          <w:rFonts w:eastAsiaTheme="minorHAnsi" w:cs="Times New Roman"/>
          <w:noProof w:val="0"/>
          <w:szCs w:val="22"/>
          <w:lang w:val="en-GB"/>
        </w:rPr>
        <w:t xml:space="preserve"> paragraf, yaitu fokus penelitian, metodologi penelitian, hasil penelitian yang di analisis dan dibahas, dan kesimpulan. Lihat kembali aturan penulisan abstrak dalam panduan skripsi mengenai ukuran tulisan dan jarak antar baris. </w:t>
      </w:r>
    </w:p>
    <w:p w14:paraId="05E43227" w14:textId="77777777" w:rsidR="009A70AF" w:rsidRPr="001E711C" w:rsidRDefault="009A70AF" w:rsidP="001E711C">
      <w:pPr>
        <w:spacing w:line="276" w:lineRule="auto"/>
        <w:ind w:firstLine="720"/>
        <w:jc w:val="both"/>
        <w:rPr>
          <w:rFonts w:eastAsiaTheme="minorHAnsi" w:cs="Times New Roman"/>
          <w:noProof w:val="0"/>
          <w:szCs w:val="22"/>
          <w:lang w:val="en-GB"/>
        </w:rPr>
      </w:pPr>
      <w:r w:rsidRPr="001E711C">
        <w:rPr>
          <w:rFonts w:eastAsiaTheme="minorHAnsi" w:cs="Times New Roman"/>
          <w:b/>
          <w:bCs/>
          <w:noProof w:val="0"/>
          <w:szCs w:val="22"/>
          <w:lang w:val="en-GB"/>
        </w:rPr>
        <w:t>Paragraf pertama</w:t>
      </w:r>
      <w:r w:rsidRPr="001E711C">
        <w:rPr>
          <w:rFonts w:eastAsiaTheme="minorHAnsi" w:cs="Times New Roman"/>
          <w:noProof w:val="0"/>
          <w:szCs w:val="22"/>
          <w:lang w:val="en-GB"/>
        </w:rPr>
        <w:t xml:space="preserve"> yaitu fokus penelitian. Paragraf ini berisi problem yang dihadapi dengan sistem yang ada pada saat penelitian dilakukan.</w:t>
      </w:r>
    </w:p>
    <w:p w14:paraId="1E64C6F4" w14:textId="77777777" w:rsidR="009A70AF" w:rsidRPr="001E711C" w:rsidRDefault="009A70AF" w:rsidP="001E711C">
      <w:pPr>
        <w:spacing w:line="276" w:lineRule="auto"/>
        <w:ind w:firstLine="720"/>
        <w:jc w:val="both"/>
        <w:rPr>
          <w:rFonts w:eastAsiaTheme="minorHAnsi" w:cs="Times New Roman"/>
          <w:noProof w:val="0"/>
          <w:szCs w:val="22"/>
          <w:lang w:val="en-GB"/>
        </w:rPr>
      </w:pPr>
      <w:r w:rsidRPr="001E711C">
        <w:rPr>
          <w:rFonts w:eastAsiaTheme="minorHAnsi" w:cs="Times New Roman"/>
          <w:b/>
          <w:bCs/>
          <w:noProof w:val="0"/>
          <w:szCs w:val="22"/>
          <w:lang w:val="en-GB"/>
        </w:rPr>
        <w:t>Paragraf kedua</w:t>
      </w:r>
      <w:r w:rsidRPr="001E711C">
        <w:rPr>
          <w:rFonts w:eastAsiaTheme="minorHAnsi" w:cs="Times New Roman"/>
          <w:noProof w:val="0"/>
          <w:szCs w:val="22"/>
          <w:lang w:val="en-GB"/>
        </w:rPr>
        <w:t xml:space="preserve"> yaitu metodologi penelitian. Bagian ini memuat uraian tentang langkah-langkah penyelesaian masalah selama melaksanakan penelitian. Langkah-langkah tersebut harus disesuaikan dengan judul penelitian. Misalnya dengan eksperimen, kuesioner, studi kasus.</w:t>
      </w:r>
    </w:p>
    <w:p w14:paraId="08E90EAA" w14:textId="47A864B7" w:rsidR="009A70AF" w:rsidRPr="001E711C" w:rsidRDefault="009A70AF" w:rsidP="001E711C">
      <w:pPr>
        <w:spacing w:line="276" w:lineRule="auto"/>
        <w:ind w:firstLine="720"/>
        <w:jc w:val="both"/>
        <w:rPr>
          <w:rFonts w:eastAsiaTheme="minorHAnsi" w:cs="Times New Roman"/>
          <w:noProof w:val="0"/>
          <w:szCs w:val="22"/>
          <w:lang w:val="en-GB"/>
        </w:rPr>
      </w:pPr>
      <w:r w:rsidRPr="001E711C">
        <w:rPr>
          <w:rFonts w:eastAsiaTheme="minorHAnsi" w:cs="Times New Roman"/>
          <w:b/>
          <w:bCs/>
          <w:noProof w:val="0"/>
          <w:szCs w:val="22"/>
          <w:lang w:val="en-GB"/>
        </w:rPr>
        <w:t>Paragraf ketiga</w:t>
      </w:r>
      <w:r w:rsidRPr="001E711C">
        <w:rPr>
          <w:rFonts w:eastAsiaTheme="minorHAnsi" w:cs="Times New Roman"/>
          <w:noProof w:val="0"/>
          <w:szCs w:val="22"/>
          <w:lang w:val="en-GB"/>
        </w:rPr>
        <w:t xml:space="preserve"> yaitu analisis dan pembahasan. Paragraf ini memuat hasil penelitian yang kemudian dianalsis dan dibahas. </w:t>
      </w:r>
    </w:p>
    <w:p w14:paraId="6FE453A4" w14:textId="77777777" w:rsidR="009A70AF" w:rsidRPr="004753CB" w:rsidRDefault="009A70AF" w:rsidP="009A70AF"/>
    <w:p w14:paraId="2569AA26" w14:textId="77777777" w:rsidR="009A70AF" w:rsidRPr="001E711C" w:rsidRDefault="009A70AF" w:rsidP="001E711C">
      <w:pPr>
        <w:spacing w:line="276" w:lineRule="auto"/>
        <w:jc w:val="both"/>
        <w:rPr>
          <w:rFonts w:eastAsiaTheme="minorHAnsi" w:cs="Times New Roman"/>
          <w:b/>
          <w:bCs/>
          <w:noProof w:val="0"/>
          <w:szCs w:val="22"/>
          <w:lang w:val="en-GB"/>
        </w:rPr>
      </w:pPr>
      <w:r w:rsidRPr="001E711C">
        <w:rPr>
          <w:rFonts w:eastAsiaTheme="minorHAnsi" w:cs="Times New Roman"/>
          <w:b/>
          <w:bCs/>
          <w:noProof w:val="0"/>
          <w:szCs w:val="22"/>
          <w:lang w:val="en-GB"/>
        </w:rPr>
        <w:t xml:space="preserve">Kata kunci: </w:t>
      </w:r>
      <w:r w:rsidRPr="001E711C">
        <w:rPr>
          <w:rFonts w:eastAsiaTheme="minorHAnsi" w:cs="Times New Roman"/>
          <w:noProof w:val="0"/>
          <w:szCs w:val="22"/>
          <w:lang w:val="en-GB"/>
        </w:rPr>
        <w:t>fokus penelitian, metodologi penelitian, analisis dan pembahasan, kesimpulan.</w:t>
      </w:r>
    </w:p>
    <w:p w14:paraId="0A5837A5" w14:textId="77777777" w:rsidR="009A70AF" w:rsidRPr="004753CB" w:rsidRDefault="009A70AF" w:rsidP="009A70AF"/>
    <w:p w14:paraId="3A046188" w14:textId="77777777" w:rsidR="009A70AF" w:rsidRDefault="009A70AF" w:rsidP="00CD4076"/>
    <w:p w14:paraId="0A48D979" w14:textId="77777777" w:rsidR="0021449D" w:rsidRDefault="0021449D" w:rsidP="00CD4076"/>
    <w:p w14:paraId="4964EC5F" w14:textId="77777777" w:rsidR="0021449D" w:rsidRDefault="0021449D" w:rsidP="00CD4076"/>
    <w:p w14:paraId="2D3914B1" w14:textId="77777777" w:rsidR="0021449D" w:rsidRDefault="0021449D" w:rsidP="00CD4076"/>
    <w:p w14:paraId="5F690AF3" w14:textId="77777777" w:rsidR="0021449D" w:rsidRDefault="0021449D" w:rsidP="00CD4076"/>
    <w:p w14:paraId="3C25A4D1" w14:textId="77777777" w:rsidR="0021449D" w:rsidRDefault="0021449D" w:rsidP="00CD4076"/>
    <w:p w14:paraId="69AF430F" w14:textId="77777777" w:rsidR="0021449D" w:rsidRDefault="0021449D" w:rsidP="00CD4076"/>
    <w:p w14:paraId="0F3ED4CB" w14:textId="77777777" w:rsidR="0021449D" w:rsidRDefault="0021449D" w:rsidP="00CD4076"/>
    <w:p w14:paraId="6577674B" w14:textId="77777777" w:rsidR="0021449D" w:rsidRDefault="0021449D" w:rsidP="00CD4076"/>
    <w:p w14:paraId="3413347D" w14:textId="77777777" w:rsidR="0021449D" w:rsidRDefault="0021449D" w:rsidP="00CD4076"/>
    <w:p w14:paraId="00D22D30" w14:textId="77777777" w:rsidR="0021449D" w:rsidRDefault="0021449D" w:rsidP="00CD4076"/>
    <w:p w14:paraId="4691A1ED" w14:textId="77777777" w:rsidR="0021449D" w:rsidRDefault="0021449D" w:rsidP="00CD4076"/>
    <w:p w14:paraId="336A9A7B" w14:textId="77777777" w:rsidR="0021449D" w:rsidRDefault="0021449D" w:rsidP="00CD4076"/>
    <w:p w14:paraId="12B576CD" w14:textId="77777777" w:rsidR="0021449D" w:rsidRDefault="0021449D" w:rsidP="00CD4076"/>
    <w:p w14:paraId="2275D2A7" w14:textId="77777777" w:rsidR="0021449D" w:rsidRDefault="0021449D" w:rsidP="00CD4076"/>
    <w:p w14:paraId="4CFCADF0" w14:textId="77777777" w:rsidR="0021449D" w:rsidRDefault="0021449D" w:rsidP="00CD4076"/>
    <w:p w14:paraId="4A996F7A" w14:textId="77777777" w:rsidR="0021449D" w:rsidRDefault="0021449D" w:rsidP="00CD4076"/>
    <w:p w14:paraId="3CEB0DD0" w14:textId="77777777" w:rsidR="0021449D" w:rsidRDefault="0021449D" w:rsidP="00CD4076"/>
    <w:p w14:paraId="0FF06A45" w14:textId="77777777" w:rsidR="0021449D" w:rsidRDefault="0021449D" w:rsidP="00CD4076"/>
    <w:p w14:paraId="77323475" w14:textId="77777777" w:rsidR="0021449D" w:rsidRDefault="0021449D" w:rsidP="00CD4076"/>
    <w:p w14:paraId="6DF3C7E1" w14:textId="77777777" w:rsidR="0021449D" w:rsidRDefault="0021449D" w:rsidP="00CD4076"/>
    <w:p w14:paraId="322143D0" w14:textId="77777777" w:rsidR="0021449D" w:rsidRDefault="0021449D" w:rsidP="00CD4076"/>
    <w:p w14:paraId="68E2DECE" w14:textId="77777777" w:rsidR="0021449D" w:rsidRDefault="0021449D" w:rsidP="00CD4076"/>
    <w:p w14:paraId="756C95D4" w14:textId="77777777" w:rsidR="0021449D" w:rsidRDefault="0021449D" w:rsidP="00CD4076"/>
    <w:p w14:paraId="280C5654" w14:textId="77777777" w:rsidR="0021449D" w:rsidRDefault="0021449D" w:rsidP="00CD4076"/>
    <w:p w14:paraId="7053D42B" w14:textId="77777777" w:rsidR="0021449D" w:rsidRDefault="0021449D" w:rsidP="00CD4076"/>
    <w:p w14:paraId="5AFF6F61" w14:textId="77777777" w:rsidR="0021449D" w:rsidRDefault="0021449D" w:rsidP="0021449D">
      <w:pPr>
        <w:pStyle w:val="Heading1"/>
      </w:pPr>
      <w:bookmarkStart w:id="10" w:name="_Toc189305311"/>
      <w:r w:rsidRPr="004753CB">
        <w:t>ABSTRAK</w:t>
      </w:r>
      <w:bookmarkEnd w:id="10"/>
    </w:p>
    <w:p w14:paraId="1460BC86" w14:textId="77777777" w:rsidR="0021449D" w:rsidRPr="00F5671F" w:rsidRDefault="0021449D" w:rsidP="0021449D"/>
    <w:p w14:paraId="77C660DA" w14:textId="77777777" w:rsidR="0021449D" w:rsidRPr="00AB4601" w:rsidRDefault="0021449D" w:rsidP="0021449D">
      <w:pPr>
        <w:spacing w:line="276" w:lineRule="auto"/>
        <w:ind w:firstLine="720"/>
        <w:jc w:val="both"/>
        <w:rPr>
          <w:rFonts w:eastAsiaTheme="minorHAnsi" w:cs="Times New Roman"/>
          <w:i/>
          <w:iCs/>
          <w:noProof w:val="0"/>
          <w:szCs w:val="22"/>
          <w:lang w:val="en-GB"/>
        </w:rPr>
      </w:pPr>
      <w:r w:rsidRPr="00AB4601">
        <w:rPr>
          <w:rFonts w:eastAsiaTheme="minorHAnsi" w:cs="Times New Roman"/>
          <w:i/>
          <w:iCs/>
          <w:noProof w:val="0"/>
          <w:szCs w:val="22"/>
          <w:lang w:val="en-GB"/>
        </w:rPr>
        <w:t>The abstract contains a summary consisting of 3 paragraphs, namely research focus, research methodology, research results that are analyzed and discussed, and conclusions. Look again at the rules for writing abstracts in the thesis guide regarding writing size and spacing between lines.</w:t>
      </w:r>
    </w:p>
    <w:p w14:paraId="107E930B" w14:textId="77777777" w:rsidR="0021449D" w:rsidRPr="00AB4601" w:rsidRDefault="0021449D" w:rsidP="0021449D">
      <w:pPr>
        <w:spacing w:line="276" w:lineRule="auto"/>
        <w:ind w:firstLine="720"/>
        <w:jc w:val="both"/>
        <w:rPr>
          <w:rFonts w:eastAsiaTheme="minorHAnsi" w:cs="Times New Roman"/>
          <w:i/>
          <w:iCs/>
          <w:noProof w:val="0"/>
          <w:szCs w:val="22"/>
          <w:lang w:val="en-GB"/>
        </w:rPr>
      </w:pPr>
      <w:r w:rsidRPr="00AB4601">
        <w:rPr>
          <w:rFonts w:eastAsiaTheme="minorHAnsi" w:cs="Times New Roman"/>
          <w:b/>
          <w:bCs/>
          <w:i/>
          <w:iCs/>
          <w:noProof w:val="0"/>
          <w:szCs w:val="22"/>
          <w:lang w:val="en-GB"/>
        </w:rPr>
        <w:t>The first paragraph</w:t>
      </w:r>
      <w:r w:rsidRPr="00AB4601">
        <w:rPr>
          <w:rFonts w:eastAsiaTheme="minorHAnsi" w:cs="Times New Roman"/>
          <w:i/>
          <w:iCs/>
          <w:noProof w:val="0"/>
          <w:szCs w:val="22"/>
          <w:lang w:val="en-GB"/>
        </w:rPr>
        <w:t xml:space="preserve"> is the focus of research. This paragraph contains the problems encountered with the existing system at the time the research was conducted.</w:t>
      </w:r>
    </w:p>
    <w:p w14:paraId="62DBCC9C" w14:textId="77777777" w:rsidR="0021449D" w:rsidRPr="00AB4601" w:rsidRDefault="0021449D" w:rsidP="0021449D">
      <w:pPr>
        <w:spacing w:line="276" w:lineRule="auto"/>
        <w:ind w:firstLine="720"/>
        <w:jc w:val="both"/>
        <w:rPr>
          <w:rFonts w:eastAsiaTheme="minorHAnsi" w:cs="Times New Roman"/>
          <w:i/>
          <w:iCs/>
          <w:noProof w:val="0"/>
          <w:szCs w:val="22"/>
          <w:lang w:val="en-GB"/>
        </w:rPr>
      </w:pPr>
      <w:r w:rsidRPr="00AB4601">
        <w:rPr>
          <w:rFonts w:eastAsiaTheme="minorHAnsi" w:cs="Times New Roman"/>
          <w:b/>
          <w:bCs/>
          <w:i/>
          <w:iCs/>
          <w:noProof w:val="0"/>
          <w:szCs w:val="22"/>
          <w:lang w:val="en-GB"/>
        </w:rPr>
        <w:t>The second paragraph</w:t>
      </w:r>
      <w:r w:rsidRPr="00AB4601">
        <w:rPr>
          <w:rFonts w:eastAsiaTheme="minorHAnsi" w:cs="Times New Roman"/>
          <w:i/>
          <w:iCs/>
          <w:noProof w:val="0"/>
          <w:szCs w:val="22"/>
          <w:lang w:val="en-GB"/>
        </w:rPr>
        <w:t xml:space="preserve"> is the research methodology. This section contains a description of the steps to solving the problem during the research. These steps must be adjusted to the title of the research. For example with experiments, questionnaires, case studies.</w:t>
      </w:r>
    </w:p>
    <w:p w14:paraId="3F38A6F6" w14:textId="25455EAE" w:rsidR="0021449D" w:rsidRPr="00AB4601" w:rsidRDefault="0021449D" w:rsidP="0021449D">
      <w:pPr>
        <w:spacing w:line="276" w:lineRule="auto"/>
        <w:ind w:firstLine="720"/>
        <w:jc w:val="both"/>
        <w:rPr>
          <w:rFonts w:eastAsiaTheme="minorHAnsi" w:cs="Times New Roman"/>
          <w:i/>
          <w:iCs/>
          <w:noProof w:val="0"/>
          <w:szCs w:val="22"/>
          <w:lang w:val="en-GB"/>
        </w:rPr>
      </w:pPr>
      <w:r w:rsidRPr="00AB4601">
        <w:rPr>
          <w:rFonts w:eastAsiaTheme="minorHAnsi" w:cs="Times New Roman"/>
          <w:b/>
          <w:bCs/>
          <w:i/>
          <w:iCs/>
          <w:noProof w:val="0"/>
          <w:szCs w:val="22"/>
          <w:lang w:val="en-GB"/>
        </w:rPr>
        <w:t>The third paragraph</w:t>
      </w:r>
      <w:r w:rsidRPr="00AB4601">
        <w:rPr>
          <w:rFonts w:eastAsiaTheme="minorHAnsi" w:cs="Times New Roman"/>
          <w:i/>
          <w:iCs/>
          <w:noProof w:val="0"/>
          <w:szCs w:val="22"/>
          <w:lang w:val="en-GB"/>
        </w:rPr>
        <w:t xml:space="preserve"> is analysis and discussion. This paragraph contains research results which are then analyzed and discussed.</w:t>
      </w:r>
    </w:p>
    <w:p w14:paraId="688DAF79" w14:textId="77777777" w:rsidR="0021449D" w:rsidRPr="004753CB" w:rsidRDefault="0021449D" w:rsidP="0021449D"/>
    <w:p w14:paraId="5353606F" w14:textId="40F65F15" w:rsidR="0021449D" w:rsidRPr="00AB4601" w:rsidRDefault="0021449D" w:rsidP="0021449D">
      <w:pPr>
        <w:jc w:val="both"/>
        <w:rPr>
          <w:i/>
          <w:iCs/>
        </w:rPr>
      </w:pPr>
      <w:r w:rsidRPr="00AB4601">
        <w:rPr>
          <w:rFonts w:eastAsiaTheme="minorHAnsi" w:cs="Times New Roman"/>
          <w:b/>
          <w:bCs/>
          <w:i/>
          <w:iCs/>
          <w:noProof w:val="0"/>
          <w:szCs w:val="22"/>
          <w:lang w:val="en-GB"/>
        </w:rPr>
        <w:t xml:space="preserve">Keywords: </w:t>
      </w:r>
      <w:r w:rsidRPr="00AB4601">
        <w:rPr>
          <w:rFonts w:eastAsiaTheme="minorHAnsi" w:cs="Times New Roman"/>
          <w:i/>
          <w:iCs/>
          <w:noProof w:val="0"/>
          <w:szCs w:val="22"/>
          <w:lang w:val="en-GB"/>
        </w:rPr>
        <w:t>research focus, research methodology, analysis and discussion, conclusions.</w:t>
      </w:r>
    </w:p>
    <w:p w14:paraId="2492F1AC" w14:textId="7C58A8E2" w:rsidR="0021449D" w:rsidRPr="004753CB" w:rsidRDefault="0021449D" w:rsidP="00CD4076">
      <w:pPr>
        <w:sectPr w:rsidR="0021449D" w:rsidRPr="004753CB" w:rsidSect="00BF6B6F">
          <w:pgSz w:w="11900" w:h="16840"/>
          <w:pgMar w:top="2268" w:right="1701" w:bottom="1701" w:left="2268" w:header="708" w:footer="708" w:gutter="0"/>
          <w:pgNumType w:fmt="lowerRoman"/>
          <w:cols w:space="708"/>
          <w:docGrid w:linePitch="360"/>
        </w:sectPr>
      </w:pPr>
    </w:p>
    <w:p w14:paraId="5CEBF1B1" w14:textId="66A350EA" w:rsidR="002410E4" w:rsidRDefault="00B62AD6" w:rsidP="00CD4076">
      <w:pPr>
        <w:pStyle w:val="Heading1"/>
      </w:pPr>
      <w:bookmarkStart w:id="11" w:name="_Toc189305312"/>
      <w:r w:rsidRPr="004753CB">
        <w:lastRenderedPageBreak/>
        <w:t>DAFTAR ISTI</w:t>
      </w:r>
      <w:r w:rsidR="00550A01" w:rsidRPr="004753CB">
        <w:t>LAH</w:t>
      </w:r>
      <w:bookmarkEnd w:id="11"/>
    </w:p>
    <w:p w14:paraId="226403EA" w14:textId="77777777" w:rsidR="00F5671F" w:rsidRPr="00F5671F" w:rsidRDefault="00F5671F" w:rsidP="00F5671F"/>
    <w:p w14:paraId="08134C1E" w14:textId="53EFFA66" w:rsidR="0097252E" w:rsidRPr="004753CB" w:rsidRDefault="0097252E" w:rsidP="0097252E">
      <w:pPr>
        <w:rPr>
          <w:rFonts w:cs="Times New Roman"/>
        </w:rPr>
      </w:pPr>
      <w:r w:rsidRPr="004753CB">
        <w:rPr>
          <w:rFonts w:cs="Times New Roman"/>
        </w:rPr>
        <w:t>Tuliskan dalam bentuk tabel dengan format urut abjad menaik (A-Z)</w:t>
      </w:r>
      <w:r w:rsidR="0075644B" w:rsidRPr="004753CB">
        <w:rPr>
          <w:rFonts w:cs="Times New Roman"/>
        </w:rPr>
        <w:t>.</w:t>
      </w:r>
    </w:p>
    <w:p w14:paraId="61995F75" w14:textId="77777777" w:rsidR="0075644B" w:rsidRPr="004753CB" w:rsidRDefault="0075644B" w:rsidP="0097252E"/>
    <w:tbl>
      <w:tblPr>
        <w:tblW w:w="0" w:type="auto"/>
        <w:tblLook w:val="04A0" w:firstRow="1" w:lastRow="0" w:firstColumn="1" w:lastColumn="0" w:noHBand="0" w:noVBand="1"/>
      </w:tblPr>
      <w:tblGrid>
        <w:gridCol w:w="666"/>
        <w:gridCol w:w="2716"/>
        <w:gridCol w:w="4381"/>
      </w:tblGrid>
      <w:tr w:rsidR="0097252E" w:rsidRPr="00114AAE" w14:paraId="3A77F31D" w14:textId="77777777" w:rsidTr="00114AAE">
        <w:trPr>
          <w:tblHeader/>
        </w:trPr>
        <w:tc>
          <w:tcPr>
            <w:tcW w:w="666" w:type="dxa"/>
            <w:shd w:val="clear" w:color="auto" w:fill="FBD4B4" w:themeFill="accent6" w:themeFillTint="66"/>
          </w:tcPr>
          <w:p w14:paraId="3D5783C4" w14:textId="70EF582E" w:rsidR="0097252E" w:rsidRPr="00114AAE" w:rsidRDefault="00550A01" w:rsidP="00114AAE">
            <w:pPr>
              <w:spacing w:line="360" w:lineRule="auto"/>
              <w:jc w:val="center"/>
              <w:rPr>
                <w:rFonts w:cs="Times New Roman"/>
                <w:b/>
              </w:rPr>
            </w:pPr>
            <w:r w:rsidRPr="00114AAE">
              <w:rPr>
                <w:rFonts w:cs="Times New Roman"/>
                <w:b/>
              </w:rPr>
              <w:t>No.</w:t>
            </w:r>
          </w:p>
        </w:tc>
        <w:tc>
          <w:tcPr>
            <w:tcW w:w="2716" w:type="dxa"/>
            <w:shd w:val="clear" w:color="auto" w:fill="FBD4B4" w:themeFill="accent6" w:themeFillTint="66"/>
          </w:tcPr>
          <w:p w14:paraId="6166BF2E" w14:textId="2916D93E" w:rsidR="0097252E" w:rsidRPr="00114AAE" w:rsidRDefault="00550A01" w:rsidP="00114AAE">
            <w:pPr>
              <w:spacing w:line="360" w:lineRule="auto"/>
              <w:jc w:val="center"/>
              <w:rPr>
                <w:rFonts w:cs="Times New Roman"/>
                <w:b/>
              </w:rPr>
            </w:pPr>
            <w:r w:rsidRPr="00114AAE">
              <w:rPr>
                <w:rFonts w:cs="Times New Roman"/>
                <w:b/>
              </w:rPr>
              <w:t>Istilah</w:t>
            </w:r>
          </w:p>
        </w:tc>
        <w:tc>
          <w:tcPr>
            <w:tcW w:w="4381" w:type="dxa"/>
            <w:shd w:val="clear" w:color="auto" w:fill="FBD4B4" w:themeFill="accent6" w:themeFillTint="66"/>
          </w:tcPr>
          <w:p w14:paraId="3DC144C4" w14:textId="33B03B68" w:rsidR="0097252E" w:rsidRPr="00114AAE" w:rsidRDefault="00550A01" w:rsidP="00114AAE">
            <w:pPr>
              <w:spacing w:line="360" w:lineRule="auto"/>
              <w:jc w:val="center"/>
              <w:rPr>
                <w:rFonts w:cs="Times New Roman"/>
                <w:b/>
              </w:rPr>
            </w:pPr>
            <w:r w:rsidRPr="00114AAE">
              <w:rPr>
                <w:rFonts w:cs="Times New Roman"/>
                <w:b/>
              </w:rPr>
              <w:t>Keterangan</w:t>
            </w:r>
          </w:p>
        </w:tc>
      </w:tr>
      <w:tr w:rsidR="0097252E" w:rsidRPr="00114AAE" w14:paraId="64606691" w14:textId="77777777" w:rsidTr="004C59B2">
        <w:tc>
          <w:tcPr>
            <w:tcW w:w="666" w:type="dxa"/>
          </w:tcPr>
          <w:p w14:paraId="26B66632" w14:textId="77777777" w:rsidR="0097252E" w:rsidRPr="00114AAE" w:rsidRDefault="0097252E" w:rsidP="00114AAE">
            <w:pPr>
              <w:spacing w:line="360" w:lineRule="auto"/>
              <w:rPr>
                <w:rFonts w:cs="Times New Roman"/>
              </w:rPr>
            </w:pPr>
          </w:p>
        </w:tc>
        <w:tc>
          <w:tcPr>
            <w:tcW w:w="2716" w:type="dxa"/>
          </w:tcPr>
          <w:p w14:paraId="3E7B4AA8" w14:textId="77777777" w:rsidR="0097252E" w:rsidRPr="00114AAE" w:rsidRDefault="0097252E" w:rsidP="00114AAE">
            <w:pPr>
              <w:spacing w:line="360" w:lineRule="auto"/>
              <w:rPr>
                <w:rFonts w:cs="Times New Roman"/>
              </w:rPr>
            </w:pPr>
          </w:p>
        </w:tc>
        <w:tc>
          <w:tcPr>
            <w:tcW w:w="4381" w:type="dxa"/>
          </w:tcPr>
          <w:p w14:paraId="1AEBD53E" w14:textId="77777777" w:rsidR="0097252E" w:rsidRPr="00114AAE" w:rsidRDefault="0097252E" w:rsidP="00114AAE">
            <w:pPr>
              <w:spacing w:line="360" w:lineRule="auto"/>
              <w:rPr>
                <w:rFonts w:cs="Times New Roman"/>
              </w:rPr>
            </w:pPr>
          </w:p>
        </w:tc>
      </w:tr>
      <w:tr w:rsidR="002550E0" w:rsidRPr="00114AAE" w14:paraId="3A2B317B" w14:textId="77777777" w:rsidTr="004C59B2">
        <w:tc>
          <w:tcPr>
            <w:tcW w:w="666" w:type="dxa"/>
          </w:tcPr>
          <w:p w14:paraId="1222AF9A" w14:textId="77777777" w:rsidR="002550E0" w:rsidRPr="00114AAE" w:rsidRDefault="002550E0" w:rsidP="00114AAE">
            <w:pPr>
              <w:spacing w:line="360" w:lineRule="auto"/>
              <w:rPr>
                <w:rFonts w:cs="Times New Roman"/>
              </w:rPr>
            </w:pPr>
          </w:p>
        </w:tc>
        <w:tc>
          <w:tcPr>
            <w:tcW w:w="2716" w:type="dxa"/>
          </w:tcPr>
          <w:p w14:paraId="57B77339" w14:textId="77777777" w:rsidR="002550E0" w:rsidRPr="00114AAE" w:rsidRDefault="002550E0" w:rsidP="00114AAE">
            <w:pPr>
              <w:spacing w:line="360" w:lineRule="auto"/>
              <w:rPr>
                <w:rFonts w:cs="Times New Roman"/>
              </w:rPr>
            </w:pPr>
          </w:p>
        </w:tc>
        <w:tc>
          <w:tcPr>
            <w:tcW w:w="4381" w:type="dxa"/>
          </w:tcPr>
          <w:p w14:paraId="33CC281A" w14:textId="77777777" w:rsidR="002550E0" w:rsidRPr="00114AAE" w:rsidRDefault="002550E0" w:rsidP="00114AAE">
            <w:pPr>
              <w:spacing w:line="360" w:lineRule="auto"/>
              <w:rPr>
                <w:rFonts w:cs="Times New Roman"/>
              </w:rPr>
            </w:pPr>
          </w:p>
        </w:tc>
      </w:tr>
      <w:tr w:rsidR="002550E0" w:rsidRPr="00114AAE" w14:paraId="7D2AFCC5" w14:textId="77777777" w:rsidTr="004C59B2">
        <w:tc>
          <w:tcPr>
            <w:tcW w:w="666" w:type="dxa"/>
          </w:tcPr>
          <w:p w14:paraId="64230FEA" w14:textId="77777777" w:rsidR="002550E0" w:rsidRPr="00114AAE" w:rsidRDefault="002550E0" w:rsidP="00114AAE">
            <w:pPr>
              <w:spacing w:line="360" w:lineRule="auto"/>
              <w:rPr>
                <w:rFonts w:cs="Times New Roman"/>
              </w:rPr>
            </w:pPr>
          </w:p>
        </w:tc>
        <w:tc>
          <w:tcPr>
            <w:tcW w:w="2716" w:type="dxa"/>
          </w:tcPr>
          <w:p w14:paraId="302681D0" w14:textId="77777777" w:rsidR="002550E0" w:rsidRPr="00114AAE" w:rsidRDefault="002550E0" w:rsidP="00114AAE">
            <w:pPr>
              <w:spacing w:line="360" w:lineRule="auto"/>
              <w:rPr>
                <w:rFonts w:cs="Times New Roman"/>
              </w:rPr>
            </w:pPr>
          </w:p>
        </w:tc>
        <w:tc>
          <w:tcPr>
            <w:tcW w:w="4381" w:type="dxa"/>
          </w:tcPr>
          <w:p w14:paraId="504EE16D" w14:textId="77777777" w:rsidR="002550E0" w:rsidRPr="00114AAE" w:rsidRDefault="002550E0" w:rsidP="00114AAE">
            <w:pPr>
              <w:spacing w:line="360" w:lineRule="auto"/>
              <w:rPr>
                <w:rFonts w:cs="Times New Roman"/>
              </w:rPr>
            </w:pPr>
          </w:p>
        </w:tc>
      </w:tr>
      <w:tr w:rsidR="002550E0" w:rsidRPr="00114AAE" w14:paraId="776646BC" w14:textId="77777777" w:rsidTr="004C59B2">
        <w:tc>
          <w:tcPr>
            <w:tcW w:w="666" w:type="dxa"/>
          </w:tcPr>
          <w:p w14:paraId="007AAC74" w14:textId="77777777" w:rsidR="002550E0" w:rsidRPr="00114AAE" w:rsidRDefault="002550E0" w:rsidP="00114AAE">
            <w:pPr>
              <w:spacing w:line="360" w:lineRule="auto"/>
              <w:rPr>
                <w:rFonts w:cs="Times New Roman"/>
              </w:rPr>
            </w:pPr>
          </w:p>
        </w:tc>
        <w:tc>
          <w:tcPr>
            <w:tcW w:w="2716" w:type="dxa"/>
          </w:tcPr>
          <w:p w14:paraId="7D367C2F" w14:textId="77777777" w:rsidR="002550E0" w:rsidRPr="00114AAE" w:rsidRDefault="002550E0" w:rsidP="00114AAE">
            <w:pPr>
              <w:spacing w:line="360" w:lineRule="auto"/>
              <w:rPr>
                <w:rFonts w:cs="Times New Roman"/>
              </w:rPr>
            </w:pPr>
          </w:p>
        </w:tc>
        <w:tc>
          <w:tcPr>
            <w:tcW w:w="4381" w:type="dxa"/>
          </w:tcPr>
          <w:p w14:paraId="2E47110F" w14:textId="77777777" w:rsidR="002550E0" w:rsidRPr="00114AAE" w:rsidRDefault="002550E0" w:rsidP="00114AAE">
            <w:pPr>
              <w:spacing w:line="360" w:lineRule="auto"/>
              <w:rPr>
                <w:rFonts w:cs="Times New Roman"/>
              </w:rPr>
            </w:pPr>
          </w:p>
        </w:tc>
      </w:tr>
      <w:tr w:rsidR="002550E0" w:rsidRPr="00114AAE" w14:paraId="7662D503" w14:textId="77777777" w:rsidTr="004C59B2">
        <w:tc>
          <w:tcPr>
            <w:tcW w:w="666" w:type="dxa"/>
          </w:tcPr>
          <w:p w14:paraId="47208353" w14:textId="77777777" w:rsidR="002550E0" w:rsidRPr="00114AAE" w:rsidRDefault="002550E0" w:rsidP="00114AAE">
            <w:pPr>
              <w:spacing w:line="360" w:lineRule="auto"/>
              <w:rPr>
                <w:rFonts w:cs="Times New Roman"/>
              </w:rPr>
            </w:pPr>
          </w:p>
        </w:tc>
        <w:tc>
          <w:tcPr>
            <w:tcW w:w="2716" w:type="dxa"/>
          </w:tcPr>
          <w:p w14:paraId="455AF0F3" w14:textId="77777777" w:rsidR="002550E0" w:rsidRPr="00114AAE" w:rsidRDefault="002550E0" w:rsidP="00114AAE">
            <w:pPr>
              <w:spacing w:line="360" w:lineRule="auto"/>
              <w:rPr>
                <w:rFonts w:cs="Times New Roman"/>
              </w:rPr>
            </w:pPr>
          </w:p>
        </w:tc>
        <w:tc>
          <w:tcPr>
            <w:tcW w:w="4381" w:type="dxa"/>
          </w:tcPr>
          <w:p w14:paraId="4CDA8666" w14:textId="77777777" w:rsidR="002550E0" w:rsidRPr="00114AAE" w:rsidRDefault="002550E0" w:rsidP="00114AAE">
            <w:pPr>
              <w:spacing w:line="360" w:lineRule="auto"/>
              <w:rPr>
                <w:rFonts w:cs="Times New Roman"/>
              </w:rPr>
            </w:pPr>
          </w:p>
        </w:tc>
      </w:tr>
      <w:tr w:rsidR="002550E0" w:rsidRPr="00114AAE" w14:paraId="050FAEA2" w14:textId="77777777" w:rsidTr="004C59B2">
        <w:tc>
          <w:tcPr>
            <w:tcW w:w="666" w:type="dxa"/>
          </w:tcPr>
          <w:p w14:paraId="6B01ABD7" w14:textId="77777777" w:rsidR="002550E0" w:rsidRPr="00114AAE" w:rsidRDefault="002550E0" w:rsidP="00114AAE">
            <w:pPr>
              <w:spacing w:line="360" w:lineRule="auto"/>
              <w:rPr>
                <w:rFonts w:cs="Times New Roman"/>
              </w:rPr>
            </w:pPr>
          </w:p>
        </w:tc>
        <w:tc>
          <w:tcPr>
            <w:tcW w:w="2716" w:type="dxa"/>
          </w:tcPr>
          <w:p w14:paraId="3A2A3524" w14:textId="77777777" w:rsidR="002550E0" w:rsidRPr="00114AAE" w:rsidRDefault="002550E0" w:rsidP="00114AAE">
            <w:pPr>
              <w:spacing w:line="360" w:lineRule="auto"/>
              <w:rPr>
                <w:rFonts w:cs="Times New Roman"/>
              </w:rPr>
            </w:pPr>
          </w:p>
        </w:tc>
        <w:tc>
          <w:tcPr>
            <w:tcW w:w="4381" w:type="dxa"/>
          </w:tcPr>
          <w:p w14:paraId="00457E6C" w14:textId="77777777" w:rsidR="002550E0" w:rsidRPr="00114AAE" w:rsidRDefault="002550E0" w:rsidP="00114AAE">
            <w:pPr>
              <w:spacing w:line="360" w:lineRule="auto"/>
              <w:rPr>
                <w:rFonts w:cs="Times New Roman"/>
              </w:rPr>
            </w:pPr>
          </w:p>
        </w:tc>
      </w:tr>
      <w:tr w:rsidR="002550E0" w:rsidRPr="00114AAE" w14:paraId="6624EAF9" w14:textId="77777777" w:rsidTr="004C59B2">
        <w:tc>
          <w:tcPr>
            <w:tcW w:w="666" w:type="dxa"/>
          </w:tcPr>
          <w:p w14:paraId="3C843488" w14:textId="77777777" w:rsidR="002550E0" w:rsidRPr="00114AAE" w:rsidRDefault="002550E0" w:rsidP="00114AAE">
            <w:pPr>
              <w:spacing w:line="360" w:lineRule="auto"/>
              <w:rPr>
                <w:rFonts w:cs="Times New Roman"/>
              </w:rPr>
            </w:pPr>
          </w:p>
        </w:tc>
        <w:tc>
          <w:tcPr>
            <w:tcW w:w="2716" w:type="dxa"/>
          </w:tcPr>
          <w:p w14:paraId="36E01954" w14:textId="77777777" w:rsidR="002550E0" w:rsidRPr="00114AAE" w:rsidRDefault="002550E0" w:rsidP="00114AAE">
            <w:pPr>
              <w:spacing w:line="360" w:lineRule="auto"/>
              <w:rPr>
                <w:rFonts w:cs="Times New Roman"/>
              </w:rPr>
            </w:pPr>
          </w:p>
        </w:tc>
        <w:tc>
          <w:tcPr>
            <w:tcW w:w="4381" w:type="dxa"/>
          </w:tcPr>
          <w:p w14:paraId="4E386FC6" w14:textId="77777777" w:rsidR="002550E0" w:rsidRPr="00114AAE" w:rsidRDefault="002550E0" w:rsidP="00114AAE">
            <w:pPr>
              <w:spacing w:line="360" w:lineRule="auto"/>
              <w:rPr>
                <w:rFonts w:cs="Times New Roman"/>
              </w:rPr>
            </w:pPr>
          </w:p>
        </w:tc>
      </w:tr>
      <w:tr w:rsidR="002550E0" w:rsidRPr="00114AAE" w14:paraId="4C883515" w14:textId="77777777" w:rsidTr="004C59B2">
        <w:tc>
          <w:tcPr>
            <w:tcW w:w="666" w:type="dxa"/>
          </w:tcPr>
          <w:p w14:paraId="156CF946" w14:textId="77777777" w:rsidR="002550E0" w:rsidRPr="00114AAE" w:rsidRDefault="002550E0" w:rsidP="00114AAE">
            <w:pPr>
              <w:spacing w:line="360" w:lineRule="auto"/>
              <w:rPr>
                <w:rFonts w:cs="Times New Roman"/>
              </w:rPr>
            </w:pPr>
          </w:p>
        </w:tc>
        <w:tc>
          <w:tcPr>
            <w:tcW w:w="2716" w:type="dxa"/>
          </w:tcPr>
          <w:p w14:paraId="10A3B186" w14:textId="77777777" w:rsidR="002550E0" w:rsidRPr="00114AAE" w:rsidRDefault="002550E0" w:rsidP="00114AAE">
            <w:pPr>
              <w:spacing w:line="360" w:lineRule="auto"/>
              <w:rPr>
                <w:rFonts w:cs="Times New Roman"/>
              </w:rPr>
            </w:pPr>
          </w:p>
        </w:tc>
        <w:tc>
          <w:tcPr>
            <w:tcW w:w="4381" w:type="dxa"/>
          </w:tcPr>
          <w:p w14:paraId="72DE12E8" w14:textId="77777777" w:rsidR="002550E0" w:rsidRPr="00114AAE" w:rsidRDefault="002550E0" w:rsidP="00114AAE">
            <w:pPr>
              <w:spacing w:line="360" w:lineRule="auto"/>
              <w:rPr>
                <w:rFonts w:cs="Times New Roman"/>
              </w:rPr>
            </w:pPr>
          </w:p>
        </w:tc>
      </w:tr>
    </w:tbl>
    <w:p w14:paraId="4D8646E9" w14:textId="77777777" w:rsidR="0097252E" w:rsidRPr="004753CB" w:rsidRDefault="0097252E" w:rsidP="0097252E"/>
    <w:p w14:paraId="5F3C2D01" w14:textId="77777777" w:rsidR="00C85A54" w:rsidRPr="004753CB" w:rsidRDefault="00C85A54" w:rsidP="00CD4076">
      <w:pPr>
        <w:sectPr w:rsidR="00C85A54" w:rsidRPr="004753CB" w:rsidSect="004C0BDF">
          <w:pgSz w:w="11900" w:h="16840"/>
          <w:pgMar w:top="2268" w:right="1701" w:bottom="1701" w:left="2268" w:header="708" w:footer="708" w:gutter="0"/>
          <w:pgNumType w:fmt="lowerRoman"/>
          <w:cols w:space="708"/>
          <w:docGrid w:linePitch="360"/>
        </w:sectPr>
      </w:pPr>
    </w:p>
    <w:p w14:paraId="62A40604" w14:textId="08CC6434" w:rsidR="002410E4" w:rsidRDefault="00B62AD6" w:rsidP="00CD4076">
      <w:pPr>
        <w:pStyle w:val="Heading1"/>
      </w:pPr>
      <w:bookmarkStart w:id="12" w:name="_Toc189305313"/>
      <w:r w:rsidRPr="004753CB">
        <w:lastRenderedPageBreak/>
        <w:t>DAFTAR ISI</w:t>
      </w:r>
      <w:bookmarkEnd w:id="12"/>
    </w:p>
    <w:p w14:paraId="242CD2E5" w14:textId="77777777" w:rsidR="00F5671F" w:rsidRPr="00F5671F" w:rsidRDefault="00F5671F" w:rsidP="00F5671F"/>
    <w:p w14:paraId="53982B4F" w14:textId="7011D89F" w:rsidR="00FE6E0F" w:rsidRDefault="00957FD2">
      <w:pPr>
        <w:pStyle w:val="TOC1"/>
        <w:tabs>
          <w:tab w:val="right" w:leader="dot" w:pos="7921"/>
        </w:tabs>
        <w:rPr>
          <w:rFonts w:asciiTheme="minorHAnsi" w:hAnsiTheme="minorHAnsi"/>
          <w:b w:val="0"/>
          <w:sz w:val="22"/>
          <w:szCs w:val="22"/>
          <w:lang w:val="en-US"/>
        </w:rPr>
      </w:pPr>
      <w:r w:rsidRPr="004753CB">
        <w:fldChar w:fldCharType="begin"/>
      </w:r>
      <w:r w:rsidRPr="004753CB">
        <w:instrText xml:space="preserve"> TOC \o "1-3" </w:instrText>
      </w:r>
      <w:r w:rsidRPr="004753CB">
        <w:fldChar w:fldCharType="separate"/>
      </w:r>
      <w:r w:rsidR="00FE6E0F" w:rsidRPr="00E5614D">
        <w:rPr>
          <w:rFonts w:cs="Times New Roman"/>
          <w:lang w:val="en-US"/>
        </w:rPr>
        <w:t>HALAMAN PERSETUJUAN</w:t>
      </w:r>
      <w:r w:rsidR="00FE6E0F">
        <w:tab/>
      </w:r>
      <w:r w:rsidR="00FE6E0F">
        <w:fldChar w:fldCharType="begin"/>
      </w:r>
      <w:r w:rsidR="00FE6E0F">
        <w:instrText xml:space="preserve"> PAGEREF _Toc189305303 \h </w:instrText>
      </w:r>
      <w:r w:rsidR="00FE6E0F">
        <w:fldChar w:fldCharType="separate"/>
      </w:r>
      <w:r w:rsidR="00FE6E0F">
        <w:t>iii</w:t>
      </w:r>
      <w:r w:rsidR="00FE6E0F">
        <w:fldChar w:fldCharType="end"/>
      </w:r>
    </w:p>
    <w:p w14:paraId="0FC24B32" w14:textId="392D9073" w:rsidR="00FE6E0F" w:rsidRDefault="00FE6E0F">
      <w:pPr>
        <w:pStyle w:val="TOC1"/>
        <w:tabs>
          <w:tab w:val="right" w:leader="dot" w:pos="7921"/>
        </w:tabs>
        <w:rPr>
          <w:rFonts w:asciiTheme="minorHAnsi" w:hAnsiTheme="minorHAnsi"/>
          <w:b w:val="0"/>
          <w:sz w:val="22"/>
          <w:szCs w:val="22"/>
          <w:lang w:val="en-US"/>
        </w:rPr>
      </w:pPr>
      <w:r w:rsidRPr="00E5614D">
        <w:rPr>
          <w:rFonts w:cs="Times New Roman"/>
        </w:rPr>
        <w:t>HALAMAN PENGESAHAN DEWAN PENGUJI</w:t>
      </w:r>
      <w:r>
        <w:tab/>
      </w:r>
      <w:r>
        <w:fldChar w:fldCharType="begin"/>
      </w:r>
      <w:r>
        <w:instrText xml:space="preserve"> PAGEREF _Toc189305304 \h </w:instrText>
      </w:r>
      <w:r>
        <w:fldChar w:fldCharType="separate"/>
      </w:r>
      <w:r>
        <w:t>iv</w:t>
      </w:r>
      <w:r>
        <w:fldChar w:fldCharType="end"/>
      </w:r>
    </w:p>
    <w:p w14:paraId="2BCB7A4F" w14:textId="2CE7C099" w:rsidR="00FE6E0F" w:rsidRDefault="00FE6E0F">
      <w:pPr>
        <w:pStyle w:val="TOC1"/>
        <w:tabs>
          <w:tab w:val="right" w:leader="dot" w:pos="7921"/>
        </w:tabs>
        <w:rPr>
          <w:rFonts w:asciiTheme="minorHAnsi" w:hAnsiTheme="minorHAnsi"/>
          <w:b w:val="0"/>
          <w:sz w:val="22"/>
          <w:szCs w:val="22"/>
          <w:lang w:val="en-US"/>
        </w:rPr>
      </w:pPr>
      <w:r>
        <w:t xml:space="preserve">HALAMAN PERNYATAAN PERSETUJUAN PUBLIKASI </w:t>
      </w:r>
      <w:r w:rsidRPr="00E5614D">
        <w:rPr>
          <w:highlight w:val="yellow"/>
        </w:rPr>
        <w:t>SKRIPSI</w:t>
      </w:r>
      <w:r w:rsidRPr="00E5614D">
        <w:rPr>
          <w:highlight w:val="yellow"/>
          <w:lang w:val="en-US"/>
        </w:rPr>
        <w:t>/TESIS</w:t>
      </w:r>
      <w:r>
        <w:t xml:space="preserve"> UNTUK KEPENTINGAN AKADEMIS</w:t>
      </w:r>
      <w:r>
        <w:tab/>
      </w:r>
      <w:r>
        <w:fldChar w:fldCharType="begin"/>
      </w:r>
      <w:r>
        <w:instrText xml:space="preserve"> PAGEREF _Toc189305305 \h </w:instrText>
      </w:r>
      <w:r>
        <w:fldChar w:fldCharType="separate"/>
      </w:r>
      <w:r>
        <w:t>v</w:t>
      </w:r>
      <w:r>
        <w:fldChar w:fldCharType="end"/>
      </w:r>
    </w:p>
    <w:p w14:paraId="381FE491" w14:textId="098F1EFD" w:rsidR="00FE6E0F" w:rsidRDefault="00FE6E0F">
      <w:pPr>
        <w:pStyle w:val="TOC1"/>
        <w:tabs>
          <w:tab w:val="right" w:leader="dot" w:pos="7921"/>
        </w:tabs>
        <w:rPr>
          <w:rFonts w:asciiTheme="minorHAnsi" w:hAnsiTheme="minorHAnsi"/>
          <w:b w:val="0"/>
          <w:sz w:val="22"/>
          <w:szCs w:val="22"/>
          <w:lang w:val="en-US"/>
        </w:rPr>
      </w:pPr>
      <w:r>
        <w:t>PERNYATAAN ORISINALITAS SKRIPSI</w:t>
      </w:r>
      <w:r>
        <w:tab/>
      </w:r>
      <w:r>
        <w:fldChar w:fldCharType="begin"/>
      </w:r>
      <w:r>
        <w:instrText xml:space="preserve"> PAGEREF _Toc189305306 \h </w:instrText>
      </w:r>
      <w:r>
        <w:fldChar w:fldCharType="separate"/>
      </w:r>
      <w:r>
        <w:t>vi</w:t>
      </w:r>
      <w:r>
        <w:fldChar w:fldCharType="end"/>
      </w:r>
    </w:p>
    <w:p w14:paraId="3A906D89" w14:textId="5EBE3B1F" w:rsidR="00FE6E0F" w:rsidRDefault="00FE6E0F">
      <w:pPr>
        <w:pStyle w:val="TOC1"/>
        <w:tabs>
          <w:tab w:val="right" w:leader="dot" w:pos="7921"/>
        </w:tabs>
        <w:rPr>
          <w:rFonts w:asciiTheme="minorHAnsi" w:hAnsiTheme="minorHAnsi"/>
          <w:b w:val="0"/>
          <w:sz w:val="22"/>
          <w:szCs w:val="22"/>
          <w:lang w:val="en-US"/>
        </w:rPr>
      </w:pPr>
      <w:r>
        <w:t>HALAMAN PERSEMBAHAN</w:t>
      </w:r>
      <w:r>
        <w:tab/>
      </w:r>
      <w:r>
        <w:fldChar w:fldCharType="begin"/>
      </w:r>
      <w:r>
        <w:instrText xml:space="preserve"> PAGEREF _Toc189305307 \h </w:instrText>
      </w:r>
      <w:r>
        <w:fldChar w:fldCharType="separate"/>
      </w:r>
      <w:r>
        <w:t>vii</w:t>
      </w:r>
      <w:r>
        <w:fldChar w:fldCharType="end"/>
      </w:r>
    </w:p>
    <w:p w14:paraId="51C6F8F6" w14:textId="5261BCD5" w:rsidR="00FE6E0F" w:rsidRDefault="00FE6E0F">
      <w:pPr>
        <w:pStyle w:val="TOC1"/>
        <w:tabs>
          <w:tab w:val="right" w:leader="dot" w:pos="7921"/>
        </w:tabs>
        <w:rPr>
          <w:rFonts w:asciiTheme="minorHAnsi" w:hAnsiTheme="minorHAnsi"/>
          <w:b w:val="0"/>
          <w:sz w:val="22"/>
          <w:szCs w:val="22"/>
          <w:lang w:val="en-US"/>
        </w:rPr>
      </w:pPr>
      <w:r>
        <w:t>HALAMAN MOTTO</w:t>
      </w:r>
      <w:r>
        <w:tab/>
      </w:r>
      <w:r>
        <w:fldChar w:fldCharType="begin"/>
      </w:r>
      <w:r>
        <w:instrText xml:space="preserve"> PAGEREF _Toc189305308 \h </w:instrText>
      </w:r>
      <w:r>
        <w:fldChar w:fldCharType="separate"/>
      </w:r>
      <w:r>
        <w:t>viii</w:t>
      </w:r>
      <w:r>
        <w:fldChar w:fldCharType="end"/>
      </w:r>
    </w:p>
    <w:p w14:paraId="5949C730" w14:textId="5EE22E75" w:rsidR="00FE6E0F" w:rsidRDefault="00FE6E0F">
      <w:pPr>
        <w:pStyle w:val="TOC1"/>
        <w:tabs>
          <w:tab w:val="right" w:leader="dot" w:pos="7921"/>
        </w:tabs>
        <w:rPr>
          <w:rFonts w:asciiTheme="minorHAnsi" w:hAnsiTheme="minorHAnsi"/>
          <w:b w:val="0"/>
          <w:sz w:val="22"/>
          <w:szCs w:val="22"/>
          <w:lang w:val="en-US"/>
        </w:rPr>
      </w:pPr>
      <w:r>
        <w:t>KATA PENGANTAR</w:t>
      </w:r>
      <w:r>
        <w:tab/>
      </w:r>
      <w:r>
        <w:fldChar w:fldCharType="begin"/>
      </w:r>
      <w:r>
        <w:instrText xml:space="preserve"> PAGEREF _Toc189305309 \h </w:instrText>
      </w:r>
      <w:r>
        <w:fldChar w:fldCharType="separate"/>
      </w:r>
      <w:r>
        <w:t>ix</w:t>
      </w:r>
      <w:r>
        <w:fldChar w:fldCharType="end"/>
      </w:r>
    </w:p>
    <w:p w14:paraId="7E6B63C3" w14:textId="428293F9" w:rsidR="00FE6E0F" w:rsidRDefault="00FE6E0F">
      <w:pPr>
        <w:pStyle w:val="TOC1"/>
        <w:tabs>
          <w:tab w:val="right" w:leader="dot" w:pos="7921"/>
        </w:tabs>
        <w:rPr>
          <w:rFonts w:asciiTheme="minorHAnsi" w:hAnsiTheme="minorHAnsi"/>
          <w:b w:val="0"/>
          <w:sz w:val="22"/>
          <w:szCs w:val="22"/>
          <w:lang w:val="en-US"/>
        </w:rPr>
      </w:pPr>
      <w:r>
        <w:t>ABSTRAK</w:t>
      </w:r>
      <w:r>
        <w:tab/>
      </w:r>
      <w:r>
        <w:fldChar w:fldCharType="begin"/>
      </w:r>
      <w:r>
        <w:instrText xml:space="preserve"> PAGEREF _Toc189305310 \h </w:instrText>
      </w:r>
      <w:r>
        <w:fldChar w:fldCharType="separate"/>
      </w:r>
      <w:r>
        <w:t>x</w:t>
      </w:r>
      <w:r>
        <w:fldChar w:fldCharType="end"/>
      </w:r>
    </w:p>
    <w:p w14:paraId="78DF1C2F" w14:textId="1B1D9280" w:rsidR="00FE6E0F" w:rsidRDefault="00FE6E0F">
      <w:pPr>
        <w:pStyle w:val="TOC1"/>
        <w:tabs>
          <w:tab w:val="right" w:leader="dot" w:pos="7921"/>
        </w:tabs>
        <w:rPr>
          <w:rFonts w:asciiTheme="minorHAnsi" w:hAnsiTheme="minorHAnsi"/>
          <w:b w:val="0"/>
          <w:sz w:val="22"/>
          <w:szCs w:val="22"/>
          <w:lang w:val="en-US"/>
        </w:rPr>
      </w:pPr>
      <w:r>
        <w:t>ABSTRAK</w:t>
      </w:r>
      <w:r>
        <w:tab/>
      </w:r>
      <w:r>
        <w:fldChar w:fldCharType="begin"/>
      </w:r>
      <w:r>
        <w:instrText xml:space="preserve"> PAGEREF _Toc189305311 \h </w:instrText>
      </w:r>
      <w:r>
        <w:fldChar w:fldCharType="separate"/>
      </w:r>
      <w:r>
        <w:t>xi</w:t>
      </w:r>
      <w:r>
        <w:fldChar w:fldCharType="end"/>
      </w:r>
    </w:p>
    <w:p w14:paraId="22492A17" w14:textId="3FEC39E4" w:rsidR="00FE6E0F" w:rsidRDefault="00FE6E0F">
      <w:pPr>
        <w:pStyle w:val="TOC1"/>
        <w:tabs>
          <w:tab w:val="right" w:leader="dot" w:pos="7921"/>
        </w:tabs>
        <w:rPr>
          <w:rFonts w:asciiTheme="minorHAnsi" w:hAnsiTheme="minorHAnsi"/>
          <w:b w:val="0"/>
          <w:sz w:val="22"/>
          <w:szCs w:val="22"/>
          <w:lang w:val="en-US"/>
        </w:rPr>
      </w:pPr>
      <w:r>
        <w:t>DAFTAR ISTILAH</w:t>
      </w:r>
      <w:r>
        <w:tab/>
      </w:r>
      <w:r>
        <w:fldChar w:fldCharType="begin"/>
      </w:r>
      <w:r>
        <w:instrText xml:space="preserve"> PAGEREF _Toc189305312 \h </w:instrText>
      </w:r>
      <w:r>
        <w:fldChar w:fldCharType="separate"/>
      </w:r>
      <w:r>
        <w:t>xii</w:t>
      </w:r>
      <w:r>
        <w:fldChar w:fldCharType="end"/>
      </w:r>
    </w:p>
    <w:p w14:paraId="6BE0874C" w14:textId="44F108AE" w:rsidR="00FE6E0F" w:rsidRDefault="00FE6E0F">
      <w:pPr>
        <w:pStyle w:val="TOC1"/>
        <w:tabs>
          <w:tab w:val="right" w:leader="dot" w:pos="7921"/>
        </w:tabs>
        <w:rPr>
          <w:rFonts w:asciiTheme="minorHAnsi" w:hAnsiTheme="minorHAnsi"/>
          <w:b w:val="0"/>
          <w:sz w:val="22"/>
          <w:szCs w:val="22"/>
          <w:lang w:val="en-US"/>
        </w:rPr>
      </w:pPr>
      <w:r>
        <w:t>DAFTAR ISI</w:t>
      </w:r>
      <w:r>
        <w:tab/>
      </w:r>
      <w:r>
        <w:fldChar w:fldCharType="begin"/>
      </w:r>
      <w:r>
        <w:instrText xml:space="preserve"> PAGEREF _Toc189305313 \h </w:instrText>
      </w:r>
      <w:r>
        <w:fldChar w:fldCharType="separate"/>
      </w:r>
      <w:r>
        <w:t>xiii</w:t>
      </w:r>
      <w:r>
        <w:fldChar w:fldCharType="end"/>
      </w:r>
    </w:p>
    <w:p w14:paraId="1FB371BC" w14:textId="6C5C63EB" w:rsidR="00FE6E0F" w:rsidRDefault="00FE6E0F">
      <w:pPr>
        <w:pStyle w:val="TOC1"/>
        <w:tabs>
          <w:tab w:val="right" w:leader="dot" w:pos="7921"/>
        </w:tabs>
        <w:rPr>
          <w:rFonts w:asciiTheme="minorHAnsi" w:hAnsiTheme="minorHAnsi"/>
          <w:b w:val="0"/>
          <w:sz w:val="22"/>
          <w:szCs w:val="22"/>
          <w:lang w:val="en-US"/>
        </w:rPr>
      </w:pPr>
      <w:r w:rsidRPr="00E5614D">
        <w:rPr>
          <w:lang w:val="en-US"/>
        </w:rPr>
        <w:t>DAFTAR GAMBAR</w:t>
      </w:r>
      <w:r>
        <w:tab/>
      </w:r>
      <w:r>
        <w:fldChar w:fldCharType="begin"/>
      </w:r>
      <w:r>
        <w:instrText xml:space="preserve"> PAGEREF _Toc189305314 \h </w:instrText>
      </w:r>
      <w:r>
        <w:fldChar w:fldCharType="separate"/>
      </w:r>
      <w:r>
        <w:t>xvi</w:t>
      </w:r>
      <w:r>
        <w:fldChar w:fldCharType="end"/>
      </w:r>
    </w:p>
    <w:p w14:paraId="421F0E57" w14:textId="27C44111" w:rsidR="00FE6E0F" w:rsidRDefault="00FE6E0F">
      <w:pPr>
        <w:pStyle w:val="TOC1"/>
        <w:tabs>
          <w:tab w:val="right" w:leader="dot" w:pos="7921"/>
        </w:tabs>
        <w:rPr>
          <w:rFonts w:asciiTheme="minorHAnsi" w:hAnsiTheme="minorHAnsi"/>
          <w:b w:val="0"/>
          <w:sz w:val="22"/>
          <w:szCs w:val="22"/>
          <w:lang w:val="en-US"/>
        </w:rPr>
      </w:pPr>
      <w:r>
        <w:t>DAFTAR TABEL</w:t>
      </w:r>
      <w:r>
        <w:tab/>
      </w:r>
      <w:r>
        <w:fldChar w:fldCharType="begin"/>
      </w:r>
      <w:r>
        <w:instrText xml:space="preserve"> PAGEREF _Toc189305315 \h </w:instrText>
      </w:r>
      <w:r>
        <w:fldChar w:fldCharType="separate"/>
      </w:r>
      <w:r>
        <w:t>xvii</w:t>
      </w:r>
      <w:r>
        <w:fldChar w:fldCharType="end"/>
      </w:r>
    </w:p>
    <w:p w14:paraId="3C75FFAA" w14:textId="1C44AE39" w:rsidR="00FE6E0F" w:rsidRDefault="00FE6E0F">
      <w:pPr>
        <w:pStyle w:val="TOC1"/>
        <w:tabs>
          <w:tab w:val="right" w:leader="dot" w:pos="7921"/>
        </w:tabs>
        <w:rPr>
          <w:rFonts w:asciiTheme="minorHAnsi" w:hAnsiTheme="minorHAnsi"/>
          <w:b w:val="0"/>
          <w:sz w:val="22"/>
          <w:szCs w:val="22"/>
          <w:lang w:val="en-US"/>
        </w:rPr>
      </w:pPr>
      <w:r>
        <w:t>DAFTAR LAMPIRAN</w:t>
      </w:r>
      <w:r>
        <w:tab/>
      </w:r>
      <w:r>
        <w:fldChar w:fldCharType="begin"/>
      </w:r>
      <w:r>
        <w:instrText xml:space="preserve"> PAGEREF _Toc189305316 \h </w:instrText>
      </w:r>
      <w:r>
        <w:fldChar w:fldCharType="separate"/>
      </w:r>
      <w:r>
        <w:t>xviii</w:t>
      </w:r>
      <w:r>
        <w:fldChar w:fldCharType="end"/>
      </w:r>
    </w:p>
    <w:p w14:paraId="15DDF15B" w14:textId="1F9A87D6" w:rsidR="00FE6E0F" w:rsidRDefault="00FE6E0F">
      <w:pPr>
        <w:pStyle w:val="TOC1"/>
        <w:tabs>
          <w:tab w:val="right" w:leader="dot" w:pos="7921"/>
        </w:tabs>
        <w:rPr>
          <w:rFonts w:asciiTheme="minorHAnsi" w:hAnsiTheme="minorHAnsi"/>
          <w:b w:val="0"/>
          <w:sz w:val="22"/>
          <w:szCs w:val="22"/>
          <w:lang w:val="en-US"/>
        </w:rPr>
      </w:pPr>
      <w:r>
        <w:t>BAB I  PENDAHULUAN</w:t>
      </w:r>
      <w:r>
        <w:tab/>
      </w:r>
      <w:r>
        <w:fldChar w:fldCharType="begin"/>
      </w:r>
      <w:r>
        <w:instrText xml:space="preserve"> PAGEREF _Toc189305317 \h </w:instrText>
      </w:r>
      <w:r>
        <w:fldChar w:fldCharType="separate"/>
      </w:r>
      <w:r>
        <w:t>19</w:t>
      </w:r>
      <w:r>
        <w:fldChar w:fldCharType="end"/>
      </w:r>
    </w:p>
    <w:p w14:paraId="7E80E64E" w14:textId="3BC3FF0A" w:rsidR="00FE6E0F" w:rsidRDefault="00FE6E0F" w:rsidP="00FE6E0F">
      <w:pPr>
        <w:pStyle w:val="TOC2"/>
        <w:rPr>
          <w:rFonts w:asciiTheme="minorHAnsi" w:hAnsiTheme="minorHAnsi"/>
          <w:sz w:val="22"/>
          <w:lang w:val="en-US"/>
        </w:rPr>
      </w:pPr>
      <w:r w:rsidRPr="00E5614D">
        <w:t>1.1 Latar Belakang</w:t>
      </w:r>
      <w:r>
        <w:tab/>
      </w:r>
      <w:r>
        <w:fldChar w:fldCharType="begin"/>
      </w:r>
      <w:r>
        <w:instrText xml:space="preserve"> PAGEREF _Toc189305318 \h </w:instrText>
      </w:r>
      <w:r>
        <w:fldChar w:fldCharType="separate"/>
      </w:r>
      <w:r>
        <w:t>19</w:t>
      </w:r>
      <w:r>
        <w:fldChar w:fldCharType="end"/>
      </w:r>
    </w:p>
    <w:p w14:paraId="32102BA8" w14:textId="2FC086C5" w:rsidR="00FE6E0F" w:rsidRDefault="00FE6E0F" w:rsidP="00FE6E0F">
      <w:pPr>
        <w:pStyle w:val="TOC2"/>
        <w:rPr>
          <w:rFonts w:asciiTheme="minorHAnsi" w:hAnsiTheme="minorHAnsi"/>
          <w:sz w:val="22"/>
          <w:lang w:val="en-US"/>
        </w:rPr>
      </w:pPr>
      <w:r w:rsidRPr="00E5614D">
        <w:rPr>
          <w:lang w:val="fi-FI"/>
        </w:rPr>
        <w:t>1.2 Perumusan Masalah</w:t>
      </w:r>
      <w:r>
        <w:tab/>
      </w:r>
      <w:r>
        <w:fldChar w:fldCharType="begin"/>
      </w:r>
      <w:r>
        <w:instrText xml:space="preserve"> PAGEREF _Toc189305319 \h </w:instrText>
      </w:r>
      <w:r>
        <w:fldChar w:fldCharType="separate"/>
      </w:r>
      <w:r>
        <w:t>21</w:t>
      </w:r>
      <w:r>
        <w:fldChar w:fldCharType="end"/>
      </w:r>
    </w:p>
    <w:p w14:paraId="3167A679" w14:textId="31DEA3B7" w:rsidR="00FE6E0F" w:rsidRDefault="00FE6E0F" w:rsidP="00FE6E0F">
      <w:pPr>
        <w:pStyle w:val="TOC2"/>
        <w:rPr>
          <w:rFonts w:asciiTheme="minorHAnsi" w:hAnsiTheme="minorHAnsi"/>
          <w:sz w:val="22"/>
          <w:lang w:val="en-US"/>
        </w:rPr>
      </w:pPr>
      <w:r>
        <w:t>1.3 Tujuan Penelitian</w:t>
      </w:r>
      <w:r>
        <w:tab/>
      </w:r>
      <w:r>
        <w:fldChar w:fldCharType="begin"/>
      </w:r>
      <w:r>
        <w:instrText xml:space="preserve"> PAGEREF _Toc189305320 \h </w:instrText>
      </w:r>
      <w:r>
        <w:fldChar w:fldCharType="separate"/>
      </w:r>
      <w:r>
        <w:t>21</w:t>
      </w:r>
      <w:r>
        <w:fldChar w:fldCharType="end"/>
      </w:r>
    </w:p>
    <w:p w14:paraId="706A2CA5" w14:textId="3BE51022" w:rsidR="00FE6E0F" w:rsidRDefault="00FE6E0F" w:rsidP="00FE6E0F">
      <w:pPr>
        <w:pStyle w:val="TOC2"/>
        <w:rPr>
          <w:rFonts w:asciiTheme="minorHAnsi" w:hAnsiTheme="minorHAnsi"/>
          <w:sz w:val="22"/>
          <w:lang w:val="en-US"/>
        </w:rPr>
      </w:pPr>
      <w:r w:rsidRPr="00E5614D">
        <w:rPr>
          <w:lang w:val="fi-FI"/>
        </w:rPr>
        <w:t>1.4 Manfaat Penelitian</w:t>
      </w:r>
      <w:r>
        <w:tab/>
      </w:r>
      <w:r>
        <w:fldChar w:fldCharType="begin"/>
      </w:r>
      <w:r>
        <w:instrText xml:space="preserve"> PAGEREF _Toc189305321 \h </w:instrText>
      </w:r>
      <w:r>
        <w:fldChar w:fldCharType="separate"/>
      </w:r>
      <w:r>
        <w:t>21</w:t>
      </w:r>
      <w:r>
        <w:fldChar w:fldCharType="end"/>
      </w:r>
    </w:p>
    <w:p w14:paraId="343FBB17" w14:textId="543518C0" w:rsidR="00FE6E0F" w:rsidRDefault="00FE6E0F">
      <w:pPr>
        <w:pStyle w:val="TOC1"/>
        <w:tabs>
          <w:tab w:val="right" w:leader="dot" w:pos="7921"/>
        </w:tabs>
        <w:rPr>
          <w:rFonts w:asciiTheme="minorHAnsi" w:hAnsiTheme="minorHAnsi"/>
          <w:b w:val="0"/>
          <w:sz w:val="22"/>
          <w:szCs w:val="22"/>
          <w:lang w:val="en-US"/>
        </w:rPr>
      </w:pPr>
      <w:r>
        <w:t>BAB II TINJAUAN PUSTAKA DAN LANDASAN TEORI</w:t>
      </w:r>
      <w:r>
        <w:tab/>
      </w:r>
      <w:r>
        <w:fldChar w:fldCharType="begin"/>
      </w:r>
      <w:r>
        <w:instrText xml:space="preserve"> PAGEREF _Toc189305322 \h </w:instrText>
      </w:r>
      <w:r>
        <w:fldChar w:fldCharType="separate"/>
      </w:r>
      <w:r>
        <w:t>22</w:t>
      </w:r>
      <w:r>
        <w:fldChar w:fldCharType="end"/>
      </w:r>
    </w:p>
    <w:p w14:paraId="0BF932A8" w14:textId="36B7F86D" w:rsidR="00FE6E0F" w:rsidRDefault="00FE6E0F" w:rsidP="00FE6E0F">
      <w:pPr>
        <w:pStyle w:val="TOC2"/>
        <w:rPr>
          <w:rFonts w:asciiTheme="minorHAnsi" w:hAnsiTheme="minorHAnsi"/>
          <w:sz w:val="22"/>
          <w:lang w:val="en-US"/>
        </w:rPr>
      </w:pPr>
      <w:r w:rsidRPr="00E5614D">
        <w:rPr>
          <w:lang w:val="fi-FI"/>
        </w:rPr>
        <w:t>2.1 Tinjauan Pustaka</w:t>
      </w:r>
      <w:r>
        <w:tab/>
      </w:r>
      <w:r>
        <w:fldChar w:fldCharType="begin"/>
      </w:r>
      <w:r>
        <w:instrText xml:space="preserve"> PAGEREF _Toc189305323 \h </w:instrText>
      </w:r>
      <w:r>
        <w:fldChar w:fldCharType="separate"/>
      </w:r>
      <w:r>
        <w:t>22</w:t>
      </w:r>
      <w:r>
        <w:fldChar w:fldCharType="end"/>
      </w:r>
    </w:p>
    <w:p w14:paraId="72190D94" w14:textId="13137DB1" w:rsidR="00FE6E0F" w:rsidRDefault="00FE6E0F" w:rsidP="00FE6E0F">
      <w:pPr>
        <w:pStyle w:val="TOC2"/>
        <w:rPr>
          <w:rFonts w:asciiTheme="minorHAnsi" w:hAnsiTheme="minorHAnsi"/>
          <w:sz w:val="22"/>
          <w:lang w:val="en-US"/>
        </w:rPr>
      </w:pPr>
      <w:r w:rsidRPr="00E5614D">
        <w:t>2.2 Landasan Teori</w:t>
      </w:r>
      <w:r>
        <w:tab/>
      </w:r>
      <w:r>
        <w:fldChar w:fldCharType="begin"/>
      </w:r>
      <w:r>
        <w:instrText xml:space="preserve"> PAGEREF _Toc189305324 \h </w:instrText>
      </w:r>
      <w:r>
        <w:fldChar w:fldCharType="separate"/>
      </w:r>
      <w:r>
        <w:t>22</w:t>
      </w:r>
      <w:r>
        <w:fldChar w:fldCharType="end"/>
      </w:r>
    </w:p>
    <w:p w14:paraId="462AC999" w14:textId="142CFA88" w:rsidR="00FE6E0F" w:rsidRDefault="00FE6E0F">
      <w:pPr>
        <w:pStyle w:val="TOC3"/>
        <w:rPr>
          <w:rFonts w:asciiTheme="minorHAnsi" w:hAnsiTheme="minorHAnsi"/>
          <w:sz w:val="22"/>
          <w:lang w:val="en-US"/>
        </w:rPr>
      </w:pPr>
      <w:r>
        <w:t xml:space="preserve">2.2.1 </w:t>
      </w:r>
      <w:r w:rsidRPr="00E5614D">
        <w:rPr>
          <w:lang w:val="en-US"/>
        </w:rPr>
        <w:t>Mikrokontroler</w:t>
      </w:r>
      <w:r>
        <w:tab/>
      </w:r>
      <w:r>
        <w:fldChar w:fldCharType="begin"/>
      </w:r>
      <w:r>
        <w:instrText xml:space="preserve"> PAGEREF _Toc189305325 \h </w:instrText>
      </w:r>
      <w:r>
        <w:fldChar w:fldCharType="separate"/>
      </w:r>
      <w:r>
        <w:t>22</w:t>
      </w:r>
      <w:r>
        <w:fldChar w:fldCharType="end"/>
      </w:r>
    </w:p>
    <w:p w14:paraId="7284BC89" w14:textId="0A5530A3" w:rsidR="00FE6E0F" w:rsidRDefault="00FE6E0F">
      <w:pPr>
        <w:pStyle w:val="TOC3"/>
        <w:rPr>
          <w:rFonts w:asciiTheme="minorHAnsi" w:hAnsiTheme="minorHAnsi"/>
          <w:sz w:val="22"/>
          <w:lang w:val="en-US"/>
        </w:rPr>
      </w:pPr>
      <w:r w:rsidRPr="00E5614D">
        <w:rPr>
          <w:lang w:val="fi-FI"/>
        </w:rPr>
        <w:t xml:space="preserve">2.2.2 </w:t>
      </w:r>
      <w:r w:rsidRPr="00E5614D">
        <w:rPr>
          <w:lang w:val="en-US"/>
        </w:rPr>
        <w:t>ESP32 WROOM</w:t>
      </w:r>
      <w:r>
        <w:tab/>
      </w:r>
      <w:r>
        <w:fldChar w:fldCharType="begin"/>
      </w:r>
      <w:r>
        <w:instrText xml:space="preserve"> PAGEREF _Toc189305326 \h </w:instrText>
      </w:r>
      <w:r>
        <w:fldChar w:fldCharType="separate"/>
      </w:r>
      <w:r>
        <w:t>23</w:t>
      </w:r>
      <w:r>
        <w:fldChar w:fldCharType="end"/>
      </w:r>
    </w:p>
    <w:p w14:paraId="6941B852" w14:textId="627EAD42" w:rsidR="00FE6E0F" w:rsidRDefault="00FE6E0F">
      <w:pPr>
        <w:pStyle w:val="TOC3"/>
        <w:rPr>
          <w:rFonts w:asciiTheme="minorHAnsi" w:hAnsiTheme="minorHAnsi"/>
          <w:sz w:val="22"/>
          <w:lang w:val="en-US"/>
        </w:rPr>
      </w:pPr>
      <w:r w:rsidRPr="00E5614D">
        <w:rPr>
          <w:lang w:val="fi-FI"/>
        </w:rPr>
        <w:t xml:space="preserve">2.2.3 </w:t>
      </w:r>
      <w:r w:rsidRPr="00E5614D">
        <w:rPr>
          <w:lang w:val="en-US"/>
        </w:rPr>
        <w:t>Buzzer</w:t>
      </w:r>
      <w:r>
        <w:tab/>
      </w:r>
      <w:r>
        <w:fldChar w:fldCharType="begin"/>
      </w:r>
      <w:r>
        <w:instrText xml:space="preserve"> PAGEREF _Toc189305327 \h </w:instrText>
      </w:r>
      <w:r>
        <w:fldChar w:fldCharType="separate"/>
      </w:r>
      <w:r>
        <w:t>24</w:t>
      </w:r>
      <w:r>
        <w:fldChar w:fldCharType="end"/>
      </w:r>
    </w:p>
    <w:p w14:paraId="19491901" w14:textId="77C9E238" w:rsidR="00FE6E0F" w:rsidRDefault="00FE6E0F">
      <w:pPr>
        <w:pStyle w:val="TOC3"/>
        <w:rPr>
          <w:rFonts w:asciiTheme="minorHAnsi" w:hAnsiTheme="minorHAnsi"/>
          <w:sz w:val="22"/>
          <w:lang w:val="en-US"/>
        </w:rPr>
      </w:pPr>
      <w:r w:rsidRPr="00E5614D">
        <w:rPr>
          <w:lang w:val="fi-FI"/>
        </w:rPr>
        <w:lastRenderedPageBreak/>
        <w:t>2.2.4</w:t>
      </w:r>
      <w:r>
        <w:rPr>
          <w:rFonts w:asciiTheme="minorHAnsi" w:hAnsiTheme="minorHAnsi"/>
          <w:sz w:val="22"/>
          <w:lang w:val="en-US"/>
        </w:rPr>
        <w:tab/>
      </w:r>
      <w:r w:rsidRPr="00E5614D">
        <w:rPr>
          <w:lang w:val="fi-FI"/>
        </w:rPr>
        <w:t>Sensor MQ4</w:t>
      </w:r>
      <w:r>
        <w:tab/>
      </w:r>
      <w:r>
        <w:fldChar w:fldCharType="begin"/>
      </w:r>
      <w:r>
        <w:instrText xml:space="preserve"> PAGEREF _Toc189305328 \h </w:instrText>
      </w:r>
      <w:r>
        <w:fldChar w:fldCharType="separate"/>
      </w:r>
      <w:r>
        <w:t>26</w:t>
      </w:r>
      <w:r>
        <w:fldChar w:fldCharType="end"/>
      </w:r>
    </w:p>
    <w:p w14:paraId="2450EE77" w14:textId="2C303EFF" w:rsidR="00FE6E0F" w:rsidRDefault="00FE6E0F">
      <w:pPr>
        <w:pStyle w:val="TOC3"/>
        <w:rPr>
          <w:rFonts w:asciiTheme="minorHAnsi" w:hAnsiTheme="minorHAnsi"/>
          <w:sz w:val="22"/>
          <w:lang w:val="en-US"/>
        </w:rPr>
      </w:pPr>
      <w:r w:rsidRPr="00E5614D">
        <w:rPr>
          <w:lang w:val="en-US"/>
        </w:rPr>
        <w:t>2.2.5</w:t>
      </w:r>
      <w:r>
        <w:rPr>
          <w:rFonts w:asciiTheme="minorHAnsi" w:hAnsiTheme="minorHAnsi"/>
          <w:sz w:val="22"/>
          <w:lang w:val="en-US"/>
        </w:rPr>
        <w:tab/>
      </w:r>
      <w:r w:rsidRPr="00E5614D">
        <w:rPr>
          <w:lang w:val="en-US"/>
        </w:rPr>
        <w:t>Module Voltage to Current 4-20Ma</w:t>
      </w:r>
      <w:r>
        <w:tab/>
      </w:r>
      <w:r>
        <w:fldChar w:fldCharType="begin"/>
      </w:r>
      <w:r>
        <w:instrText xml:space="preserve"> PAGEREF _Toc189305329 \h </w:instrText>
      </w:r>
      <w:r>
        <w:fldChar w:fldCharType="separate"/>
      </w:r>
      <w:r>
        <w:t>27</w:t>
      </w:r>
      <w:r>
        <w:fldChar w:fldCharType="end"/>
      </w:r>
    </w:p>
    <w:p w14:paraId="4FD9206C" w14:textId="778A52A1" w:rsidR="00FE6E0F" w:rsidRDefault="00FE6E0F">
      <w:pPr>
        <w:pStyle w:val="TOC3"/>
        <w:rPr>
          <w:rFonts w:asciiTheme="minorHAnsi" w:hAnsiTheme="minorHAnsi"/>
          <w:sz w:val="22"/>
          <w:lang w:val="en-US"/>
        </w:rPr>
      </w:pPr>
      <w:r w:rsidRPr="00E5614D">
        <w:rPr>
          <w:lang w:val="en-US"/>
        </w:rPr>
        <w:t>2.2.6</w:t>
      </w:r>
      <w:r>
        <w:rPr>
          <w:rFonts w:asciiTheme="minorHAnsi" w:hAnsiTheme="minorHAnsi"/>
          <w:sz w:val="22"/>
          <w:lang w:val="en-US"/>
        </w:rPr>
        <w:tab/>
      </w:r>
      <w:r w:rsidRPr="00E5614D">
        <w:rPr>
          <w:lang w:val="en-US"/>
        </w:rPr>
        <w:t>Module Current 4-20mA to Voltage</w:t>
      </w:r>
      <w:r>
        <w:tab/>
      </w:r>
      <w:r>
        <w:fldChar w:fldCharType="begin"/>
      </w:r>
      <w:r>
        <w:instrText xml:space="preserve"> PAGEREF _Toc189305330 \h </w:instrText>
      </w:r>
      <w:r>
        <w:fldChar w:fldCharType="separate"/>
      </w:r>
      <w:r>
        <w:t>28</w:t>
      </w:r>
      <w:r>
        <w:fldChar w:fldCharType="end"/>
      </w:r>
    </w:p>
    <w:p w14:paraId="57BDBD3A" w14:textId="5A92E760" w:rsidR="00FE6E0F" w:rsidRDefault="00FE6E0F">
      <w:pPr>
        <w:pStyle w:val="TOC3"/>
        <w:rPr>
          <w:rFonts w:asciiTheme="minorHAnsi" w:hAnsiTheme="minorHAnsi"/>
          <w:sz w:val="22"/>
          <w:lang w:val="en-US"/>
        </w:rPr>
      </w:pPr>
      <w:r w:rsidRPr="00E5614D">
        <w:rPr>
          <w:lang w:val="en-US"/>
        </w:rPr>
        <w:t>2.2.7</w:t>
      </w:r>
      <w:r>
        <w:rPr>
          <w:rFonts w:asciiTheme="minorHAnsi" w:hAnsiTheme="minorHAnsi"/>
          <w:sz w:val="22"/>
          <w:lang w:val="en-US"/>
        </w:rPr>
        <w:tab/>
      </w:r>
      <w:r w:rsidRPr="00E5614D">
        <w:rPr>
          <w:lang w:val="en-US"/>
        </w:rPr>
        <w:t>OLED Display</w:t>
      </w:r>
      <w:r>
        <w:tab/>
      </w:r>
      <w:r>
        <w:fldChar w:fldCharType="begin"/>
      </w:r>
      <w:r>
        <w:instrText xml:space="preserve"> PAGEREF _Toc189305331 \h </w:instrText>
      </w:r>
      <w:r>
        <w:fldChar w:fldCharType="separate"/>
      </w:r>
      <w:r>
        <w:t>30</w:t>
      </w:r>
      <w:r>
        <w:fldChar w:fldCharType="end"/>
      </w:r>
    </w:p>
    <w:p w14:paraId="25114CCA" w14:textId="5890DD87" w:rsidR="00FE6E0F" w:rsidRDefault="00FE6E0F">
      <w:pPr>
        <w:pStyle w:val="TOC3"/>
        <w:rPr>
          <w:rFonts w:asciiTheme="minorHAnsi" w:hAnsiTheme="minorHAnsi"/>
          <w:sz w:val="22"/>
          <w:lang w:val="en-US"/>
        </w:rPr>
      </w:pPr>
      <w:r w:rsidRPr="00E5614D">
        <w:rPr>
          <w:lang w:val="en-US"/>
        </w:rPr>
        <w:t>2.2.8</w:t>
      </w:r>
      <w:r>
        <w:rPr>
          <w:rFonts w:asciiTheme="minorHAnsi" w:hAnsiTheme="minorHAnsi"/>
          <w:sz w:val="22"/>
          <w:lang w:val="en-US"/>
        </w:rPr>
        <w:tab/>
      </w:r>
      <w:r w:rsidRPr="00E5614D">
        <w:rPr>
          <w:lang w:val="en-US"/>
        </w:rPr>
        <w:t>LED</w:t>
      </w:r>
      <w:r>
        <w:tab/>
      </w:r>
      <w:r>
        <w:fldChar w:fldCharType="begin"/>
      </w:r>
      <w:r>
        <w:instrText xml:space="preserve"> PAGEREF _Toc189305332 \h </w:instrText>
      </w:r>
      <w:r>
        <w:fldChar w:fldCharType="separate"/>
      </w:r>
      <w:r>
        <w:t>31</w:t>
      </w:r>
      <w:r>
        <w:fldChar w:fldCharType="end"/>
      </w:r>
    </w:p>
    <w:p w14:paraId="23BB9862" w14:textId="6AF4231E" w:rsidR="00FE6E0F" w:rsidRDefault="00FE6E0F">
      <w:pPr>
        <w:pStyle w:val="TOC3"/>
        <w:rPr>
          <w:rFonts w:asciiTheme="minorHAnsi" w:hAnsiTheme="minorHAnsi"/>
          <w:sz w:val="22"/>
          <w:lang w:val="en-US"/>
        </w:rPr>
      </w:pPr>
      <w:r w:rsidRPr="00E5614D">
        <w:rPr>
          <w:lang w:val="en-US"/>
        </w:rPr>
        <w:t>2.2.9</w:t>
      </w:r>
      <w:r>
        <w:rPr>
          <w:rFonts w:asciiTheme="minorHAnsi" w:hAnsiTheme="minorHAnsi"/>
          <w:sz w:val="22"/>
          <w:lang w:val="en-US"/>
        </w:rPr>
        <w:tab/>
      </w:r>
      <w:r w:rsidRPr="00E5614D">
        <w:rPr>
          <w:lang w:val="en-US"/>
        </w:rPr>
        <w:t>Modul MicroSD Card</w:t>
      </w:r>
      <w:r>
        <w:tab/>
      </w:r>
      <w:r>
        <w:fldChar w:fldCharType="begin"/>
      </w:r>
      <w:r>
        <w:instrText xml:space="preserve"> PAGEREF _Toc189305333 \h </w:instrText>
      </w:r>
      <w:r>
        <w:fldChar w:fldCharType="separate"/>
      </w:r>
      <w:r>
        <w:t>32</w:t>
      </w:r>
      <w:r>
        <w:fldChar w:fldCharType="end"/>
      </w:r>
    </w:p>
    <w:p w14:paraId="6ED1A783" w14:textId="3A9C5116" w:rsidR="00FE6E0F" w:rsidRDefault="00FE6E0F">
      <w:pPr>
        <w:pStyle w:val="TOC3"/>
        <w:rPr>
          <w:rFonts w:asciiTheme="minorHAnsi" w:hAnsiTheme="minorHAnsi"/>
          <w:sz w:val="22"/>
          <w:lang w:val="en-US"/>
        </w:rPr>
      </w:pPr>
      <w:r w:rsidRPr="00E5614D">
        <w:rPr>
          <w:lang w:val="en-US"/>
        </w:rPr>
        <w:t>2.2.10 Modul RTC DS3231</w:t>
      </w:r>
      <w:r>
        <w:tab/>
      </w:r>
      <w:r>
        <w:fldChar w:fldCharType="begin"/>
      </w:r>
      <w:r>
        <w:instrText xml:space="preserve"> PAGEREF _Toc189305334 \h </w:instrText>
      </w:r>
      <w:r>
        <w:fldChar w:fldCharType="separate"/>
      </w:r>
      <w:r>
        <w:t>33</w:t>
      </w:r>
      <w:r>
        <w:fldChar w:fldCharType="end"/>
      </w:r>
    </w:p>
    <w:p w14:paraId="7C144A77" w14:textId="32D5A9C4" w:rsidR="00FE6E0F" w:rsidRDefault="00FE6E0F">
      <w:pPr>
        <w:pStyle w:val="TOC1"/>
        <w:tabs>
          <w:tab w:val="right" w:leader="dot" w:pos="7921"/>
        </w:tabs>
        <w:rPr>
          <w:rFonts w:asciiTheme="minorHAnsi" w:hAnsiTheme="minorHAnsi"/>
          <w:b w:val="0"/>
          <w:sz w:val="22"/>
          <w:szCs w:val="22"/>
          <w:lang w:val="en-US"/>
        </w:rPr>
      </w:pPr>
      <w:r>
        <w:t>BAB III METODOLOGI</w:t>
      </w:r>
      <w:r w:rsidRPr="00E5614D">
        <w:rPr>
          <w:lang w:val="en-US"/>
        </w:rPr>
        <w:t xml:space="preserve"> PENELITIAN</w:t>
      </w:r>
      <w:r>
        <w:tab/>
      </w:r>
      <w:r>
        <w:fldChar w:fldCharType="begin"/>
      </w:r>
      <w:r>
        <w:instrText xml:space="preserve"> PAGEREF _Toc189305335 \h </w:instrText>
      </w:r>
      <w:r>
        <w:fldChar w:fldCharType="separate"/>
      </w:r>
      <w:r>
        <w:t>35</w:t>
      </w:r>
      <w:r>
        <w:fldChar w:fldCharType="end"/>
      </w:r>
    </w:p>
    <w:p w14:paraId="3179BD6E" w14:textId="7D6A4ABB" w:rsidR="00FE6E0F" w:rsidRDefault="00FE6E0F" w:rsidP="00FE6E0F">
      <w:pPr>
        <w:pStyle w:val="TOC2"/>
        <w:rPr>
          <w:rFonts w:asciiTheme="minorHAnsi" w:hAnsiTheme="minorHAnsi"/>
          <w:sz w:val="22"/>
          <w:lang w:val="en-US"/>
        </w:rPr>
      </w:pPr>
      <w:r w:rsidRPr="00E5614D">
        <w:rPr>
          <w:lang w:val="fi-FI"/>
        </w:rPr>
        <w:t>3.1 Lokasi Penelitian</w:t>
      </w:r>
      <w:r>
        <w:tab/>
      </w:r>
      <w:r>
        <w:fldChar w:fldCharType="begin"/>
      </w:r>
      <w:r>
        <w:instrText xml:space="preserve"> PAGEREF _Toc189305336 \h </w:instrText>
      </w:r>
      <w:r>
        <w:fldChar w:fldCharType="separate"/>
      </w:r>
      <w:r>
        <w:t>35</w:t>
      </w:r>
      <w:r>
        <w:fldChar w:fldCharType="end"/>
      </w:r>
    </w:p>
    <w:p w14:paraId="2664E4BA" w14:textId="6DF96B6A" w:rsidR="00FE6E0F" w:rsidRDefault="00FE6E0F" w:rsidP="00FE6E0F">
      <w:pPr>
        <w:pStyle w:val="TOC2"/>
        <w:rPr>
          <w:rFonts w:asciiTheme="minorHAnsi" w:hAnsiTheme="minorHAnsi"/>
          <w:sz w:val="22"/>
          <w:lang w:val="en-US"/>
        </w:rPr>
      </w:pPr>
      <w:r w:rsidRPr="00E5614D">
        <w:rPr>
          <w:lang w:val="fi-FI"/>
        </w:rPr>
        <w:t>3.2 Metode Penelitian</w:t>
      </w:r>
      <w:r>
        <w:tab/>
      </w:r>
      <w:r>
        <w:fldChar w:fldCharType="begin"/>
      </w:r>
      <w:r>
        <w:instrText xml:space="preserve"> PAGEREF _Toc189305337 \h </w:instrText>
      </w:r>
      <w:r>
        <w:fldChar w:fldCharType="separate"/>
      </w:r>
      <w:r>
        <w:t>35</w:t>
      </w:r>
      <w:r>
        <w:fldChar w:fldCharType="end"/>
      </w:r>
    </w:p>
    <w:p w14:paraId="07A77D27" w14:textId="3F9661EF" w:rsidR="00FE6E0F" w:rsidRDefault="00FE6E0F" w:rsidP="00FE6E0F">
      <w:pPr>
        <w:pStyle w:val="TOC2"/>
        <w:rPr>
          <w:rFonts w:asciiTheme="minorHAnsi" w:hAnsiTheme="minorHAnsi"/>
          <w:sz w:val="22"/>
          <w:lang w:val="en-US"/>
        </w:rPr>
      </w:pPr>
      <w:r w:rsidRPr="00E5614D">
        <w:rPr>
          <w:lang w:val="fi-FI"/>
        </w:rPr>
        <w:t>3.3 Bahan Penelitian</w:t>
      </w:r>
      <w:r>
        <w:tab/>
      </w:r>
      <w:r>
        <w:fldChar w:fldCharType="begin"/>
      </w:r>
      <w:r>
        <w:instrText xml:space="preserve"> PAGEREF _Toc189305338 \h </w:instrText>
      </w:r>
      <w:r>
        <w:fldChar w:fldCharType="separate"/>
      </w:r>
      <w:r>
        <w:t>36</w:t>
      </w:r>
      <w:r>
        <w:fldChar w:fldCharType="end"/>
      </w:r>
    </w:p>
    <w:p w14:paraId="3F7902E1" w14:textId="56A73B73" w:rsidR="00FE6E0F" w:rsidRDefault="00FE6E0F" w:rsidP="00FE6E0F">
      <w:pPr>
        <w:pStyle w:val="TOC2"/>
        <w:rPr>
          <w:rFonts w:asciiTheme="minorHAnsi" w:hAnsiTheme="minorHAnsi"/>
          <w:sz w:val="22"/>
          <w:lang w:val="en-US"/>
        </w:rPr>
      </w:pPr>
      <w:r w:rsidRPr="00E5614D">
        <w:rPr>
          <w:lang w:val="fi-FI"/>
        </w:rPr>
        <w:t>3.4 Alat Penelitian</w:t>
      </w:r>
      <w:r>
        <w:tab/>
      </w:r>
      <w:r>
        <w:fldChar w:fldCharType="begin"/>
      </w:r>
      <w:r>
        <w:instrText xml:space="preserve"> PAGEREF _Toc189305339 \h </w:instrText>
      </w:r>
      <w:r>
        <w:fldChar w:fldCharType="separate"/>
      </w:r>
      <w:r>
        <w:t>37</w:t>
      </w:r>
      <w:r>
        <w:fldChar w:fldCharType="end"/>
      </w:r>
    </w:p>
    <w:p w14:paraId="2070570B" w14:textId="327DD65C" w:rsidR="00FE6E0F" w:rsidRDefault="00FE6E0F">
      <w:pPr>
        <w:pStyle w:val="TOC3"/>
        <w:rPr>
          <w:rFonts w:asciiTheme="minorHAnsi" w:hAnsiTheme="minorHAnsi"/>
          <w:sz w:val="22"/>
          <w:lang w:val="en-US"/>
        </w:rPr>
      </w:pPr>
      <w:r>
        <w:t>3.</w:t>
      </w:r>
      <w:r w:rsidRPr="00E5614D">
        <w:rPr>
          <w:lang w:val="en-US"/>
        </w:rPr>
        <w:t>4</w:t>
      </w:r>
      <w:r>
        <w:t>.1 Perangkat Keras</w:t>
      </w:r>
      <w:r>
        <w:tab/>
      </w:r>
      <w:r>
        <w:fldChar w:fldCharType="begin"/>
      </w:r>
      <w:r>
        <w:instrText xml:space="preserve"> PAGEREF _Toc189305340 \h </w:instrText>
      </w:r>
      <w:r>
        <w:fldChar w:fldCharType="separate"/>
      </w:r>
      <w:r>
        <w:t>38</w:t>
      </w:r>
      <w:r>
        <w:fldChar w:fldCharType="end"/>
      </w:r>
    </w:p>
    <w:p w14:paraId="10C80AA7" w14:textId="15D0458C" w:rsidR="00FE6E0F" w:rsidRDefault="00FE6E0F">
      <w:pPr>
        <w:pStyle w:val="TOC3"/>
        <w:rPr>
          <w:rFonts w:asciiTheme="minorHAnsi" w:hAnsiTheme="minorHAnsi"/>
          <w:sz w:val="22"/>
          <w:lang w:val="en-US"/>
        </w:rPr>
      </w:pPr>
      <w:r>
        <w:t>3.</w:t>
      </w:r>
      <w:r w:rsidRPr="00E5614D">
        <w:rPr>
          <w:lang w:val="en-US"/>
        </w:rPr>
        <w:t>4</w:t>
      </w:r>
      <w:r>
        <w:t>.2 Perangkat Lunak</w:t>
      </w:r>
      <w:r>
        <w:tab/>
      </w:r>
      <w:r>
        <w:fldChar w:fldCharType="begin"/>
      </w:r>
      <w:r>
        <w:instrText xml:space="preserve"> PAGEREF _Toc189305341 \h </w:instrText>
      </w:r>
      <w:r>
        <w:fldChar w:fldCharType="separate"/>
      </w:r>
      <w:r>
        <w:t>38</w:t>
      </w:r>
      <w:r>
        <w:fldChar w:fldCharType="end"/>
      </w:r>
    </w:p>
    <w:p w14:paraId="654D7159" w14:textId="07FF9CBE" w:rsidR="00FE6E0F" w:rsidRDefault="00FE6E0F" w:rsidP="00FE6E0F">
      <w:pPr>
        <w:pStyle w:val="TOC2"/>
        <w:rPr>
          <w:rFonts w:asciiTheme="minorHAnsi" w:hAnsiTheme="minorHAnsi"/>
          <w:sz w:val="22"/>
          <w:lang w:val="en-US"/>
        </w:rPr>
      </w:pPr>
      <w:r>
        <w:t>3.5 Jalan Penelitian</w:t>
      </w:r>
      <w:r>
        <w:tab/>
      </w:r>
      <w:r>
        <w:fldChar w:fldCharType="begin"/>
      </w:r>
      <w:r>
        <w:instrText xml:space="preserve"> PAGEREF _Toc189305342 \h </w:instrText>
      </w:r>
      <w:r>
        <w:fldChar w:fldCharType="separate"/>
      </w:r>
      <w:r>
        <w:t>38</w:t>
      </w:r>
      <w:r>
        <w:fldChar w:fldCharType="end"/>
      </w:r>
    </w:p>
    <w:p w14:paraId="67024483" w14:textId="53B5188F" w:rsidR="00FE6E0F" w:rsidRDefault="00FE6E0F">
      <w:pPr>
        <w:pStyle w:val="TOC3"/>
        <w:rPr>
          <w:rFonts w:asciiTheme="minorHAnsi" w:hAnsiTheme="minorHAnsi"/>
          <w:sz w:val="22"/>
          <w:lang w:val="en-US"/>
        </w:rPr>
      </w:pPr>
      <w:r>
        <w:t>3.</w:t>
      </w:r>
      <w:r w:rsidRPr="00E5614D">
        <w:rPr>
          <w:lang w:val="en-US"/>
        </w:rPr>
        <w:t>5</w:t>
      </w:r>
      <w:r>
        <w:t>.1 Tahap Intelegensi</w:t>
      </w:r>
      <w:r>
        <w:tab/>
      </w:r>
      <w:r>
        <w:fldChar w:fldCharType="begin"/>
      </w:r>
      <w:r>
        <w:instrText xml:space="preserve"> PAGEREF _Toc189305343 \h </w:instrText>
      </w:r>
      <w:r>
        <w:fldChar w:fldCharType="separate"/>
      </w:r>
      <w:r>
        <w:t>40</w:t>
      </w:r>
      <w:r>
        <w:fldChar w:fldCharType="end"/>
      </w:r>
    </w:p>
    <w:p w14:paraId="5D0B45FB" w14:textId="439B94B4" w:rsidR="00FE6E0F" w:rsidRDefault="00FE6E0F">
      <w:pPr>
        <w:pStyle w:val="TOC3"/>
        <w:rPr>
          <w:rFonts w:asciiTheme="minorHAnsi" w:hAnsiTheme="minorHAnsi"/>
          <w:sz w:val="22"/>
          <w:lang w:val="en-US"/>
        </w:rPr>
      </w:pPr>
      <w:r>
        <w:t>3.</w:t>
      </w:r>
      <w:r w:rsidRPr="00E5614D">
        <w:rPr>
          <w:lang w:val="en-US"/>
        </w:rPr>
        <w:t>5</w:t>
      </w:r>
      <w:r>
        <w:t>.2 Tahap Desain</w:t>
      </w:r>
      <w:r>
        <w:tab/>
      </w:r>
      <w:r>
        <w:fldChar w:fldCharType="begin"/>
      </w:r>
      <w:r>
        <w:instrText xml:space="preserve"> PAGEREF _Toc189305344 \h </w:instrText>
      </w:r>
      <w:r>
        <w:fldChar w:fldCharType="separate"/>
      </w:r>
      <w:r>
        <w:t>40</w:t>
      </w:r>
      <w:r>
        <w:fldChar w:fldCharType="end"/>
      </w:r>
    </w:p>
    <w:p w14:paraId="148899B5" w14:textId="5BC27D3F" w:rsidR="00FE6E0F" w:rsidRDefault="00FE6E0F">
      <w:pPr>
        <w:pStyle w:val="TOC3"/>
        <w:rPr>
          <w:rFonts w:asciiTheme="minorHAnsi" w:hAnsiTheme="minorHAnsi"/>
          <w:sz w:val="22"/>
          <w:lang w:val="en-US"/>
        </w:rPr>
      </w:pPr>
      <w:r>
        <w:t>3.</w:t>
      </w:r>
      <w:r w:rsidRPr="00E5614D">
        <w:rPr>
          <w:lang w:val="en-US"/>
        </w:rPr>
        <w:t>5</w:t>
      </w:r>
      <w:r>
        <w:t>.3 Tahap Implementasi</w:t>
      </w:r>
      <w:r>
        <w:tab/>
      </w:r>
      <w:r>
        <w:fldChar w:fldCharType="begin"/>
      </w:r>
      <w:r>
        <w:instrText xml:space="preserve"> PAGEREF _Toc189305345 \h </w:instrText>
      </w:r>
      <w:r>
        <w:fldChar w:fldCharType="separate"/>
      </w:r>
      <w:r>
        <w:t>41</w:t>
      </w:r>
      <w:r>
        <w:fldChar w:fldCharType="end"/>
      </w:r>
    </w:p>
    <w:p w14:paraId="577D8154" w14:textId="703F131C" w:rsidR="00FE6E0F" w:rsidRDefault="00FE6E0F">
      <w:pPr>
        <w:pStyle w:val="TOC3"/>
        <w:rPr>
          <w:rFonts w:asciiTheme="minorHAnsi" w:hAnsiTheme="minorHAnsi"/>
          <w:sz w:val="22"/>
          <w:lang w:val="en-US"/>
        </w:rPr>
      </w:pPr>
      <w:r>
        <w:t>3.</w:t>
      </w:r>
      <w:r w:rsidRPr="00E5614D">
        <w:rPr>
          <w:lang w:val="en-US"/>
        </w:rPr>
        <w:t>5</w:t>
      </w:r>
      <w:r>
        <w:t>.4 Tahap Pemilihan</w:t>
      </w:r>
      <w:r>
        <w:tab/>
      </w:r>
      <w:r>
        <w:fldChar w:fldCharType="begin"/>
      </w:r>
      <w:r>
        <w:instrText xml:space="preserve"> PAGEREF _Toc189305346 \h </w:instrText>
      </w:r>
      <w:r>
        <w:fldChar w:fldCharType="separate"/>
      </w:r>
      <w:r>
        <w:t>41</w:t>
      </w:r>
      <w:r>
        <w:fldChar w:fldCharType="end"/>
      </w:r>
    </w:p>
    <w:p w14:paraId="04D765C9" w14:textId="18B05823" w:rsidR="00FE6E0F" w:rsidRDefault="00FE6E0F">
      <w:pPr>
        <w:pStyle w:val="TOC1"/>
        <w:tabs>
          <w:tab w:val="right" w:leader="dot" w:pos="7921"/>
        </w:tabs>
        <w:rPr>
          <w:rFonts w:asciiTheme="minorHAnsi" w:hAnsiTheme="minorHAnsi"/>
          <w:b w:val="0"/>
          <w:sz w:val="22"/>
          <w:szCs w:val="22"/>
          <w:lang w:val="en-US"/>
        </w:rPr>
      </w:pPr>
      <w:r>
        <w:t>BAB IV HASIL DAN PEMBAHASAN</w:t>
      </w:r>
      <w:r>
        <w:tab/>
      </w:r>
      <w:r>
        <w:fldChar w:fldCharType="begin"/>
      </w:r>
      <w:r>
        <w:instrText xml:space="preserve"> PAGEREF _Toc189305347 \h </w:instrText>
      </w:r>
      <w:r>
        <w:fldChar w:fldCharType="separate"/>
      </w:r>
      <w:r>
        <w:t>42</w:t>
      </w:r>
      <w:r>
        <w:fldChar w:fldCharType="end"/>
      </w:r>
    </w:p>
    <w:p w14:paraId="56688392" w14:textId="3AD307C0" w:rsidR="00FE6E0F" w:rsidRDefault="00FE6E0F" w:rsidP="00FE6E0F">
      <w:pPr>
        <w:pStyle w:val="TOC2"/>
        <w:rPr>
          <w:rFonts w:asciiTheme="minorHAnsi" w:hAnsiTheme="minorHAnsi"/>
          <w:sz w:val="22"/>
          <w:lang w:val="en-US"/>
        </w:rPr>
      </w:pPr>
      <w:r w:rsidRPr="00E5614D">
        <w:t>4.1 Hasil Penelitian</w:t>
      </w:r>
      <w:r>
        <w:tab/>
      </w:r>
      <w:r>
        <w:fldChar w:fldCharType="begin"/>
      </w:r>
      <w:r>
        <w:instrText xml:space="preserve"> PAGEREF _Toc189305348 \h </w:instrText>
      </w:r>
      <w:r>
        <w:fldChar w:fldCharType="separate"/>
      </w:r>
      <w:r>
        <w:t>42</w:t>
      </w:r>
      <w:r>
        <w:fldChar w:fldCharType="end"/>
      </w:r>
    </w:p>
    <w:p w14:paraId="028C50AF" w14:textId="3F81466A" w:rsidR="00FE6E0F" w:rsidRDefault="00FE6E0F" w:rsidP="00FE6E0F">
      <w:pPr>
        <w:pStyle w:val="TOC2"/>
        <w:rPr>
          <w:rFonts w:asciiTheme="minorHAnsi" w:hAnsiTheme="minorHAnsi"/>
          <w:sz w:val="22"/>
          <w:lang w:val="en-US"/>
        </w:rPr>
      </w:pPr>
      <w:r w:rsidRPr="00E5614D">
        <w:rPr>
          <w:lang w:val="fi-FI"/>
        </w:rPr>
        <w:t>4.2 Analisis dan Pembahasan</w:t>
      </w:r>
      <w:r>
        <w:tab/>
      </w:r>
      <w:r>
        <w:fldChar w:fldCharType="begin"/>
      </w:r>
      <w:r>
        <w:instrText xml:space="preserve"> PAGEREF _Toc189305349 \h </w:instrText>
      </w:r>
      <w:r>
        <w:fldChar w:fldCharType="separate"/>
      </w:r>
      <w:r>
        <w:t>42</w:t>
      </w:r>
      <w:r>
        <w:fldChar w:fldCharType="end"/>
      </w:r>
    </w:p>
    <w:p w14:paraId="5BFFF87A" w14:textId="15DC32A1" w:rsidR="00FE6E0F" w:rsidRDefault="00FE6E0F">
      <w:pPr>
        <w:pStyle w:val="TOC1"/>
        <w:tabs>
          <w:tab w:val="right" w:leader="dot" w:pos="7921"/>
        </w:tabs>
        <w:rPr>
          <w:rFonts w:asciiTheme="minorHAnsi" w:hAnsiTheme="minorHAnsi"/>
          <w:b w:val="0"/>
          <w:sz w:val="22"/>
          <w:szCs w:val="22"/>
          <w:lang w:val="en-US"/>
        </w:rPr>
      </w:pPr>
      <w:r>
        <w:t>BAB V PENUTUP</w:t>
      </w:r>
      <w:r>
        <w:tab/>
      </w:r>
      <w:r>
        <w:fldChar w:fldCharType="begin"/>
      </w:r>
      <w:r>
        <w:instrText xml:space="preserve"> PAGEREF _Toc189305350 \h </w:instrText>
      </w:r>
      <w:r>
        <w:fldChar w:fldCharType="separate"/>
      </w:r>
      <w:r>
        <w:t>44</w:t>
      </w:r>
      <w:r>
        <w:fldChar w:fldCharType="end"/>
      </w:r>
    </w:p>
    <w:p w14:paraId="05EC554A" w14:textId="06136E27" w:rsidR="00FE6E0F" w:rsidRDefault="00FE6E0F" w:rsidP="00FE6E0F">
      <w:pPr>
        <w:pStyle w:val="TOC2"/>
        <w:rPr>
          <w:rFonts w:asciiTheme="minorHAnsi" w:hAnsiTheme="minorHAnsi"/>
          <w:sz w:val="22"/>
          <w:lang w:val="en-US"/>
        </w:rPr>
      </w:pPr>
      <w:r w:rsidRPr="00E5614D">
        <w:t>5.1 Kesimpulan</w:t>
      </w:r>
      <w:r>
        <w:tab/>
      </w:r>
      <w:r>
        <w:fldChar w:fldCharType="begin"/>
      </w:r>
      <w:r>
        <w:instrText xml:space="preserve"> PAGEREF _Toc189305351 \h </w:instrText>
      </w:r>
      <w:r>
        <w:fldChar w:fldCharType="separate"/>
      </w:r>
      <w:r>
        <w:t>44</w:t>
      </w:r>
      <w:r>
        <w:fldChar w:fldCharType="end"/>
      </w:r>
    </w:p>
    <w:p w14:paraId="5690B0C1" w14:textId="5B4E23CB" w:rsidR="00FE6E0F" w:rsidRDefault="00FE6E0F" w:rsidP="00FE6E0F">
      <w:pPr>
        <w:pStyle w:val="TOC2"/>
        <w:rPr>
          <w:rFonts w:asciiTheme="minorHAnsi" w:hAnsiTheme="minorHAnsi"/>
          <w:sz w:val="22"/>
          <w:lang w:val="en-US"/>
        </w:rPr>
      </w:pPr>
      <w:r>
        <w:t>5.2 Saran</w:t>
      </w:r>
      <w:r>
        <w:tab/>
      </w:r>
      <w:r>
        <w:fldChar w:fldCharType="begin"/>
      </w:r>
      <w:r>
        <w:instrText xml:space="preserve"> PAGEREF _Toc189305352 \h </w:instrText>
      </w:r>
      <w:r>
        <w:fldChar w:fldCharType="separate"/>
      </w:r>
      <w:r>
        <w:t>44</w:t>
      </w:r>
      <w:r>
        <w:fldChar w:fldCharType="end"/>
      </w:r>
    </w:p>
    <w:p w14:paraId="07D9B0C9" w14:textId="78F4F87C" w:rsidR="00FE6E0F" w:rsidRDefault="00FE6E0F">
      <w:pPr>
        <w:pStyle w:val="TOC1"/>
        <w:tabs>
          <w:tab w:val="right" w:leader="dot" w:pos="7921"/>
        </w:tabs>
        <w:rPr>
          <w:rFonts w:asciiTheme="minorHAnsi" w:hAnsiTheme="minorHAnsi"/>
          <w:b w:val="0"/>
          <w:sz w:val="22"/>
          <w:szCs w:val="22"/>
          <w:lang w:val="en-US"/>
        </w:rPr>
      </w:pPr>
      <w:r>
        <w:t>DAFTAR PUSTAKA</w:t>
      </w:r>
      <w:r>
        <w:tab/>
      </w:r>
      <w:r>
        <w:fldChar w:fldCharType="begin"/>
      </w:r>
      <w:r>
        <w:instrText xml:space="preserve"> PAGEREF _Toc189305353 \h </w:instrText>
      </w:r>
      <w:r>
        <w:fldChar w:fldCharType="separate"/>
      </w:r>
      <w:r>
        <w:t>45</w:t>
      </w:r>
      <w:r>
        <w:fldChar w:fldCharType="end"/>
      </w:r>
    </w:p>
    <w:p w14:paraId="455FCC3C" w14:textId="76F70A16" w:rsidR="00FE6E0F" w:rsidRDefault="00FE6E0F">
      <w:pPr>
        <w:pStyle w:val="TOC1"/>
        <w:tabs>
          <w:tab w:val="right" w:leader="dot" w:pos="7921"/>
        </w:tabs>
        <w:rPr>
          <w:rFonts w:asciiTheme="minorHAnsi" w:hAnsiTheme="minorHAnsi"/>
          <w:b w:val="0"/>
          <w:sz w:val="22"/>
          <w:szCs w:val="22"/>
          <w:lang w:val="en-US"/>
        </w:rPr>
      </w:pPr>
      <w:r>
        <w:t>LAMPIRAN</w:t>
      </w:r>
      <w:r>
        <w:tab/>
      </w:r>
      <w:r>
        <w:fldChar w:fldCharType="begin"/>
      </w:r>
      <w:r>
        <w:instrText xml:space="preserve"> PAGEREF _Toc189305354 \h </w:instrText>
      </w:r>
      <w:r>
        <w:fldChar w:fldCharType="separate"/>
      </w:r>
      <w:r>
        <w:t>xlvii</w:t>
      </w:r>
      <w:r>
        <w:fldChar w:fldCharType="end"/>
      </w:r>
    </w:p>
    <w:p w14:paraId="072B0300" w14:textId="5DC5C5F1" w:rsidR="00FE6E0F" w:rsidRDefault="00FE6E0F" w:rsidP="00FE6E0F">
      <w:pPr>
        <w:pStyle w:val="TOC2"/>
        <w:rPr>
          <w:rFonts w:asciiTheme="minorHAnsi" w:hAnsiTheme="minorHAnsi"/>
          <w:sz w:val="22"/>
          <w:lang w:val="en-US"/>
        </w:rPr>
      </w:pPr>
      <w:r w:rsidRPr="00E5614D">
        <w:rPr>
          <w:lang w:val="fi-FI"/>
        </w:rPr>
        <w:t>Lampiran 1. Biodata Peneliti</w:t>
      </w:r>
      <w:r>
        <w:tab/>
      </w:r>
      <w:r>
        <w:fldChar w:fldCharType="begin"/>
      </w:r>
      <w:r>
        <w:instrText xml:space="preserve"> PAGEREF _Toc189305355 \h </w:instrText>
      </w:r>
      <w:r>
        <w:fldChar w:fldCharType="separate"/>
      </w:r>
      <w:r>
        <w:t>xlvii</w:t>
      </w:r>
      <w:r>
        <w:fldChar w:fldCharType="end"/>
      </w:r>
    </w:p>
    <w:p w14:paraId="181ECB61" w14:textId="55C9762A" w:rsidR="00FE6E0F" w:rsidRDefault="00FE6E0F" w:rsidP="00FE6E0F">
      <w:pPr>
        <w:pStyle w:val="TOC2"/>
        <w:rPr>
          <w:rFonts w:asciiTheme="minorHAnsi" w:hAnsiTheme="minorHAnsi"/>
          <w:sz w:val="22"/>
          <w:lang w:val="en-US"/>
        </w:rPr>
      </w:pPr>
      <w:r>
        <w:lastRenderedPageBreak/>
        <w:t>Lampiran 2.  Form Bimbingan Skripsi</w:t>
      </w:r>
      <w:r>
        <w:tab/>
      </w:r>
      <w:r>
        <w:fldChar w:fldCharType="begin"/>
      </w:r>
      <w:r>
        <w:instrText xml:space="preserve"> PAGEREF _Toc189305356 \h </w:instrText>
      </w:r>
      <w:r>
        <w:fldChar w:fldCharType="separate"/>
      </w:r>
      <w:r>
        <w:t>xlviii</w:t>
      </w:r>
      <w:r>
        <w:fldChar w:fldCharType="end"/>
      </w:r>
    </w:p>
    <w:p w14:paraId="706CFA70" w14:textId="262DBD4A" w:rsidR="00FE6E0F" w:rsidRDefault="00FE6E0F" w:rsidP="00FE6E0F">
      <w:pPr>
        <w:pStyle w:val="TOC2"/>
        <w:rPr>
          <w:rFonts w:asciiTheme="minorHAnsi" w:hAnsiTheme="minorHAnsi"/>
          <w:sz w:val="22"/>
          <w:lang w:val="en-US"/>
        </w:rPr>
      </w:pPr>
      <w:r>
        <w:t>Lampiran 3. Data Penelitian</w:t>
      </w:r>
      <w:r>
        <w:tab/>
      </w:r>
      <w:r>
        <w:fldChar w:fldCharType="begin"/>
      </w:r>
      <w:r>
        <w:instrText xml:space="preserve"> PAGEREF _Toc189305357 \h </w:instrText>
      </w:r>
      <w:r>
        <w:fldChar w:fldCharType="separate"/>
      </w:r>
      <w:r>
        <w:t>xlix</w:t>
      </w:r>
      <w:r>
        <w:fldChar w:fldCharType="end"/>
      </w:r>
    </w:p>
    <w:p w14:paraId="1FD08F5A" w14:textId="163B6EFA" w:rsidR="00FE6E0F" w:rsidRDefault="00FE6E0F" w:rsidP="00FE6E0F">
      <w:pPr>
        <w:pStyle w:val="TOC2"/>
        <w:rPr>
          <w:rFonts w:asciiTheme="minorHAnsi" w:hAnsiTheme="minorHAnsi"/>
          <w:sz w:val="22"/>
          <w:lang w:val="en-US"/>
        </w:rPr>
      </w:pPr>
      <w:r w:rsidRPr="00E5614D">
        <w:t>Lampiran 4. Kode Program</w:t>
      </w:r>
      <w:r>
        <w:tab/>
      </w:r>
      <w:r>
        <w:fldChar w:fldCharType="begin"/>
      </w:r>
      <w:r>
        <w:instrText xml:space="preserve"> PAGEREF _Toc189305358 \h </w:instrText>
      </w:r>
      <w:r>
        <w:fldChar w:fldCharType="separate"/>
      </w:r>
      <w:r>
        <w:t>l</w:t>
      </w:r>
      <w:r>
        <w:fldChar w:fldCharType="end"/>
      </w:r>
    </w:p>
    <w:p w14:paraId="32B117A0" w14:textId="667C8F73" w:rsidR="00EC2089" w:rsidRPr="004753CB" w:rsidRDefault="00957FD2" w:rsidP="00EC2089">
      <w:r w:rsidRPr="004753CB">
        <w:fldChar w:fldCharType="end"/>
      </w:r>
    </w:p>
    <w:p w14:paraId="16274A19" w14:textId="77777777" w:rsidR="004C13E4" w:rsidRPr="004753CB" w:rsidRDefault="004C13E4" w:rsidP="00CD4076">
      <w:pPr>
        <w:sectPr w:rsidR="004C13E4" w:rsidRPr="004753CB" w:rsidSect="004C0BDF">
          <w:pgSz w:w="11900" w:h="16840"/>
          <w:pgMar w:top="2268" w:right="1701" w:bottom="1701" w:left="2268" w:header="708" w:footer="708" w:gutter="0"/>
          <w:pgNumType w:fmt="lowerRoman"/>
          <w:cols w:space="708"/>
          <w:docGrid w:linePitch="360"/>
        </w:sectPr>
      </w:pPr>
    </w:p>
    <w:p w14:paraId="24566B2E" w14:textId="77777777" w:rsidR="00833252" w:rsidRDefault="00833252" w:rsidP="00CD4076">
      <w:pPr>
        <w:pStyle w:val="Heading1"/>
        <w:rPr>
          <w:lang w:val="en-US"/>
        </w:rPr>
      </w:pPr>
      <w:bookmarkStart w:id="13" w:name="_Toc189305314"/>
      <w:r>
        <w:rPr>
          <w:lang w:val="en-US"/>
        </w:rPr>
        <w:lastRenderedPageBreak/>
        <w:t>DAFTAR GAMBAR</w:t>
      </w:r>
      <w:bookmarkEnd w:id="13"/>
    </w:p>
    <w:p w14:paraId="7F71C00D" w14:textId="77777777" w:rsidR="00833252" w:rsidRDefault="00833252">
      <w:pPr>
        <w:rPr>
          <w:lang w:val="en-US"/>
        </w:rPr>
      </w:pPr>
    </w:p>
    <w:p w14:paraId="2032E1B9" w14:textId="6736B555" w:rsidR="00CA47D0" w:rsidRDefault="00CA47D0">
      <w:pPr>
        <w:pStyle w:val="TableofFigures"/>
        <w:tabs>
          <w:tab w:val="right" w:leader="dot" w:pos="7921"/>
        </w:tabs>
        <w:rPr>
          <w:rFonts w:asciiTheme="minorHAnsi" w:hAnsiTheme="minorHAnsi"/>
          <w:sz w:val="22"/>
          <w:szCs w:val="22"/>
          <w:lang w:val="en-US"/>
        </w:rPr>
      </w:pPr>
      <w:r>
        <w:rPr>
          <w:lang w:val="en-US"/>
        </w:rPr>
        <w:fldChar w:fldCharType="begin"/>
      </w:r>
      <w:r>
        <w:rPr>
          <w:lang w:val="en-US"/>
        </w:rPr>
        <w:instrText xml:space="preserve"> TOC \h \z \c "Gambar 3." </w:instrText>
      </w:r>
      <w:r>
        <w:rPr>
          <w:lang w:val="en-US"/>
        </w:rPr>
        <w:fldChar w:fldCharType="separate"/>
      </w:r>
      <w:hyperlink w:anchor="_Toc58400856" w:history="1">
        <w:r w:rsidRPr="00A80D40">
          <w:rPr>
            <w:rStyle w:val="Hyperlink"/>
          </w:rPr>
          <w:t>Gambar 3. 1 Tahapan Penelitian (Turban, 2005)</w:t>
        </w:r>
        <w:r>
          <w:rPr>
            <w:webHidden/>
          </w:rPr>
          <w:tab/>
        </w:r>
        <w:r>
          <w:rPr>
            <w:webHidden/>
          </w:rPr>
          <w:fldChar w:fldCharType="begin"/>
        </w:r>
        <w:r>
          <w:rPr>
            <w:webHidden/>
          </w:rPr>
          <w:instrText xml:space="preserve"> PAGEREF _Toc58400856 \h </w:instrText>
        </w:r>
        <w:r>
          <w:rPr>
            <w:webHidden/>
          </w:rPr>
        </w:r>
        <w:r>
          <w:rPr>
            <w:webHidden/>
          </w:rPr>
          <w:fldChar w:fldCharType="separate"/>
        </w:r>
        <w:r w:rsidR="007F3478">
          <w:rPr>
            <w:webHidden/>
          </w:rPr>
          <w:t>9</w:t>
        </w:r>
        <w:r>
          <w:rPr>
            <w:webHidden/>
          </w:rPr>
          <w:fldChar w:fldCharType="end"/>
        </w:r>
      </w:hyperlink>
    </w:p>
    <w:p w14:paraId="0633403D" w14:textId="5B0A4C26" w:rsidR="00833252" w:rsidRDefault="00CA47D0">
      <w:pPr>
        <w:rPr>
          <w:rFonts w:eastAsiaTheme="majorEastAsia" w:cstheme="majorBidi"/>
          <w:b/>
          <w:bCs/>
          <w:color w:val="000000" w:themeColor="text1"/>
          <w:sz w:val="28"/>
          <w:szCs w:val="32"/>
          <w:lang w:val="en-US"/>
        </w:rPr>
      </w:pPr>
      <w:r>
        <w:rPr>
          <w:lang w:val="en-US"/>
        </w:rPr>
        <w:fldChar w:fldCharType="end"/>
      </w:r>
      <w:r w:rsidR="00833252">
        <w:rPr>
          <w:lang w:val="en-US"/>
        </w:rPr>
        <w:br w:type="page"/>
      </w:r>
    </w:p>
    <w:p w14:paraId="4987A4D0" w14:textId="225A887F" w:rsidR="002410E4" w:rsidRDefault="00B62AD6" w:rsidP="00CD4076">
      <w:pPr>
        <w:pStyle w:val="Heading1"/>
      </w:pPr>
      <w:bookmarkStart w:id="14" w:name="_Toc189305315"/>
      <w:r w:rsidRPr="004753CB">
        <w:lastRenderedPageBreak/>
        <w:t>DAFTAR TABEL</w:t>
      </w:r>
      <w:bookmarkEnd w:id="14"/>
    </w:p>
    <w:p w14:paraId="580FA372" w14:textId="3F7AFD4E" w:rsidR="00720DAA" w:rsidRPr="004753CB" w:rsidRDefault="00720DAA" w:rsidP="00720DAA"/>
    <w:p w14:paraId="28B6E93E" w14:textId="15ACD92D" w:rsidR="00CA47D0" w:rsidRDefault="00CA47D0">
      <w:pPr>
        <w:pStyle w:val="TableofFigures"/>
        <w:tabs>
          <w:tab w:val="right" w:leader="dot" w:pos="7921"/>
        </w:tabs>
        <w:rPr>
          <w:rFonts w:asciiTheme="minorHAnsi" w:hAnsiTheme="minorHAnsi"/>
          <w:sz w:val="22"/>
          <w:szCs w:val="22"/>
          <w:lang w:val="en-US"/>
        </w:rPr>
      </w:pPr>
      <w:r>
        <w:fldChar w:fldCharType="begin"/>
      </w:r>
      <w:r>
        <w:instrText xml:space="preserve"> TOC \h \z \c "Tabel 3." </w:instrText>
      </w:r>
      <w:r>
        <w:fldChar w:fldCharType="separate"/>
      </w:r>
      <w:hyperlink w:anchor="_Toc58400832" w:history="1">
        <w:r w:rsidRPr="0016322F">
          <w:rPr>
            <w:rStyle w:val="Hyperlink"/>
          </w:rPr>
          <w:t>Tabel 3. 1 Perangkat Keras</w:t>
        </w:r>
        <w:r>
          <w:rPr>
            <w:webHidden/>
          </w:rPr>
          <w:tab/>
        </w:r>
        <w:r>
          <w:rPr>
            <w:webHidden/>
          </w:rPr>
          <w:fldChar w:fldCharType="begin"/>
        </w:r>
        <w:r>
          <w:rPr>
            <w:webHidden/>
          </w:rPr>
          <w:instrText xml:space="preserve"> PAGEREF _Toc58400832 \h </w:instrText>
        </w:r>
        <w:r>
          <w:rPr>
            <w:webHidden/>
          </w:rPr>
        </w:r>
        <w:r>
          <w:rPr>
            <w:webHidden/>
          </w:rPr>
          <w:fldChar w:fldCharType="separate"/>
        </w:r>
        <w:r w:rsidR="007F3478">
          <w:rPr>
            <w:webHidden/>
          </w:rPr>
          <w:t>8</w:t>
        </w:r>
        <w:r>
          <w:rPr>
            <w:webHidden/>
          </w:rPr>
          <w:fldChar w:fldCharType="end"/>
        </w:r>
      </w:hyperlink>
    </w:p>
    <w:p w14:paraId="0C1EBAD4" w14:textId="53259A90" w:rsidR="00CA47D0" w:rsidRDefault="006D0F1A">
      <w:pPr>
        <w:pStyle w:val="TableofFigures"/>
        <w:tabs>
          <w:tab w:val="right" w:leader="dot" w:pos="7921"/>
        </w:tabs>
        <w:rPr>
          <w:rFonts w:asciiTheme="minorHAnsi" w:hAnsiTheme="minorHAnsi"/>
          <w:sz w:val="22"/>
          <w:szCs w:val="22"/>
          <w:lang w:val="en-US"/>
        </w:rPr>
      </w:pPr>
      <w:hyperlink w:anchor="_Toc58400833" w:history="1">
        <w:r w:rsidR="00CA47D0" w:rsidRPr="0016322F">
          <w:rPr>
            <w:rStyle w:val="Hyperlink"/>
          </w:rPr>
          <w:t>Tabel 3. 2</w:t>
        </w:r>
        <w:r w:rsidR="00CA47D0" w:rsidRPr="0016322F">
          <w:rPr>
            <w:rStyle w:val="Hyperlink"/>
            <w:lang w:val="en-US"/>
          </w:rPr>
          <w:t xml:space="preserve"> Perangkat Lunak</w:t>
        </w:r>
        <w:r w:rsidR="00CA47D0">
          <w:rPr>
            <w:webHidden/>
          </w:rPr>
          <w:tab/>
        </w:r>
        <w:r w:rsidR="00CA47D0">
          <w:rPr>
            <w:webHidden/>
          </w:rPr>
          <w:fldChar w:fldCharType="begin"/>
        </w:r>
        <w:r w:rsidR="00CA47D0">
          <w:rPr>
            <w:webHidden/>
          </w:rPr>
          <w:instrText xml:space="preserve"> PAGEREF _Toc58400833 \h </w:instrText>
        </w:r>
        <w:r w:rsidR="00CA47D0">
          <w:rPr>
            <w:webHidden/>
          </w:rPr>
        </w:r>
        <w:r w:rsidR="00CA47D0">
          <w:rPr>
            <w:webHidden/>
          </w:rPr>
          <w:fldChar w:fldCharType="separate"/>
        </w:r>
        <w:r w:rsidR="007F3478">
          <w:rPr>
            <w:webHidden/>
          </w:rPr>
          <w:t>9</w:t>
        </w:r>
        <w:r w:rsidR="00CA47D0">
          <w:rPr>
            <w:webHidden/>
          </w:rPr>
          <w:fldChar w:fldCharType="end"/>
        </w:r>
      </w:hyperlink>
    </w:p>
    <w:p w14:paraId="027B8ACF" w14:textId="11F21F8D" w:rsidR="004C13E4" w:rsidRDefault="00CA47D0" w:rsidP="00833252">
      <w:r>
        <w:fldChar w:fldCharType="end"/>
      </w:r>
    </w:p>
    <w:p w14:paraId="14AA36FE" w14:textId="77777777" w:rsidR="00833252" w:rsidRDefault="00833252" w:rsidP="00833252"/>
    <w:p w14:paraId="7EBC1585" w14:textId="6392B1B2" w:rsidR="00833252" w:rsidRPr="00833252" w:rsidRDefault="00833252" w:rsidP="00833252">
      <w:pPr>
        <w:tabs>
          <w:tab w:val="left" w:pos="1380"/>
        </w:tabs>
        <w:sectPr w:rsidR="00833252" w:rsidRPr="00833252" w:rsidSect="004C0BDF">
          <w:pgSz w:w="11900" w:h="16840"/>
          <w:pgMar w:top="2268" w:right="1701" w:bottom="1701" w:left="2268" w:header="708" w:footer="708" w:gutter="0"/>
          <w:pgNumType w:fmt="lowerRoman"/>
          <w:cols w:space="708"/>
          <w:docGrid w:linePitch="360"/>
        </w:sectPr>
      </w:pPr>
      <w:r>
        <w:tab/>
      </w:r>
      <w:r>
        <w:tab/>
      </w:r>
    </w:p>
    <w:p w14:paraId="4049009F" w14:textId="2DCBCE59" w:rsidR="002410E4" w:rsidRPr="004753CB" w:rsidRDefault="00B62AD6" w:rsidP="00CD4076">
      <w:pPr>
        <w:pStyle w:val="Heading1"/>
      </w:pPr>
      <w:bookmarkStart w:id="15" w:name="_Toc189305316"/>
      <w:r w:rsidRPr="004753CB">
        <w:lastRenderedPageBreak/>
        <w:t>DAFTAR LAMPIRAN</w:t>
      </w:r>
      <w:bookmarkEnd w:id="15"/>
    </w:p>
    <w:p w14:paraId="49B72E5F" w14:textId="4EDCD07F" w:rsidR="003F1E0F" w:rsidRDefault="003F1E0F">
      <w:pPr>
        <w:tabs>
          <w:tab w:val="right" w:leader="dot" w:pos="7921"/>
        </w:tabs>
      </w:pPr>
    </w:p>
    <w:p w14:paraId="3F19E4C5" w14:textId="77777777" w:rsidR="007F3478" w:rsidRPr="007F3478" w:rsidRDefault="007F3478" w:rsidP="00FE6E0F">
      <w:pPr>
        <w:pStyle w:val="TOC2"/>
        <w:rPr>
          <w:rFonts w:asciiTheme="minorHAnsi" w:hAnsiTheme="minorHAnsi"/>
          <w:sz w:val="22"/>
          <w:lang w:val="fi-FI"/>
        </w:rPr>
      </w:pPr>
      <w:r w:rsidRPr="00476012">
        <w:rPr>
          <w:lang w:val="fi-FI"/>
        </w:rPr>
        <w:t>Lampiran 1. Biodata Peneliti</w:t>
      </w:r>
      <w:r>
        <w:tab/>
      </w:r>
      <w:r>
        <w:fldChar w:fldCharType="begin"/>
      </w:r>
      <w:r>
        <w:instrText xml:space="preserve"> PAGEREF _Toc58402006 \h </w:instrText>
      </w:r>
      <w:r>
        <w:fldChar w:fldCharType="separate"/>
      </w:r>
      <w:r>
        <w:t>xv</w:t>
      </w:r>
      <w:r>
        <w:fldChar w:fldCharType="end"/>
      </w:r>
    </w:p>
    <w:p w14:paraId="5F6A37E6" w14:textId="77777777" w:rsidR="007F3478" w:rsidRPr="007F3478" w:rsidRDefault="007F3478" w:rsidP="00FE6E0F">
      <w:pPr>
        <w:pStyle w:val="TOC2"/>
        <w:rPr>
          <w:rFonts w:asciiTheme="minorHAnsi" w:hAnsiTheme="minorHAnsi"/>
          <w:sz w:val="22"/>
          <w:lang w:val="en-US"/>
        </w:rPr>
      </w:pPr>
      <w:r>
        <w:t>Lampiran 2.  Form Bimbingan Skripsi</w:t>
      </w:r>
      <w:r>
        <w:tab/>
      </w:r>
      <w:r>
        <w:fldChar w:fldCharType="begin"/>
      </w:r>
      <w:r>
        <w:instrText xml:space="preserve"> PAGEREF _Toc58402007 \h </w:instrText>
      </w:r>
      <w:r>
        <w:fldChar w:fldCharType="separate"/>
      </w:r>
      <w:r>
        <w:t>xvi</w:t>
      </w:r>
      <w:r>
        <w:fldChar w:fldCharType="end"/>
      </w:r>
    </w:p>
    <w:p w14:paraId="08EF66B2" w14:textId="77777777" w:rsidR="007F3478" w:rsidRDefault="007F3478" w:rsidP="00FE6E0F">
      <w:pPr>
        <w:pStyle w:val="TOC2"/>
        <w:rPr>
          <w:rFonts w:asciiTheme="minorHAnsi" w:hAnsiTheme="minorHAnsi"/>
          <w:sz w:val="22"/>
          <w:lang w:val="en-US"/>
        </w:rPr>
      </w:pPr>
      <w:r>
        <w:t>Lampiran 3. Data Penelitian</w:t>
      </w:r>
      <w:r>
        <w:tab/>
      </w:r>
      <w:r>
        <w:fldChar w:fldCharType="begin"/>
      </w:r>
      <w:r>
        <w:instrText xml:space="preserve"> PAGEREF _Toc58402008 \h </w:instrText>
      </w:r>
      <w:r>
        <w:fldChar w:fldCharType="separate"/>
      </w:r>
      <w:r>
        <w:t>xvii</w:t>
      </w:r>
      <w:r>
        <w:fldChar w:fldCharType="end"/>
      </w:r>
    </w:p>
    <w:p w14:paraId="634382F8" w14:textId="77777777" w:rsidR="007F3478" w:rsidRDefault="007F3478" w:rsidP="00FE6E0F">
      <w:pPr>
        <w:pStyle w:val="TOC2"/>
        <w:rPr>
          <w:rFonts w:asciiTheme="minorHAnsi" w:hAnsiTheme="minorHAnsi"/>
          <w:sz w:val="22"/>
          <w:lang w:val="en-US"/>
        </w:rPr>
      </w:pPr>
      <w:r w:rsidRPr="00476012">
        <w:t>Lampiran 4. Kode Program</w:t>
      </w:r>
      <w:r>
        <w:tab/>
      </w:r>
      <w:r>
        <w:fldChar w:fldCharType="begin"/>
      </w:r>
      <w:r>
        <w:instrText xml:space="preserve"> PAGEREF _Toc58402009 \h </w:instrText>
      </w:r>
      <w:r>
        <w:fldChar w:fldCharType="separate"/>
      </w:r>
      <w:r>
        <w:t>xviii</w:t>
      </w:r>
      <w:r>
        <w:fldChar w:fldCharType="end"/>
      </w:r>
    </w:p>
    <w:p w14:paraId="083785C3" w14:textId="77777777" w:rsidR="00DE79C6" w:rsidRPr="00DE79C6" w:rsidRDefault="00DE79C6" w:rsidP="00DE79C6"/>
    <w:p w14:paraId="4BA9B398" w14:textId="77777777" w:rsidR="002410E4" w:rsidRPr="004753CB" w:rsidRDefault="002410E4" w:rsidP="002410E4"/>
    <w:p w14:paraId="750994B0" w14:textId="77777777" w:rsidR="004C13E4" w:rsidRPr="004753CB" w:rsidRDefault="004C13E4" w:rsidP="00CD4076">
      <w:pPr>
        <w:sectPr w:rsidR="004C13E4" w:rsidRPr="004753CB" w:rsidSect="004C0BDF">
          <w:pgSz w:w="11900" w:h="16840"/>
          <w:pgMar w:top="2268" w:right="1701" w:bottom="1701" w:left="2268" w:header="708" w:footer="708" w:gutter="0"/>
          <w:pgNumType w:fmt="lowerRoman"/>
          <w:cols w:space="708"/>
          <w:docGrid w:linePitch="360"/>
        </w:sectPr>
      </w:pPr>
    </w:p>
    <w:p w14:paraId="71FA8F07" w14:textId="195583EB" w:rsidR="006971CF" w:rsidRDefault="002410E4" w:rsidP="00535692">
      <w:pPr>
        <w:pStyle w:val="Heading1"/>
      </w:pPr>
      <w:bookmarkStart w:id="16" w:name="_Toc189305317"/>
      <w:r w:rsidRPr="00CD4076">
        <w:lastRenderedPageBreak/>
        <w:t xml:space="preserve">BAB I </w:t>
      </w:r>
      <w:r w:rsidR="00B16C98" w:rsidRPr="00CD4076">
        <w:br/>
      </w:r>
      <w:r w:rsidRPr="00CD4076">
        <w:t>PENDAHULUAN</w:t>
      </w:r>
      <w:bookmarkEnd w:id="16"/>
    </w:p>
    <w:p w14:paraId="00B28945" w14:textId="77777777" w:rsidR="00326670" w:rsidRPr="00326670" w:rsidRDefault="00326670" w:rsidP="00326670"/>
    <w:p w14:paraId="0A8C44D5" w14:textId="1603EAD9" w:rsidR="00B845C8" w:rsidRPr="002753A1" w:rsidRDefault="00390AEF" w:rsidP="00390AEF">
      <w:pPr>
        <w:pStyle w:val="Heading2"/>
        <w:rPr>
          <w:lang w:val="id-ID"/>
        </w:rPr>
      </w:pPr>
      <w:bookmarkStart w:id="17" w:name="_Toc189305318"/>
      <w:r w:rsidRPr="002753A1">
        <w:rPr>
          <w:lang w:val="id-ID"/>
        </w:rPr>
        <w:t xml:space="preserve">1.1 </w:t>
      </w:r>
      <w:r w:rsidR="002410E4" w:rsidRPr="002753A1">
        <w:rPr>
          <w:lang w:val="id-ID"/>
        </w:rPr>
        <w:t>Latar Belakang</w:t>
      </w:r>
      <w:bookmarkEnd w:id="17"/>
    </w:p>
    <w:p w14:paraId="12E0CF6C" w14:textId="77777777" w:rsidR="008152C2" w:rsidRDefault="008152C2" w:rsidP="008152C2">
      <w:pPr>
        <w:pStyle w:val="P-All"/>
      </w:pPr>
      <w:r>
        <w:t>Kebutuhan energi di Indonesia menjadi bagian tak terpisahkan dari kebutuhan hidup masyarakat sehari-hari seiring dengan pesatnya peningkatan pembangunan di bidang teknologi, industri dan informasi. kebutuhan hidup masyarakat selama ini bergantung pada alam, dengan makin berkurangnya ketersediaan sumber daya alam yaitu dari energi fosil, khususnya minyak bumi. Oleh karena itu penggunaannya harus dapat dikurangi yaitu dengan beralih dari keterbatasan sumber daya alam dari energi fosil ke sumber daya alam yang masih melimpah, contohnya energi gas alam.</w:t>
      </w:r>
    </w:p>
    <w:p w14:paraId="55821496" w14:textId="77777777" w:rsidR="008152C2" w:rsidRDefault="008152C2" w:rsidP="008152C2">
      <w:pPr>
        <w:pStyle w:val="P-All"/>
      </w:pPr>
      <w:r>
        <w:t>Menteri Energi dan Sumber Daya Mineral (ESDM) Bahlil Lahadalia mengatakan proyek pabrik gas minyak cair atau liquefied petroleum gas (LGP), yang tengah direncanakan di dalam negeri, bakal memiliki kapasitas produksi sebanyak 1,5 juta ton hingga 2 juta ton. "Pabrik LPG kita akan bangun, kurang lebih kapasitasnya sekitar 1,5 juta ton sampai 2 juta ton. Ini kita dorong dua [metode], Pertamina kita suruh dorong bangun. Kalau tidak, kita dorong juga swasta agar mereka bisa melakukan kompetisi," ujar Bahlil dalam agenda rapat kerja bersama Komisi XII DPR, dikutip Kamis (14/11/2024).</w:t>
      </w:r>
    </w:p>
    <w:p w14:paraId="7A5C9ABA" w14:textId="77777777" w:rsidR="008152C2" w:rsidRDefault="008152C2" w:rsidP="008152C2">
      <w:pPr>
        <w:pStyle w:val="P-All"/>
      </w:pPr>
      <w:r>
        <w:t>Sistem perpipaan pada industri gas merupakan bagian yang perlu di perhatikan dikarenakan banyak terjadi potensi bahaya yang memiliki risiko tinggi  seperti kebocoran gas yang mengakibat kerugian pada indsutri gas, untuk mengurangi bahaya yang terjadi di perlukan meningkatkan engineering design, management, deteksi gas, peringatan dini serta adanya pelatihan tanggap darurat dengan flange. Sistem perpipaan merupakan bagian dari semua fasilitas fisik tempat transportasi aliran gas termasuk pipa, sambungan, valve, flange, regulator, pressure vessel, relief valve, unit compressor dan alat-alat lain yang terpasang pada pipa (ASME3.18, 2014).</w:t>
      </w:r>
    </w:p>
    <w:p w14:paraId="4DA8C269" w14:textId="77777777" w:rsidR="008152C2" w:rsidRDefault="008152C2" w:rsidP="008152C2">
      <w:pPr>
        <w:pStyle w:val="P-All"/>
      </w:pPr>
      <w:r>
        <w:lastRenderedPageBreak/>
        <w:t>Hal ini tentu akan menjadi salah satu permasalahan yang terjadi pada industri gas, sehingga sangat dibutuhkan suatu inovasi gan gagasan alat untuk bisa memonitoring dan memberi warning ketika ada kebocoran pada pipa gas tersebut. Oleh karena itu penulis tertarik untuk menganngat judul “RANCANG  BANGUN SISTEM DETEKTOR GAS CH4 BERBASIS MIKROKONTROLER DENGAN TRANSMITTER 4-20mA”.</w:t>
      </w:r>
    </w:p>
    <w:p w14:paraId="5E372543" w14:textId="2ED2DF6E" w:rsidR="008152C2" w:rsidRDefault="008152C2" w:rsidP="008152C2">
      <w:pPr>
        <w:pStyle w:val="P-All"/>
      </w:pPr>
      <w:r>
        <w:t>Sinyal arus 4-20 mA sebagai standar sinyal komunikasi untuk instrumentasi dalam industri diatur dalam dokumen ANSI/ISA-S50.1-1982. Sinyal arus lebih banyak digunakan dari pada sinyal tegangan pada sistem pengukuran dan pengendalian di industri, karena sinyal arus memiliki beberapa keunggulan, antara lain lebih tahan terhadap derau (noise), dapat ditransmisikan pada jarak yang jauh dan tidak terpengaruh terhadap resistansi kabel, serta mampu mengenali masalah seperti putusnya koneksi ataupun hubung singkat (short circuit).</w:t>
      </w:r>
    </w:p>
    <w:p w14:paraId="049D637E" w14:textId="2692E132" w:rsidR="008152C2" w:rsidRDefault="008152C2" w:rsidP="008152C2">
      <w:pPr>
        <w:pStyle w:val="P-All"/>
      </w:pPr>
      <w:r>
        <w:t xml:space="preserve">Teknologi seperti ini juga pernah dirancang oleh mahasiswa Politeknik Negeri Padang yang diaplikasikannya pada Gudang Penyimpanan Gas LPG dengan judul Prototype Pendeteksi Kebocoran Gas LPG Pada Gudang Penyimpanan Gas LPG Berbasis Mikrokontroler, yang dirancang oleh  (Albar, Joi and Helmudyra, 2017), selanjutnya Rancang Bangun Alat Monitoring Gas Metan Di Dalam Tambang Batu Bara Berbasis Android dirancang oleh (Asrul et al., 2018) dan Monitoring Polusi Udara dan Kebakaran Berbasis Android (Nova et al., 2021) pada rancangan diatas, penulis menemukan beberapa kelemahannya, diantaranya Ketika sensor di tempat pada jarak yang jauh dari mikrokontroler sehingga akan mengakibatkan tegangan Drop, sehingga rancangan tersebut tidak begitu berfungsi dengan baik. Berdasarkan kondisi seperti ini, penulis mencoba merancangnya mengunakan output transmiter sinyal </w:t>
      </w:r>
      <w:r w:rsidR="009E7A92">
        <w:t>4-20mA dari sensor</w:t>
      </w:r>
      <w:r w:rsidR="009E7A92">
        <w:rPr>
          <w:lang w:val="en-US"/>
        </w:rPr>
        <w:t xml:space="preserve"> gas</w:t>
      </w:r>
      <w:r w:rsidR="009E7A92">
        <w:t xml:space="preserve"> MQ4 sehingga</w:t>
      </w:r>
      <w:r>
        <w:t xml:space="preserve"> dapat terhubung </w:t>
      </w:r>
      <w:r w:rsidR="009E7A92">
        <w:t>pada jarak yang jauh tanpa ada tegangan drop.</w:t>
      </w:r>
    </w:p>
    <w:p w14:paraId="43C1F2D5" w14:textId="13106BCD" w:rsidR="002C1233" w:rsidRPr="004753CB" w:rsidRDefault="008152C2" w:rsidP="008152C2">
      <w:pPr>
        <w:pStyle w:val="P-All"/>
      </w:pPr>
      <w:r>
        <w:t xml:space="preserve"> Alat ini menggunakan Chip Mikrokontroller yang diprogram berdasarkan deteksi</w:t>
      </w:r>
      <w:r w:rsidR="005E113F">
        <w:t xml:space="preserve"> sensor gas CH4 atau gas Metana dengan output dari sensor berupa transduser atau transmiter 4-20 mA yang mengunakan converter Analog to Current, </w:t>
      </w:r>
      <w:r>
        <w:t xml:space="preserve">Saat terjadi kebocoran alat mengirim sinyal ke Mikrokontroler sehingga sistem dapat </w:t>
      </w:r>
      <w:r w:rsidR="005E113F">
        <w:rPr>
          <w:lang w:val="en-US"/>
        </w:rPr>
        <w:t>mengaktifkan</w:t>
      </w:r>
      <w:r w:rsidR="005E113F">
        <w:t xml:space="preserve"> </w:t>
      </w:r>
      <w:r w:rsidR="005E113F">
        <w:rPr>
          <w:lang w:val="en-US"/>
        </w:rPr>
        <w:t xml:space="preserve">alarm </w:t>
      </w:r>
      <w:r w:rsidR="005E113F">
        <w:t>dan</w:t>
      </w:r>
      <w:r>
        <w:t xml:space="preserve"> </w:t>
      </w:r>
      <w:r w:rsidR="005E113F">
        <w:t>me</w:t>
      </w:r>
      <w:r w:rsidR="005E113F">
        <w:rPr>
          <w:lang w:val="en-US"/>
        </w:rPr>
        <w:t>mo</w:t>
      </w:r>
      <w:r w:rsidR="005E113F">
        <w:t xml:space="preserve">nitoring </w:t>
      </w:r>
      <w:r w:rsidR="005E113F">
        <w:rPr>
          <w:lang w:val="en-US"/>
        </w:rPr>
        <w:t>data</w:t>
      </w:r>
      <w:r w:rsidR="00950C7E">
        <w:rPr>
          <w:lang w:val="en-US"/>
        </w:rPr>
        <w:t xml:space="preserve"> sensor</w:t>
      </w:r>
      <w:r w:rsidR="005E113F">
        <w:rPr>
          <w:lang w:val="en-US"/>
        </w:rPr>
        <w:t xml:space="preserve"> mengunakan SD Card </w:t>
      </w:r>
      <w:r w:rsidR="005E113F">
        <w:rPr>
          <w:lang w:val="en-US"/>
        </w:rPr>
        <w:lastRenderedPageBreak/>
        <w:t>sesuai dengan waktu yang di tentukan dengan bantuan module RTC</w:t>
      </w:r>
      <w:r>
        <w:t>,</w:t>
      </w:r>
      <w:r w:rsidR="005E113F">
        <w:rPr>
          <w:lang w:val="en-US"/>
        </w:rPr>
        <w:t xml:space="preserve"> </w:t>
      </w:r>
      <w:r>
        <w:t xml:space="preserve"> sehingga dengan adanya gagasan ini dapat mengurangi resiko kebakara</w:t>
      </w:r>
      <w:r w:rsidR="005E113F">
        <w:t>n pada pabrik atau industri gas.</w:t>
      </w:r>
    </w:p>
    <w:p w14:paraId="2559DD1D" w14:textId="75F9FD6C" w:rsidR="00B845C8" w:rsidRPr="002753A1" w:rsidRDefault="00390AEF" w:rsidP="00390AEF">
      <w:pPr>
        <w:pStyle w:val="Heading2"/>
        <w:rPr>
          <w:lang w:val="fi-FI"/>
        </w:rPr>
      </w:pPr>
      <w:bookmarkStart w:id="18" w:name="_Toc189305319"/>
      <w:r w:rsidRPr="002753A1">
        <w:rPr>
          <w:lang w:val="fi-FI"/>
        </w:rPr>
        <w:t xml:space="preserve">1.2 </w:t>
      </w:r>
      <w:r w:rsidR="002410E4" w:rsidRPr="002753A1">
        <w:rPr>
          <w:lang w:val="fi-FI"/>
        </w:rPr>
        <w:t>Perumusan Masalah</w:t>
      </w:r>
      <w:bookmarkEnd w:id="18"/>
    </w:p>
    <w:p w14:paraId="28E9C082" w14:textId="77777777" w:rsidR="008152C2" w:rsidRPr="007725F4" w:rsidRDefault="008152C2" w:rsidP="008152C2">
      <w:pPr>
        <w:spacing w:line="360" w:lineRule="auto"/>
        <w:ind w:firstLine="567"/>
        <w:jc w:val="both"/>
        <w:rPr>
          <w:rFonts w:cs="Times New Roman"/>
        </w:rPr>
      </w:pPr>
      <w:r w:rsidRPr="007725F4">
        <w:rPr>
          <w:rFonts w:cs="Times New Roman"/>
        </w:rPr>
        <w:t>Berdasarkan dari uraian latar belakang diatas, maka penulis merumuskan masalahnya yang akan dibahas yaitu :</w:t>
      </w:r>
    </w:p>
    <w:p w14:paraId="2A8B137E" w14:textId="31EC7442" w:rsidR="008152C2" w:rsidRDefault="008152C2" w:rsidP="00795E0A">
      <w:pPr>
        <w:pStyle w:val="ListParagraph"/>
        <w:widowControl w:val="0"/>
        <w:numPr>
          <w:ilvl w:val="0"/>
          <w:numId w:val="7"/>
        </w:numPr>
        <w:autoSpaceDE w:val="0"/>
        <w:autoSpaceDN w:val="0"/>
        <w:spacing w:line="360" w:lineRule="auto"/>
        <w:ind w:left="709"/>
        <w:contextualSpacing w:val="0"/>
        <w:jc w:val="both"/>
      </w:pPr>
      <w:r>
        <w:t xml:space="preserve">Bagaimana cara mendapatkan output transmiter sinyal 4-20mA dari </w:t>
      </w:r>
      <w:r w:rsidR="004A4E94">
        <w:rPr>
          <w:lang w:val="en-US"/>
        </w:rPr>
        <w:t xml:space="preserve">output </w:t>
      </w:r>
      <w:r>
        <w:t>sensor gas CH4?</w:t>
      </w:r>
    </w:p>
    <w:p w14:paraId="3477A191" w14:textId="28AE8076" w:rsidR="008152C2" w:rsidRDefault="00CE15BE" w:rsidP="00795E0A">
      <w:pPr>
        <w:pStyle w:val="ListParagraph"/>
        <w:widowControl w:val="0"/>
        <w:numPr>
          <w:ilvl w:val="0"/>
          <w:numId w:val="7"/>
        </w:numPr>
        <w:autoSpaceDE w:val="0"/>
        <w:autoSpaceDN w:val="0"/>
        <w:spacing w:line="360" w:lineRule="auto"/>
        <w:ind w:left="709"/>
        <w:contextualSpacing w:val="0"/>
        <w:jc w:val="both"/>
      </w:pPr>
      <w:r>
        <w:t>Bagaimana membuat suatu peringatan</w:t>
      </w:r>
      <w:r>
        <w:rPr>
          <w:lang w:val="en-US"/>
        </w:rPr>
        <w:t xml:space="preserve"> ketika</w:t>
      </w:r>
      <w:r>
        <w:t xml:space="preserve"> terjadi</w:t>
      </w:r>
      <w:r w:rsidR="008152C2">
        <w:t xml:space="preserve"> kebocoran gas</w:t>
      </w:r>
      <w:r>
        <w:rPr>
          <w:lang w:val="en-US"/>
        </w:rPr>
        <w:t xml:space="preserve"> CH4</w:t>
      </w:r>
      <w:r w:rsidR="008152C2">
        <w:t xml:space="preserve"> ?</w:t>
      </w:r>
    </w:p>
    <w:p w14:paraId="6C7DF484" w14:textId="536A238E" w:rsidR="008152C2" w:rsidRDefault="008152C2" w:rsidP="00795E0A">
      <w:pPr>
        <w:pStyle w:val="ListParagraph"/>
        <w:widowControl w:val="0"/>
        <w:numPr>
          <w:ilvl w:val="0"/>
          <w:numId w:val="7"/>
        </w:numPr>
        <w:autoSpaceDE w:val="0"/>
        <w:autoSpaceDN w:val="0"/>
        <w:spacing w:line="360" w:lineRule="auto"/>
        <w:ind w:left="709"/>
        <w:contextualSpacing w:val="0"/>
        <w:jc w:val="both"/>
      </w:pPr>
      <w:r>
        <w:t xml:space="preserve">Bagaimana supaya dapat memonitoring data kebocoran </w:t>
      </w:r>
      <w:r w:rsidR="00CE15BE">
        <w:rPr>
          <w:lang w:val="en-US"/>
        </w:rPr>
        <w:t xml:space="preserve">pada </w:t>
      </w:r>
      <w:r w:rsidR="00CE15BE">
        <w:t>gas detektor</w:t>
      </w:r>
      <w:r>
        <w:t xml:space="preserve"> ?</w:t>
      </w:r>
      <w:r w:rsidRPr="008A2A82">
        <w:t xml:space="preserve"> </w:t>
      </w:r>
    </w:p>
    <w:p w14:paraId="0E967F64" w14:textId="25634BE7" w:rsidR="002C1233" w:rsidRDefault="00EA536F" w:rsidP="00795E0A">
      <w:pPr>
        <w:pStyle w:val="ListParagraph"/>
        <w:widowControl w:val="0"/>
        <w:numPr>
          <w:ilvl w:val="0"/>
          <w:numId w:val="7"/>
        </w:numPr>
        <w:autoSpaceDE w:val="0"/>
        <w:autoSpaceDN w:val="0"/>
        <w:spacing w:line="360" w:lineRule="auto"/>
        <w:ind w:left="709"/>
        <w:contextualSpacing w:val="0"/>
        <w:jc w:val="both"/>
      </w:pPr>
      <w:r>
        <w:t>Apa pengaruh penggunaan kabel transmisi yang panjang dan ukuran kabel yang berbeda</w:t>
      </w:r>
      <w:r>
        <w:rPr>
          <w:lang w:val="en-US"/>
        </w:rPr>
        <w:t xml:space="preserve"> pembacaan ouput sensor gas</w:t>
      </w:r>
      <w:r>
        <w:t>?</w:t>
      </w:r>
    </w:p>
    <w:p w14:paraId="1C153C88" w14:textId="127C04E2" w:rsidR="00B845C8" w:rsidRPr="004753CB" w:rsidRDefault="00390AEF" w:rsidP="00390AEF">
      <w:pPr>
        <w:pStyle w:val="Heading2"/>
      </w:pPr>
      <w:bookmarkStart w:id="19" w:name="_Toc189305320"/>
      <w:r>
        <w:t xml:space="preserve">1.3 </w:t>
      </w:r>
      <w:r w:rsidR="002410E4" w:rsidRPr="004753CB">
        <w:t>Tujuan Penelitian</w:t>
      </w:r>
      <w:bookmarkEnd w:id="19"/>
    </w:p>
    <w:p w14:paraId="3F1A6837" w14:textId="07C70AA5" w:rsidR="008152C2" w:rsidRDefault="008152C2" w:rsidP="008152C2">
      <w:pPr>
        <w:spacing w:line="360" w:lineRule="auto"/>
        <w:jc w:val="both"/>
        <w:rPr>
          <w:rFonts w:cs="Times New Roman"/>
          <w:spacing w:val="-10"/>
        </w:rPr>
      </w:pPr>
      <w:r>
        <w:rPr>
          <w:rFonts w:cs="Times New Roman"/>
        </w:rPr>
        <w:tab/>
      </w:r>
      <w:r w:rsidRPr="007725F4">
        <w:rPr>
          <w:rFonts w:cs="Times New Roman"/>
        </w:rPr>
        <w:t>Adapun</w:t>
      </w:r>
      <w:r w:rsidRPr="007725F4">
        <w:rPr>
          <w:rFonts w:cs="Times New Roman"/>
          <w:spacing w:val="-5"/>
        </w:rPr>
        <w:t xml:space="preserve"> </w:t>
      </w:r>
      <w:r w:rsidRPr="007725F4">
        <w:rPr>
          <w:rFonts w:cs="Times New Roman"/>
        </w:rPr>
        <w:t>tujuan</w:t>
      </w:r>
      <w:r w:rsidRPr="007725F4">
        <w:rPr>
          <w:rFonts w:cs="Times New Roman"/>
          <w:spacing w:val="-4"/>
        </w:rPr>
        <w:t xml:space="preserve"> </w:t>
      </w:r>
      <w:r w:rsidRPr="007725F4">
        <w:rPr>
          <w:rFonts w:cs="Times New Roman"/>
        </w:rPr>
        <w:t>dari</w:t>
      </w:r>
      <w:r w:rsidRPr="007725F4">
        <w:rPr>
          <w:rFonts w:cs="Times New Roman"/>
          <w:spacing w:val="-8"/>
        </w:rPr>
        <w:t xml:space="preserve"> </w:t>
      </w:r>
      <w:r w:rsidRPr="007725F4">
        <w:rPr>
          <w:rFonts w:cs="Times New Roman"/>
        </w:rPr>
        <w:t>pembuatan</w:t>
      </w:r>
      <w:r w:rsidRPr="007725F4">
        <w:rPr>
          <w:rFonts w:cs="Times New Roman"/>
          <w:spacing w:val="-4"/>
        </w:rPr>
        <w:t xml:space="preserve"> </w:t>
      </w:r>
      <w:r w:rsidRPr="007725F4">
        <w:rPr>
          <w:rFonts w:cs="Times New Roman"/>
        </w:rPr>
        <w:t>tugas</w:t>
      </w:r>
      <w:r w:rsidRPr="007725F4">
        <w:rPr>
          <w:rFonts w:cs="Times New Roman"/>
          <w:spacing w:val="-1"/>
        </w:rPr>
        <w:t xml:space="preserve"> </w:t>
      </w:r>
      <w:r w:rsidRPr="007725F4">
        <w:rPr>
          <w:rFonts w:cs="Times New Roman"/>
        </w:rPr>
        <w:t>akhir</w:t>
      </w:r>
      <w:r w:rsidRPr="007725F4">
        <w:rPr>
          <w:rFonts w:cs="Times New Roman"/>
          <w:spacing w:val="6"/>
        </w:rPr>
        <w:t xml:space="preserve"> </w:t>
      </w:r>
      <w:r w:rsidRPr="007725F4">
        <w:rPr>
          <w:rFonts w:cs="Times New Roman"/>
        </w:rPr>
        <w:t>ini</w:t>
      </w:r>
      <w:r w:rsidRPr="007725F4">
        <w:rPr>
          <w:rFonts w:cs="Times New Roman"/>
          <w:spacing w:val="-4"/>
        </w:rPr>
        <w:t xml:space="preserve"> </w:t>
      </w:r>
      <w:r w:rsidRPr="007725F4">
        <w:rPr>
          <w:rFonts w:cs="Times New Roman"/>
        </w:rPr>
        <w:t>sebagai</w:t>
      </w:r>
      <w:r w:rsidRPr="007725F4">
        <w:rPr>
          <w:rFonts w:cs="Times New Roman"/>
          <w:spacing w:val="4"/>
        </w:rPr>
        <w:t xml:space="preserve"> </w:t>
      </w:r>
      <w:r w:rsidRPr="007725F4">
        <w:rPr>
          <w:rFonts w:cs="Times New Roman"/>
        </w:rPr>
        <w:t>berikut</w:t>
      </w:r>
      <w:r w:rsidRPr="007725F4">
        <w:rPr>
          <w:rFonts w:cs="Times New Roman"/>
          <w:spacing w:val="6"/>
        </w:rPr>
        <w:t xml:space="preserve"> </w:t>
      </w:r>
      <w:r w:rsidRPr="007725F4">
        <w:rPr>
          <w:rFonts w:cs="Times New Roman"/>
          <w:spacing w:val="-10"/>
        </w:rPr>
        <w:t>:</w:t>
      </w:r>
    </w:p>
    <w:p w14:paraId="43BB4D0C" w14:textId="77777777" w:rsidR="00EA536F" w:rsidRDefault="00EA536F" w:rsidP="00795E0A">
      <w:pPr>
        <w:pStyle w:val="ListParagraph"/>
        <w:widowControl w:val="0"/>
        <w:numPr>
          <w:ilvl w:val="0"/>
          <w:numId w:val="8"/>
        </w:numPr>
        <w:tabs>
          <w:tab w:val="left" w:pos="1667"/>
        </w:tabs>
        <w:autoSpaceDE w:val="0"/>
        <w:autoSpaceDN w:val="0"/>
        <w:spacing w:line="360" w:lineRule="auto"/>
        <w:ind w:right="151"/>
        <w:jc w:val="both"/>
      </w:pPr>
      <w:r>
        <w:rPr>
          <w:lang w:val="en-US"/>
        </w:rPr>
        <w:t>Mengetahui penerapan sinyal transmiter 4-20 mA pada  output sensor.</w:t>
      </w:r>
    </w:p>
    <w:p w14:paraId="02F0B05A" w14:textId="77777777" w:rsidR="00EA536F" w:rsidRDefault="00EA536F" w:rsidP="00795E0A">
      <w:pPr>
        <w:pStyle w:val="ListParagraph"/>
        <w:widowControl w:val="0"/>
        <w:numPr>
          <w:ilvl w:val="0"/>
          <w:numId w:val="8"/>
        </w:numPr>
        <w:tabs>
          <w:tab w:val="left" w:pos="1667"/>
        </w:tabs>
        <w:autoSpaceDE w:val="0"/>
        <w:autoSpaceDN w:val="0"/>
        <w:spacing w:line="360" w:lineRule="auto"/>
        <w:ind w:right="151"/>
        <w:jc w:val="both"/>
      </w:pPr>
      <w:r>
        <w:t>Mengunakan sensor MQ4</w:t>
      </w:r>
      <w:r w:rsidRPr="007725F4">
        <w:rPr>
          <w:spacing w:val="40"/>
        </w:rPr>
        <w:t xml:space="preserve"> </w:t>
      </w:r>
      <w:r>
        <w:t>sebagai</w:t>
      </w:r>
      <w:r w:rsidRPr="007725F4">
        <w:rPr>
          <w:spacing w:val="40"/>
        </w:rPr>
        <w:t xml:space="preserve"> </w:t>
      </w:r>
      <w:r>
        <w:t>alat</w:t>
      </w:r>
      <w:r w:rsidRPr="007725F4">
        <w:rPr>
          <w:spacing w:val="80"/>
        </w:rPr>
        <w:t xml:space="preserve"> </w:t>
      </w:r>
      <w:r>
        <w:t>yang</w:t>
      </w:r>
      <w:r w:rsidRPr="007725F4">
        <w:rPr>
          <w:spacing w:val="40"/>
        </w:rPr>
        <w:t xml:space="preserve"> </w:t>
      </w:r>
      <w:r>
        <w:t>dapat</w:t>
      </w:r>
      <w:r w:rsidRPr="007725F4">
        <w:rPr>
          <w:spacing w:val="40"/>
        </w:rPr>
        <w:t xml:space="preserve"> </w:t>
      </w:r>
      <w:r>
        <w:t>berfungsi sebagai warning pendeteksi kebocoran gas.</w:t>
      </w:r>
    </w:p>
    <w:p w14:paraId="28E01B4E" w14:textId="6A734D90" w:rsidR="00EA536F" w:rsidRDefault="00EA536F" w:rsidP="00795E0A">
      <w:pPr>
        <w:pStyle w:val="ListParagraph"/>
        <w:widowControl w:val="0"/>
        <w:numPr>
          <w:ilvl w:val="0"/>
          <w:numId w:val="8"/>
        </w:numPr>
        <w:tabs>
          <w:tab w:val="left" w:pos="1667"/>
        </w:tabs>
        <w:autoSpaceDE w:val="0"/>
        <w:autoSpaceDN w:val="0"/>
        <w:spacing w:line="360" w:lineRule="auto"/>
        <w:ind w:right="151"/>
        <w:jc w:val="both"/>
      </w:pPr>
      <w:r>
        <w:rPr>
          <w:lang w:val="en-US"/>
        </w:rPr>
        <w:t xml:space="preserve">Membuat alat untuk menyimpan data nilai sensor gas di SD </w:t>
      </w:r>
      <w:r w:rsidRPr="00EA536F">
        <w:rPr>
          <w:i/>
          <w:lang w:val="en-US"/>
        </w:rPr>
        <w:t>Card</w:t>
      </w:r>
    </w:p>
    <w:p w14:paraId="0C898DDA" w14:textId="60362246" w:rsidR="00CD6AA2" w:rsidRPr="008152C2" w:rsidRDefault="00CE15BE" w:rsidP="00795E0A">
      <w:pPr>
        <w:pStyle w:val="ListParagraph"/>
        <w:widowControl w:val="0"/>
        <w:numPr>
          <w:ilvl w:val="0"/>
          <w:numId w:val="8"/>
        </w:numPr>
        <w:tabs>
          <w:tab w:val="left" w:pos="1667"/>
        </w:tabs>
        <w:autoSpaceDE w:val="0"/>
        <w:autoSpaceDN w:val="0"/>
        <w:spacing w:line="360" w:lineRule="auto"/>
        <w:ind w:right="151"/>
        <w:jc w:val="both"/>
      </w:pPr>
      <w:r>
        <w:t>Mengetahui pengaruh penggunaan kabel transmisi yang panjang dan ukuran kabel yang berbeda</w:t>
      </w:r>
      <w:r w:rsidR="00EA536F">
        <w:rPr>
          <w:lang w:val="en-US"/>
        </w:rPr>
        <w:t xml:space="preserve"> pada output sensor.</w:t>
      </w:r>
    </w:p>
    <w:p w14:paraId="4468A120" w14:textId="3AD41444" w:rsidR="002410E4" w:rsidRPr="00261C31" w:rsidRDefault="00390AEF" w:rsidP="00390AEF">
      <w:pPr>
        <w:pStyle w:val="Heading2"/>
        <w:rPr>
          <w:lang w:val="fi-FI"/>
        </w:rPr>
      </w:pPr>
      <w:bookmarkStart w:id="20" w:name="_Toc189305321"/>
      <w:r w:rsidRPr="00261C31">
        <w:rPr>
          <w:lang w:val="fi-FI"/>
        </w:rPr>
        <w:t xml:space="preserve">1.4 </w:t>
      </w:r>
      <w:r w:rsidR="002410E4" w:rsidRPr="00261C31">
        <w:rPr>
          <w:lang w:val="fi-FI"/>
        </w:rPr>
        <w:t>Manfaat Penelitian</w:t>
      </w:r>
      <w:bookmarkEnd w:id="20"/>
    </w:p>
    <w:p w14:paraId="63443956" w14:textId="2E626C60" w:rsidR="005B7A6E" w:rsidRDefault="00040E53" w:rsidP="00610CA2">
      <w:pPr>
        <w:pStyle w:val="P-All"/>
      </w:pPr>
      <w:r>
        <w:t xml:space="preserve">Manfaat dari penelitian ini penulis rangkum dalam tiga sisi sebagai berikut: </w:t>
      </w:r>
    </w:p>
    <w:p w14:paraId="0AAA6657" w14:textId="117D234F" w:rsidR="005F7D3B" w:rsidRPr="004753CB" w:rsidRDefault="00040E53" w:rsidP="00795E0A">
      <w:pPr>
        <w:pStyle w:val="NA-1"/>
        <w:numPr>
          <w:ilvl w:val="0"/>
          <w:numId w:val="3"/>
        </w:numPr>
      </w:pPr>
      <w:r>
        <w:rPr>
          <w:lang w:val="en-US"/>
        </w:rPr>
        <w:t>Bagi penulis, dapat menambah pengetahuan te</w:t>
      </w:r>
      <w:r w:rsidR="003C53B4">
        <w:rPr>
          <w:lang w:val="en-US"/>
        </w:rPr>
        <w:t>n</w:t>
      </w:r>
      <w:r>
        <w:rPr>
          <w:lang w:val="en-US"/>
        </w:rPr>
        <w:t>tang perangkat transduser sebagai bagian dari sistem otomasi industri dan mengetahui penerapannya.</w:t>
      </w:r>
    </w:p>
    <w:p w14:paraId="4624BF51" w14:textId="7D95C66B" w:rsidR="005F7D3B" w:rsidRPr="004753CB" w:rsidRDefault="003C53B4" w:rsidP="00795E0A">
      <w:pPr>
        <w:pStyle w:val="NA-1"/>
        <w:numPr>
          <w:ilvl w:val="0"/>
          <w:numId w:val="3"/>
        </w:numPr>
      </w:pPr>
      <w:r>
        <w:rPr>
          <w:lang w:val="en-US"/>
        </w:rPr>
        <w:t>Bagi lembaga pendidikan yaitu untuk referensi materi pembelajaran transmiter sebagai standar output 4-20 mA di industri.</w:t>
      </w:r>
    </w:p>
    <w:p w14:paraId="0ACC6A9C" w14:textId="029BDDD3" w:rsidR="005F7D3B" w:rsidRPr="004753CB" w:rsidRDefault="00A9092C" w:rsidP="00795E0A">
      <w:pPr>
        <w:pStyle w:val="NA-1"/>
        <w:numPr>
          <w:ilvl w:val="0"/>
          <w:numId w:val="3"/>
        </w:numPr>
      </w:pPr>
      <w:r>
        <w:rPr>
          <w:lang w:val="en-US"/>
        </w:rPr>
        <w:t>Bagi pelaku industri dapat memberi dampak positif di bidang otomatasi industri dan monitoring sistem yang lebih akurat.</w:t>
      </w:r>
    </w:p>
    <w:p w14:paraId="64D2EBBC" w14:textId="1C790AE0" w:rsidR="005F7D3B" w:rsidRDefault="005F7D3B" w:rsidP="005F7D3B"/>
    <w:p w14:paraId="6AA2E187" w14:textId="05B2F40E" w:rsidR="00A504FC" w:rsidRDefault="00A504FC" w:rsidP="005F7D3B"/>
    <w:p w14:paraId="3D4961CD" w14:textId="4339CF76" w:rsidR="00A504FC" w:rsidRDefault="00A504FC" w:rsidP="005F7D3B"/>
    <w:p w14:paraId="1BD8C17A" w14:textId="65833677" w:rsidR="00A504FC" w:rsidRDefault="00A504FC" w:rsidP="005F7D3B"/>
    <w:p w14:paraId="75CD6891" w14:textId="64316DBF" w:rsidR="00A504FC" w:rsidRDefault="00A504FC" w:rsidP="005F7D3B"/>
    <w:p w14:paraId="574C27F4" w14:textId="1FA5A73D" w:rsidR="00A504FC" w:rsidRDefault="00A504FC" w:rsidP="005F7D3B"/>
    <w:p w14:paraId="310DA2B5" w14:textId="7327C188" w:rsidR="00A504FC" w:rsidRDefault="00A504FC" w:rsidP="005F7D3B"/>
    <w:p w14:paraId="57387F0F" w14:textId="2D6F37A5" w:rsidR="00A504FC" w:rsidRDefault="00A504FC" w:rsidP="005F7D3B"/>
    <w:p w14:paraId="1EB67C93" w14:textId="59D5DFC1" w:rsidR="00A504FC" w:rsidRDefault="00A504FC" w:rsidP="005F7D3B"/>
    <w:p w14:paraId="7CF5CC78" w14:textId="7CB2243B" w:rsidR="00A504FC" w:rsidRDefault="00A504FC" w:rsidP="005F7D3B"/>
    <w:p w14:paraId="5924E963" w14:textId="781A61D7" w:rsidR="00A504FC" w:rsidRDefault="00A504FC" w:rsidP="005F7D3B"/>
    <w:p w14:paraId="27285E02" w14:textId="52AB3197" w:rsidR="00A504FC" w:rsidRDefault="00A504FC" w:rsidP="005F7D3B"/>
    <w:p w14:paraId="0C9A56E9" w14:textId="1804CF16" w:rsidR="00A504FC" w:rsidRDefault="00A504FC" w:rsidP="005F7D3B"/>
    <w:p w14:paraId="0B893971" w14:textId="2A6D4B3D" w:rsidR="00A504FC" w:rsidRDefault="00A504FC" w:rsidP="005F7D3B"/>
    <w:p w14:paraId="3DEC3CED" w14:textId="2AEA1ACE" w:rsidR="00A504FC" w:rsidRDefault="00A504FC" w:rsidP="005F7D3B"/>
    <w:p w14:paraId="721307FB" w14:textId="5F261C65" w:rsidR="00A504FC" w:rsidRDefault="00A504FC" w:rsidP="005F7D3B"/>
    <w:p w14:paraId="541C4467" w14:textId="5B790AF8" w:rsidR="00A504FC" w:rsidRDefault="00A504FC" w:rsidP="005F7D3B"/>
    <w:p w14:paraId="4DA6A6FB" w14:textId="0D60D1B0" w:rsidR="00A504FC" w:rsidRDefault="00A504FC" w:rsidP="005F7D3B"/>
    <w:p w14:paraId="565912FF" w14:textId="5FB014F8" w:rsidR="00A504FC" w:rsidRDefault="00A504FC" w:rsidP="005F7D3B"/>
    <w:p w14:paraId="01215EF1" w14:textId="7843E5CA" w:rsidR="00A504FC" w:rsidRDefault="00A504FC" w:rsidP="005F7D3B"/>
    <w:p w14:paraId="5FD376F6" w14:textId="4E87950E" w:rsidR="00A504FC" w:rsidRDefault="00A504FC" w:rsidP="005F7D3B"/>
    <w:p w14:paraId="426E242F" w14:textId="77777777" w:rsidR="00A504FC" w:rsidRPr="004753CB" w:rsidRDefault="00A504FC" w:rsidP="005F7D3B"/>
    <w:p w14:paraId="734BDF89" w14:textId="5C48C6B3" w:rsidR="007B02DD" w:rsidRDefault="002410E4" w:rsidP="00535692">
      <w:pPr>
        <w:pStyle w:val="Heading1"/>
      </w:pPr>
      <w:bookmarkStart w:id="21" w:name="_Toc189305322"/>
      <w:r w:rsidRPr="004753CB">
        <w:t>BAB II</w:t>
      </w:r>
      <w:r w:rsidR="00B16C98">
        <w:br/>
      </w:r>
      <w:r w:rsidRPr="004753CB">
        <w:t>TINJAUAN PUSTAKA DAN LANDASAN TEORI</w:t>
      </w:r>
      <w:bookmarkEnd w:id="21"/>
    </w:p>
    <w:p w14:paraId="6EFBA86D" w14:textId="77777777" w:rsidR="00326670" w:rsidRPr="00326670" w:rsidRDefault="00326670" w:rsidP="00326670"/>
    <w:p w14:paraId="11C1F9C6" w14:textId="2F2C03F6" w:rsidR="002410E4" w:rsidRPr="00AF0126" w:rsidRDefault="00E937D2" w:rsidP="00E937D2">
      <w:pPr>
        <w:pStyle w:val="Heading2"/>
        <w:rPr>
          <w:lang w:val="fi-FI"/>
        </w:rPr>
      </w:pPr>
      <w:bookmarkStart w:id="22" w:name="_Toc189305323"/>
      <w:r w:rsidRPr="00AF0126">
        <w:rPr>
          <w:lang w:val="fi-FI"/>
        </w:rPr>
        <w:t xml:space="preserve">2.1 </w:t>
      </w:r>
      <w:r w:rsidR="002410E4" w:rsidRPr="00AF0126">
        <w:rPr>
          <w:lang w:val="fi-FI"/>
        </w:rPr>
        <w:t>Tinjauan Pustaka</w:t>
      </w:r>
      <w:bookmarkEnd w:id="22"/>
    </w:p>
    <w:p w14:paraId="2A76E85A" w14:textId="541D7003" w:rsidR="002A4A33" w:rsidRPr="00610CA2" w:rsidRDefault="002A4A33" w:rsidP="00610CA2">
      <w:pPr>
        <w:pStyle w:val="P-All"/>
        <w:rPr>
          <w:b/>
          <w:bCs/>
        </w:rPr>
      </w:pPr>
      <w:r w:rsidRPr="00610CA2">
        <w:rPr>
          <w:b/>
          <w:bCs/>
        </w:rPr>
        <w:t>Penelitian ini fokus terhadap ………………...</w:t>
      </w:r>
      <w:r w:rsidR="00F275D5" w:rsidRPr="002753A1">
        <w:rPr>
          <w:b/>
          <w:bCs/>
        </w:rPr>
        <w:t xml:space="preserve"> uraikan </w:t>
      </w:r>
      <w:r w:rsidRPr="00610CA2">
        <w:rPr>
          <w:b/>
          <w:bCs/>
        </w:rPr>
        <w:t xml:space="preserve"> </w:t>
      </w:r>
      <w:r w:rsidR="00F275D5" w:rsidRPr="002753A1">
        <w:rPr>
          <w:b/>
          <w:bCs/>
        </w:rPr>
        <w:t>perbedaan penelitian yang dilakukan dengan penelitian sebelumnya (jurnal/prosiding yang di review).</w:t>
      </w:r>
    </w:p>
    <w:p w14:paraId="5997EA35" w14:textId="71F9B765" w:rsidR="002410E4" w:rsidRPr="002753A1" w:rsidRDefault="00E937D2" w:rsidP="00E937D2">
      <w:pPr>
        <w:pStyle w:val="Heading2"/>
        <w:rPr>
          <w:lang w:val="id-ID"/>
        </w:rPr>
      </w:pPr>
      <w:bookmarkStart w:id="23" w:name="_Toc189305324"/>
      <w:r w:rsidRPr="002753A1">
        <w:rPr>
          <w:lang w:val="id-ID"/>
        </w:rPr>
        <w:t xml:space="preserve">2.2 </w:t>
      </w:r>
      <w:r w:rsidR="002410E4" w:rsidRPr="002753A1">
        <w:rPr>
          <w:lang w:val="id-ID"/>
        </w:rPr>
        <w:t>Landasan Teori</w:t>
      </w:r>
      <w:bookmarkEnd w:id="23"/>
    </w:p>
    <w:p w14:paraId="23A9FF18" w14:textId="77777777" w:rsidR="003C6FC2" w:rsidRPr="00D520D1" w:rsidRDefault="003C6FC2" w:rsidP="003C6FC2">
      <w:pPr>
        <w:pStyle w:val="P-All"/>
      </w:pPr>
      <w:r>
        <w:t>Loop arus 4-20mA adalah standar di banyak aplikasi pemantauan proses industri. Ini adalah sebuah</w:t>
      </w:r>
      <w:r>
        <w:rPr>
          <w:lang w:val="en-US"/>
        </w:rPr>
        <w:t xml:space="preserve"> </w:t>
      </w:r>
      <w:r>
        <w:t>metode umum transmisi sensor diukur</w:t>
      </w:r>
      <w:r>
        <w:rPr>
          <w:lang w:val="en-US"/>
        </w:rPr>
        <w:t xml:space="preserve"> </w:t>
      </w:r>
      <w:r>
        <w:t>parameter fisik seperti suhu, tekanan,</w:t>
      </w:r>
      <w:r>
        <w:rPr>
          <w:lang w:val="en-US"/>
        </w:rPr>
        <w:t xml:space="preserve"> </w:t>
      </w:r>
      <w:r>
        <w:t>kecepatan, laju aliran cairan, dll.</w:t>
      </w:r>
      <w:r>
        <w:rPr>
          <w:lang w:val="en-US"/>
        </w:rPr>
        <w:t xml:space="preserve"> </w:t>
      </w:r>
      <w:r>
        <w:t>Sejarah singkat tentang aplikasi loop saat ini,</w:t>
      </w:r>
      <w:r>
        <w:rPr>
          <w:lang w:val="en-US"/>
        </w:rPr>
        <w:t xml:space="preserve">  </w:t>
      </w:r>
      <w:r>
        <w:t>sinyal arus 4-20mA diperkenalkan</w:t>
      </w:r>
      <w:r>
        <w:rPr>
          <w:lang w:val="en-US"/>
        </w:rPr>
        <w:t xml:space="preserve"> </w:t>
      </w:r>
      <w:r>
        <w:t>ganti sistem kontrol pneumatik 3-15 psi karena</w:t>
      </w:r>
      <w:r>
        <w:rPr>
          <w:lang w:val="en-US"/>
        </w:rPr>
        <w:t xml:space="preserve"> </w:t>
      </w:r>
      <w:r>
        <w:t>kebutuhan daya rendah dan kerentanan rendah terhadap</w:t>
      </w:r>
      <w:r>
        <w:rPr>
          <w:lang w:val="en-US"/>
        </w:rPr>
        <w:t xml:space="preserve"> </w:t>
      </w:r>
      <w:r>
        <w:t>kebisingan. Selanjutnya kabel sinyal arus 4-20mA</w:t>
      </w:r>
      <w:r>
        <w:rPr>
          <w:lang w:val="en-US"/>
        </w:rPr>
        <w:t xml:space="preserve"> </w:t>
      </w:r>
      <w:r>
        <w:t>lebih mudah dipasang dan dirawat dibandingkan pneumatik</w:t>
      </w:r>
      <w:r>
        <w:rPr>
          <w:lang w:val="en-US"/>
        </w:rPr>
        <w:t xml:space="preserve"> </w:t>
      </w:r>
      <w:r>
        <w:t>saluran tekanan dan elektronik memungkinkan algoritma kontrol yang lebih rumit</w:t>
      </w:r>
      <w:r>
        <w:rPr>
          <w:lang w:val="en-US"/>
        </w:rPr>
        <w:t>.</w:t>
      </w:r>
      <w:r w:rsidRPr="00D520D1">
        <w:t xml:space="preserve"> </w:t>
      </w:r>
      <w:r>
        <w:fldChar w:fldCharType="begin" w:fldLock="1"/>
      </w:r>
      <w:r>
        <w:instrText>ADDIN CSL_CITATION {"citationItems":[{"id":"ITEM-1","itemData":{"author":[{"dropping-particle":"","family":"Lok","given":"Wong Chii","non-dropping-particle":"","parse-names":false,"suffix":""}],"id":"ITEM-1","issued":{"date-parts":[["0"]]},"page":"1537-1544","title":"Integration of 4-20mA Current Loop Receiver Instrument Variable Linear Mapping","type":"article-journal"},"uris":["http://www.mendeley.com/documents/?uuid=b92fb2ec-943c-4489-8151-8d8bc5595dda"]}],"mendeley":{"formattedCitation":"[1]","plainTextFormattedCitation":"[1]"},"properties":{"noteIndex":0},"schema":"https://github.com/citation-style-language/schema/raw/master/csl-citation.json"}</w:instrText>
      </w:r>
      <w:r>
        <w:fldChar w:fldCharType="separate"/>
      </w:r>
      <w:r w:rsidRPr="003E7D6F">
        <w:t>[1]</w:t>
      </w:r>
      <w:r>
        <w:fldChar w:fldCharType="end"/>
      </w:r>
    </w:p>
    <w:p w14:paraId="2C734A52" w14:textId="3B961B78" w:rsidR="00AC4BC4" w:rsidRDefault="00C07CA9" w:rsidP="00C07CA9">
      <w:pPr>
        <w:pStyle w:val="Heading3"/>
        <w:rPr>
          <w:lang w:val="en-US"/>
        </w:rPr>
      </w:pPr>
      <w:bookmarkStart w:id="24" w:name="_Toc189305325"/>
      <w:r w:rsidRPr="002753A1">
        <w:t xml:space="preserve">2.2.1 </w:t>
      </w:r>
      <w:r w:rsidR="00B86307" w:rsidRPr="00B86307">
        <w:rPr>
          <w:lang w:val="en-US"/>
        </w:rPr>
        <w:t>Mikrokontroler</w:t>
      </w:r>
      <w:bookmarkEnd w:id="24"/>
    </w:p>
    <w:p w14:paraId="2A87ABE5" w14:textId="77777777" w:rsidR="00B86307" w:rsidRPr="00B86307" w:rsidRDefault="00B86307" w:rsidP="00B86307">
      <w:pPr>
        <w:pStyle w:val="BodyText"/>
        <w:spacing w:before="271"/>
        <w:ind w:right="141" w:firstLine="709"/>
      </w:pPr>
      <w:r w:rsidRPr="00B86307">
        <w:lastRenderedPageBreak/>
        <w:t xml:space="preserve">Mikrokontroler adalah sebuah sistem komputer fungsional dalam sebuah chip. didalamnya terkandung sebuah inti prosesor, memori (sejumlah kecil RAM, memori program, atau keduanya), dan perlengkapan input output mikrokontroler adalah salah satu dari bagian dasar dari suatu sistem komputer. Meskipun mempunyai bentuk yang jauh lebih kecil dari suatu komputer pribadi dan computer mainframe, mikrokontroler dibangun dari elemen-elemen dasar yang sama. Secara sederhana komputer akan menghasilkan output spesifik berdasarkan inputan yang diterima dan program yang dikerjakan, </w:t>
      </w:r>
    </w:p>
    <w:p w14:paraId="08A8B00D" w14:textId="6E0B4936" w:rsidR="00B86307" w:rsidRPr="00B86307" w:rsidRDefault="00B86307" w:rsidP="00B86307">
      <w:pPr>
        <w:pStyle w:val="BodyText"/>
        <w:spacing w:before="271"/>
        <w:ind w:right="141" w:firstLine="709"/>
      </w:pPr>
      <w:r w:rsidRPr="00B86307">
        <w:t>Dalam suatu mikrokontroler biasanya terdapat tiga buah memori, yaitu RAM, ROM dan EEPROM. RAM dan ROM hampir selalu ada pada setiap mikrokontroler, sedangkan EEPROM hanya terdapat pada beberapa jenis mikrokontroler tertentu. RAM digunakan seabagai penyimpan data yang berkaitan dengan banyak hal, misalnya variabel dalam program, keadaan input/ouput, serta pengaturan timer/counter dan komunikasi seria ROM digunakan sebagai tempat penyimpanan program. ROM yang banyak dipakai pada mikrokontroler saat ini adalah flash PEROM (Programmable Erasabl ROM), yang mirip seperti memori pada flash disk, namun bedanya adalah flash PEROM hanya dapat dihapus dan ditulis secara sekaligus. EEPROM biasanya digunakan untuk menyimpan data yang tidak boleh hilang meski catu daya dihapus. Meski fungsinya mirip EEPROM biasanya lebih sedikit digunakan dibandingkan RAM karena kecepatan akses EEPROM yang lebih lambat. Contoh penggunaannya adalah penyimpanan data password atau setting suatu sistem. Timer adalah peranti untuk mencacah sinyal dari clock ataupu sinyal dai suatu kejadian. Timer digunakan untuk menghasilkan tundaan waktu dan sebagai pencacah.</w:t>
      </w:r>
    </w:p>
    <w:p w14:paraId="36D609DA" w14:textId="77777777" w:rsidR="00470B49" w:rsidRPr="00D3141C" w:rsidRDefault="00470B49" w:rsidP="00610CA2">
      <w:pPr>
        <w:pStyle w:val="P-All"/>
      </w:pPr>
    </w:p>
    <w:p w14:paraId="642A9680" w14:textId="54A31B53" w:rsidR="00AC4BC4" w:rsidRPr="00470B49" w:rsidRDefault="00C07CA9" w:rsidP="00C07CA9">
      <w:pPr>
        <w:pStyle w:val="Heading3"/>
        <w:rPr>
          <w:lang w:val="en-US"/>
        </w:rPr>
      </w:pPr>
      <w:bookmarkStart w:id="25" w:name="_Toc189305326"/>
      <w:r w:rsidRPr="00790250">
        <w:rPr>
          <w:lang w:val="fi-FI"/>
        </w:rPr>
        <w:t xml:space="preserve">2.2.2 </w:t>
      </w:r>
      <w:r w:rsidR="00470B49" w:rsidRPr="00470B49">
        <w:rPr>
          <w:lang w:val="en-US"/>
        </w:rPr>
        <w:t>ESP32 WROOM</w:t>
      </w:r>
      <w:bookmarkEnd w:id="25"/>
    </w:p>
    <w:p w14:paraId="5B43E141" w14:textId="77777777" w:rsidR="00470B49" w:rsidRDefault="00470B49" w:rsidP="00470B49">
      <w:pPr>
        <w:pStyle w:val="BodyText"/>
        <w:spacing w:before="271"/>
        <w:ind w:right="141" w:firstLine="566"/>
      </w:pPr>
      <w:r>
        <w:t xml:space="preserve">WROOM adalah sebuah Mikrokontroler yang memiliki Pin sejumlah 30 PIN yang mana Mikrokontroler ini membutuhkan Tegangan sumber 3.3v agar dapat beroperasi. Untuk mengatur Esp32 ini dapat menggunakan Sofware </w:t>
      </w:r>
      <w:r>
        <w:lastRenderedPageBreak/>
        <w:t>Arduino IDE yang dihubungkan dengan Laptop/Komputer. ESP32 memiliki lebih banyak GPIO dengan fungsi yang beragam dibandingkan dengan ESP826. Gambar ESP32 Wroom dapat dilihat pada 2.1</w:t>
      </w:r>
      <w:r>
        <w:rPr>
          <w:spacing w:val="-4"/>
        </w:rPr>
        <w:t xml:space="preserve"> </w:t>
      </w:r>
      <w:r>
        <w:t>berikut</w:t>
      </w:r>
      <w:r>
        <w:rPr>
          <w:spacing w:val="-3"/>
        </w:rPr>
        <w:t xml:space="preserve"> </w:t>
      </w:r>
      <w:r>
        <w:t>ini</w:t>
      </w:r>
      <w:r>
        <w:rPr>
          <w:spacing w:val="-7"/>
        </w:rPr>
        <w:t xml:space="preserve"> </w:t>
      </w:r>
      <w:r>
        <w:rPr>
          <w:spacing w:val="-10"/>
        </w:rPr>
        <w:t>:</w:t>
      </w:r>
    </w:p>
    <w:p w14:paraId="717ED3CD" w14:textId="016B7B3D" w:rsidR="00470B49" w:rsidRDefault="00470B49" w:rsidP="00470B49">
      <w:pPr>
        <w:pStyle w:val="BodyText"/>
        <w:spacing w:before="26"/>
        <w:jc w:val="center"/>
        <w:rPr>
          <w:sz w:val="20"/>
        </w:rPr>
      </w:pPr>
      <w:r>
        <w:rPr>
          <w:noProof/>
        </w:rPr>
        <w:drawing>
          <wp:inline distT="0" distB="0" distL="0" distR="0" wp14:anchorId="765B04C1" wp14:editId="2A90D15B">
            <wp:extent cx="2610355" cy="135967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654185" cy="1382503"/>
                    </a:xfrm>
                    <a:prstGeom prst="rect">
                      <a:avLst/>
                    </a:prstGeom>
                  </pic:spPr>
                </pic:pic>
              </a:graphicData>
            </a:graphic>
          </wp:inline>
        </w:drawing>
      </w:r>
    </w:p>
    <w:p w14:paraId="20BC3827" w14:textId="7A4E9A48" w:rsidR="00470B49" w:rsidRDefault="00470B49" w:rsidP="00470B49">
      <w:pPr>
        <w:pStyle w:val="BodyText"/>
        <w:spacing w:before="46"/>
        <w:ind w:left="558" w:right="125"/>
        <w:jc w:val="center"/>
      </w:pPr>
      <w:bookmarkStart w:id="26" w:name="Gambar_2.1._Arduino_Uno"/>
      <w:bookmarkEnd w:id="26"/>
      <w:r>
        <w:t>Gambar</w:t>
      </w:r>
      <w:r>
        <w:rPr>
          <w:spacing w:val="-3"/>
        </w:rPr>
        <w:t xml:space="preserve"> </w:t>
      </w:r>
      <w:r>
        <w:t>2.1.</w:t>
      </w:r>
      <w:r>
        <w:rPr>
          <w:spacing w:val="-2"/>
        </w:rPr>
        <w:t xml:space="preserve"> </w:t>
      </w:r>
      <w:r w:rsidR="00612A24">
        <w:t>ESP32 Wroom</w:t>
      </w:r>
    </w:p>
    <w:p w14:paraId="6FC301D6" w14:textId="77777777" w:rsidR="00470B49" w:rsidRDefault="00470B49" w:rsidP="00470B49">
      <w:pPr>
        <w:spacing w:line="360" w:lineRule="auto"/>
      </w:pPr>
    </w:p>
    <w:p w14:paraId="272A6E7F" w14:textId="77777777" w:rsidR="00470B49" w:rsidRPr="007136F2" w:rsidRDefault="00470B49" w:rsidP="00612A24">
      <w:pPr>
        <w:spacing w:line="360" w:lineRule="auto"/>
        <w:ind w:firstLine="567"/>
        <w:jc w:val="both"/>
      </w:pPr>
      <w:r w:rsidRPr="007136F2">
        <w:t>Terlihat sepintas hampir sama dengan NodeMCU, ukuran maupun</w:t>
      </w:r>
      <w:r>
        <w:rPr>
          <w:lang w:val="en-US"/>
        </w:rPr>
        <w:t xml:space="preserve"> </w:t>
      </w:r>
      <w:r>
        <w:t xml:space="preserve">warnanya. Koneksi ke </w:t>
      </w:r>
      <w:r w:rsidRPr="007136F2">
        <w:t>komputer juga memakai konektor micro</w:t>
      </w:r>
      <w:r>
        <w:t xml:space="preserve"> USB. Kita lihat</w:t>
      </w:r>
      <w:r>
        <w:rPr>
          <w:lang w:val="en-US"/>
        </w:rPr>
        <w:t xml:space="preserve"> </w:t>
      </w:r>
      <w:r w:rsidRPr="007136F2">
        <w:t>fitur dasarnya sekarang :</w:t>
      </w:r>
    </w:p>
    <w:p w14:paraId="21DDCC70" w14:textId="77777777" w:rsidR="00470B49" w:rsidRDefault="00470B49" w:rsidP="00795E0A">
      <w:pPr>
        <w:pStyle w:val="ListParagraph"/>
        <w:widowControl w:val="0"/>
        <w:numPr>
          <w:ilvl w:val="0"/>
          <w:numId w:val="9"/>
        </w:numPr>
        <w:autoSpaceDE w:val="0"/>
        <w:autoSpaceDN w:val="0"/>
        <w:spacing w:line="360" w:lineRule="auto"/>
        <w:contextualSpacing w:val="0"/>
      </w:pPr>
      <w:r w:rsidRPr="007136F2">
        <w:t>Jumlah pin : 30 meliputi pin tegangan dan GPIO.</w:t>
      </w:r>
    </w:p>
    <w:p w14:paraId="54F8B768" w14:textId="77777777" w:rsidR="00470B49" w:rsidRDefault="00470B49" w:rsidP="00795E0A">
      <w:pPr>
        <w:pStyle w:val="ListParagraph"/>
        <w:widowControl w:val="0"/>
        <w:numPr>
          <w:ilvl w:val="0"/>
          <w:numId w:val="9"/>
        </w:numPr>
        <w:autoSpaceDE w:val="0"/>
        <w:autoSpaceDN w:val="0"/>
        <w:spacing w:line="360" w:lineRule="auto"/>
        <w:contextualSpacing w:val="0"/>
      </w:pPr>
      <w:r w:rsidRPr="007136F2">
        <w:t>15 pin A</w:t>
      </w:r>
      <w:r>
        <w:t>DC (Analog to Digital Converter</w:t>
      </w:r>
    </w:p>
    <w:p w14:paraId="64A0FF00" w14:textId="77777777" w:rsidR="00470B49" w:rsidRDefault="00470B49" w:rsidP="00795E0A">
      <w:pPr>
        <w:pStyle w:val="ListParagraph"/>
        <w:widowControl w:val="0"/>
        <w:numPr>
          <w:ilvl w:val="0"/>
          <w:numId w:val="9"/>
        </w:numPr>
        <w:autoSpaceDE w:val="0"/>
        <w:autoSpaceDN w:val="0"/>
        <w:spacing w:line="360" w:lineRule="auto"/>
        <w:contextualSpacing w:val="0"/>
      </w:pPr>
      <w:r w:rsidRPr="007136F2">
        <w:t xml:space="preserve"> 3 UART Interface</w:t>
      </w:r>
    </w:p>
    <w:p w14:paraId="0F638443" w14:textId="77777777" w:rsidR="00470B49" w:rsidRDefault="00470B49" w:rsidP="00795E0A">
      <w:pPr>
        <w:pStyle w:val="ListParagraph"/>
        <w:widowControl w:val="0"/>
        <w:numPr>
          <w:ilvl w:val="0"/>
          <w:numId w:val="9"/>
        </w:numPr>
        <w:autoSpaceDE w:val="0"/>
        <w:autoSpaceDN w:val="0"/>
        <w:spacing w:line="360" w:lineRule="auto"/>
        <w:contextualSpacing w:val="0"/>
      </w:pPr>
      <w:r w:rsidRPr="007136F2">
        <w:t>3 SPI Interface</w:t>
      </w:r>
    </w:p>
    <w:p w14:paraId="77D5A8F9" w14:textId="77777777" w:rsidR="00470B49" w:rsidRDefault="00470B49" w:rsidP="00795E0A">
      <w:pPr>
        <w:pStyle w:val="ListParagraph"/>
        <w:widowControl w:val="0"/>
        <w:numPr>
          <w:ilvl w:val="0"/>
          <w:numId w:val="9"/>
        </w:numPr>
        <w:autoSpaceDE w:val="0"/>
        <w:autoSpaceDN w:val="0"/>
        <w:spacing w:line="360" w:lineRule="auto"/>
        <w:contextualSpacing w:val="0"/>
      </w:pPr>
      <w:r w:rsidRPr="007136F2">
        <w:t>2 I2C Interface</w:t>
      </w:r>
    </w:p>
    <w:p w14:paraId="5AC03FDB" w14:textId="77777777" w:rsidR="00470B49" w:rsidRDefault="00470B49" w:rsidP="00795E0A">
      <w:pPr>
        <w:pStyle w:val="ListParagraph"/>
        <w:widowControl w:val="0"/>
        <w:numPr>
          <w:ilvl w:val="0"/>
          <w:numId w:val="9"/>
        </w:numPr>
        <w:autoSpaceDE w:val="0"/>
        <w:autoSpaceDN w:val="0"/>
        <w:spacing w:line="360" w:lineRule="auto"/>
        <w:contextualSpacing w:val="0"/>
      </w:pPr>
      <w:r w:rsidRPr="007136F2">
        <w:t>16 pin PWM (Pulse Width Modulation)</w:t>
      </w:r>
    </w:p>
    <w:p w14:paraId="1C5EA7E0" w14:textId="620B0171" w:rsidR="003A5339" w:rsidRDefault="00470B49" w:rsidP="00795E0A">
      <w:pPr>
        <w:pStyle w:val="ListParagraph"/>
        <w:widowControl w:val="0"/>
        <w:numPr>
          <w:ilvl w:val="0"/>
          <w:numId w:val="9"/>
        </w:numPr>
        <w:autoSpaceDE w:val="0"/>
        <w:autoSpaceDN w:val="0"/>
        <w:spacing w:line="360" w:lineRule="auto"/>
        <w:contextualSpacing w:val="0"/>
      </w:pPr>
      <w:r w:rsidRPr="007136F2">
        <w:t>2 pin DAC (Digital to Ana</w:t>
      </w:r>
      <w:r>
        <w:t>log Converter</w:t>
      </w:r>
    </w:p>
    <w:p w14:paraId="4B0D1087" w14:textId="77777777" w:rsidR="003A5339" w:rsidRPr="003A5339" w:rsidRDefault="003A5339" w:rsidP="003A5339"/>
    <w:p w14:paraId="132A5D24" w14:textId="4E01D102" w:rsidR="00470B49" w:rsidRDefault="00470B49" w:rsidP="00610CA2">
      <w:pPr>
        <w:pStyle w:val="P-All"/>
      </w:pPr>
    </w:p>
    <w:p w14:paraId="3AC0BF3F" w14:textId="059882AC" w:rsidR="00AC4BC4" w:rsidRDefault="00C07CA9" w:rsidP="00C07CA9">
      <w:pPr>
        <w:pStyle w:val="Heading3"/>
        <w:rPr>
          <w:lang w:val="en-US"/>
        </w:rPr>
      </w:pPr>
      <w:bookmarkStart w:id="27" w:name="_Toc189305327"/>
      <w:r w:rsidRPr="00790250">
        <w:rPr>
          <w:lang w:val="fi-FI"/>
        </w:rPr>
        <w:t xml:space="preserve">2.2.3 </w:t>
      </w:r>
      <w:r w:rsidR="002F36DF" w:rsidRPr="002F36DF">
        <w:rPr>
          <w:lang w:val="en-US"/>
        </w:rPr>
        <w:t>Buzzer</w:t>
      </w:r>
      <w:bookmarkEnd w:id="27"/>
    </w:p>
    <w:p w14:paraId="0921AF40" w14:textId="77777777" w:rsidR="002F36DF" w:rsidRPr="007237F2" w:rsidRDefault="002F36DF" w:rsidP="002F36DF">
      <w:pPr>
        <w:adjustRightInd w:val="0"/>
        <w:spacing w:line="480" w:lineRule="auto"/>
        <w:ind w:left="567" w:firstLine="426"/>
        <w:jc w:val="both"/>
        <w:rPr>
          <w:lang w:val="en-US"/>
        </w:rPr>
      </w:pPr>
      <w:r>
        <w:rPr>
          <w:lang w:val="en-US"/>
        </w:rPr>
        <w:tab/>
      </w:r>
      <w:r w:rsidRPr="007237F2">
        <w:t xml:space="preserve">Buzzer adalah sebuah komponen elektronika yang berfungsi untuk mengubah getaran listrik menjadi getaran suara. Pada dasarnya prinsip kerja buzzer hampir sama dengan loud speaker, jadi buzzer juga terdiri dari kumparan yang terpasang pada diafragma dan kemudian kumparan tersebut dialiri arus sehingga menjadi elektromagnet, kumparan tadi akan tertarik ke dalam atau keluar, tergantung dari arah arus dan polaritas magnetnya, karena </w:t>
      </w:r>
      <w:r w:rsidRPr="007237F2">
        <w:lastRenderedPageBreak/>
        <w:t>kumparan dipasang pada diafragma maka setiap gerakan kumparan akan menggerakkan diafragma secara bolak-balik sehingga membuat udara bergetar yang akan menghasilkan suara</w:t>
      </w:r>
      <w:r w:rsidRPr="007237F2">
        <w:rPr>
          <w:lang w:val="en-US"/>
        </w:rPr>
        <w:t xml:space="preserve">. </w:t>
      </w:r>
      <w:r w:rsidRPr="007237F2">
        <w:t>Buzzer biasa digunakan sebagai indikator bahwa proses telah selesai atau terjadi suatu kesalahan pada sebuah ala</w:t>
      </w:r>
      <w:r>
        <w:t>t (alarm)</w:t>
      </w:r>
      <w:r>
        <w:rPr>
          <w:lang w:val="en-US"/>
        </w:rPr>
        <w:t>.</w:t>
      </w:r>
    </w:p>
    <w:p w14:paraId="6C4CCDEA" w14:textId="77777777" w:rsidR="002F36DF" w:rsidRPr="00EA5F43" w:rsidRDefault="002F36DF" w:rsidP="002F36DF">
      <w:pPr>
        <w:pStyle w:val="BodyText"/>
        <w:spacing w:before="2" w:line="480" w:lineRule="auto"/>
        <w:ind w:left="1215"/>
      </w:pPr>
      <w:r>
        <w:t>Buzzer</w:t>
      </w:r>
      <w:r>
        <w:rPr>
          <w:spacing w:val="-2"/>
        </w:rPr>
        <w:t xml:space="preserve"> </w:t>
      </w:r>
      <w:r>
        <w:t>dapat</w:t>
      </w:r>
      <w:r>
        <w:rPr>
          <w:spacing w:val="-2"/>
        </w:rPr>
        <w:t xml:space="preserve"> </w:t>
      </w:r>
      <w:r>
        <w:t>dilihat</w:t>
      </w:r>
      <w:r>
        <w:rPr>
          <w:spacing w:val="2"/>
        </w:rPr>
        <w:t xml:space="preserve"> </w:t>
      </w:r>
      <w:r>
        <w:t>pada</w:t>
      </w:r>
      <w:r>
        <w:rPr>
          <w:spacing w:val="-3"/>
        </w:rPr>
        <w:t xml:space="preserve"> </w:t>
      </w:r>
      <w:r>
        <w:t>gambar</w:t>
      </w:r>
      <w:r>
        <w:rPr>
          <w:spacing w:val="-1"/>
        </w:rPr>
        <w:t xml:space="preserve"> </w:t>
      </w:r>
      <w:r>
        <w:t>2.2</w:t>
      </w:r>
      <w:r>
        <w:rPr>
          <w:spacing w:val="-7"/>
        </w:rPr>
        <w:t xml:space="preserve"> </w:t>
      </w:r>
      <w:r>
        <w:t>berikut</w:t>
      </w:r>
      <w:r>
        <w:rPr>
          <w:spacing w:val="2"/>
        </w:rPr>
        <w:t xml:space="preserve"> </w:t>
      </w:r>
      <w:r>
        <w:t>ini</w:t>
      </w:r>
      <w:r>
        <w:rPr>
          <w:spacing w:val="-10"/>
        </w:rPr>
        <w:t xml:space="preserve"> :</w:t>
      </w:r>
    </w:p>
    <w:p w14:paraId="59847587" w14:textId="77777777" w:rsidR="002F36DF" w:rsidRDefault="002F36DF" w:rsidP="002F36DF">
      <w:pPr>
        <w:pStyle w:val="BodyText"/>
        <w:spacing w:before="137"/>
        <w:jc w:val="center"/>
        <w:rPr>
          <w:sz w:val="20"/>
        </w:rPr>
      </w:pPr>
      <w:r>
        <w:rPr>
          <w:noProof/>
        </w:rPr>
        <w:drawing>
          <wp:inline distT="0" distB="0" distL="0" distR="0" wp14:anchorId="4151A552" wp14:editId="74401094">
            <wp:extent cx="1800225" cy="1800225"/>
            <wp:effectExtent l="0" t="0" r="9525" b="9525"/>
            <wp:docPr id="21" name="Picture 21" descr="Active Buzzer DC 3V-24V SFM-27 3cm - Digiware St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ctive Buzzer DC 3V-24V SFM-27 3cm - Digiware Store"/>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46D9C26C" w14:textId="20CBFAB9" w:rsidR="002F36DF" w:rsidRDefault="002F36DF" w:rsidP="00CD6E27">
      <w:pPr>
        <w:jc w:val="center"/>
      </w:pPr>
      <w:r>
        <w:t>Gambar</w:t>
      </w:r>
      <w:r>
        <w:rPr>
          <w:spacing w:val="-1"/>
        </w:rPr>
        <w:t xml:space="preserve"> </w:t>
      </w:r>
      <w:r>
        <w:t>2.2</w:t>
      </w:r>
    </w:p>
    <w:p w14:paraId="4C5E5EFA" w14:textId="77777777" w:rsidR="00CD6E27" w:rsidRPr="002F36DF" w:rsidRDefault="00CD6E27" w:rsidP="00CD6E27">
      <w:pPr>
        <w:jc w:val="center"/>
        <w:rPr>
          <w:lang w:val="en-US"/>
        </w:rPr>
      </w:pPr>
    </w:p>
    <w:p w14:paraId="0F75B0A7" w14:textId="6A96C75F" w:rsidR="00AC4BC4" w:rsidRPr="00FF7FE3" w:rsidRDefault="00AC4BC4" w:rsidP="00610CA2">
      <w:pPr>
        <w:pStyle w:val="P-All"/>
      </w:pPr>
      <w:r w:rsidRPr="004753CB">
        <w:t>Penjelasan teo</w:t>
      </w:r>
      <w:r w:rsidR="00193B89" w:rsidRPr="004753CB">
        <w:t>ri ketiga ……..………..……………………………</w:t>
      </w:r>
      <w:r w:rsidRPr="004753CB">
        <w:t xml:space="preserve"> ………………………………………………………………………</w:t>
      </w:r>
      <w:r w:rsidR="00193B89" w:rsidRPr="004753CB">
        <w:t>.</w:t>
      </w:r>
      <w:r w:rsidRPr="004753CB">
        <w:t>………….……………………………………</w:t>
      </w:r>
      <w:r w:rsidR="00193B89" w:rsidRPr="004753CB">
        <w:t xml:space="preserve">…… </w:t>
      </w:r>
      <w:r w:rsidRPr="004753CB">
        <w:t>(pengarang ketiga, tahun)</w:t>
      </w:r>
      <w:r w:rsidR="00475491" w:rsidRPr="00FF7FE3">
        <w:t>.</w:t>
      </w:r>
    </w:p>
    <w:p w14:paraId="3828BE78" w14:textId="149DDCDA" w:rsidR="00475491" w:rsidRDefault="00475491" w:rsidP="00475491">
      <w:r w:rsidRPr="00D3141C">
        <w:t xml:space="preserve">Adapun langkah-langkah penyelesaian antara lain sebagai berikut </w:t>
      </w:r>
      <w:sdt>
        <w:sdtPr>
          <w:id w:val="1712377652"/>
          <w:citation/>
        </w:sdtPr>
        <w:sdtContent>
          <w:r w:rsidRPr="00D3141C">
            <w:fldChar w:fldCharType="begin"/>
          </w:r>
          <w:r w:rsidRPr="00D3141C">
            <w:instrText xml:space="preserve">CITATION Placeholder1 \t  \l 1033 </w:instrText>
          </w:r>
          <w:r w:rsidRPr="00D3141C">
            <w:fldChar w:fldCharType="separate"/>
          </w:r>
          <w:r w:rsidR="00610CA2">
            <w:t>(Kusumadewi, Hartati, Harjoko, &amp; Wardoyo, 2006)</w:t>
          </w:r>
          <w:r w:rsidRPr="00D3141C">
            <w:fldChar w:fldCharType="end"/>
          </w:r>
        </w:sdtContent>
      </w:sdt>
      <w:r w:rsidRPr="00D3141C">
        <w:t>:</w:t>
      </w:r>
    </w:p>
    <w:p w14:paraId="0E1FC8C7" w14:textId="77777777" w:rsidR="00475491" w:rsidRPr="00D3141C" w:rsidRDefault="00475491" w:rsidP="00795E0A">
      <w:pPr>
        <w:pStyle w:val="NA-1"/>
        <w:numPr>
          <w:ilvl w:val="0"/>
          <w:numId w:val="4"/>
        </w:numPr>
      </w:pPr>
      <w:r w:rsidRPr="00D3141C">
        <w:t xml:space="preserve">Menentukan rating kecocokan setiap alternatif pada setiap kriteria. </w:t>
      </w:r>
    </w:p>
    <w:p w14:paraId="74664332" w14:textId="77777777" w:rsidR="00475491" w:rsidRPr="00DB7FF7" w:rsidRDefault="00475491" w:rsidP="00610CA2">
      <w:pPr>
        <w:pStyle w:val="NA-1"/>
      </w:pPr>
      <w:r w:rsidRPr="00DB7FF7">
        <w:t xml:space="preserve">Matriks keputusan X yang telah dikonversikan dengan bilangan </w:t>
      </w:r>
      <w:r w:rsidRPr="00E50466">
        <w:rPr>
          <w:i/>
          <w:iCs/>
        </w:rPr>
        <w:t>fuzzy</w:t>
      </w:r>
      <w:r w:rsidRPr="00DB7FF7">
        <w:t xml:space="preserve">. </w:t>
      </w:r>
    </w:p>
    <w:p w14:paraId="122CCB41" w14:textId="77777777" w:rsidR="00475491" w:rsidRPr="00DB7FF7" w:rsidRDefault="00475491" w:rsidP="00610CA2">
      <w:pPr>
        <w:pStyle w:val="NA-1"/>
      </w:pPr>
      <w:r w:rsidRPr="00DB7FF7">
        <w:t xml:space="preserve">Pengambil keputusan memberikan bobot, berdasarkan tingkat kepentingan masing-masing kriteria yang dibutuhkan. </w:t>
      </w:r>
    </w:p>
    <w:p w14:paraId="5B7E3A47" w14:textId="77777777" w:rsidR="00475491" w:rsidRPr="00DB7FF7" w:rsidRDefault="00475491" w:rsidP="00610CA2">
      <w:pPr>
        <w:pStyle w:val="NA-1"/>
      </w:pPr>
      <w:r w:rsidRPr="00DB7FF7">
        <w:t xml:space="preserve">Membuat matriks keputusan X, dibuat dari tabel kecocokan. </w:t>
      </w:r>
    </w:p>
    <w:p w14:paraId="148EA271" w14:textId="32BCEA4D" w:rsidR="00475491" w:rsidRPr="00D3141C" w:rsidRDefault="00475491" w:rsidP="00610CA2">
      <w:pPr>
        <w:pStyle w:val="NA-1"/>
      </w:pPr>
      <w:r w:rsidRPr="00DB7FF7">
        <w:t>Melakukan normalisasi matriks R berdasarkan matriks X untuk menghitung</w:t>
      </w:r>
      <w:r w:rsidRPr="00D3141C">
        <w:t xml:space="preserve"> nilai masing-masing kriteria menggunakan </w:t>
      </w:r>
      <w:r w:rsidRPr="00475491">
        <w:rPr>
          <w:lang w:val="fi-FI"/>
        </w:rPr>
        <w:t>P</w:t>
      </w:r>
      <w:r w:rsidRPr="00D3141C">
        <w:t xml:space="preserve">ersamaan </w:t>
      </w:r>
      <w:r w:rsidRPr="00475491">
        <w:rPr>
          <w:lang w:val="fi-FI"/>
        </w:rPr>
        <w:t>2</w:t>
      </w:r>
      <w:r>
        <w:rPr>
          <w:lang w:val="fi-FI"/>
        </w:rPr>
        <w:t>.1</w:t>
      </w:r>
      <w:r w:rsidRPr="00D3141C">
        <w:t xml:space="preserve">. </w:t>
      </w:r>
    </w:p>
    <w:p w14:paraId="03B18EE1" w14:textId="781B7D5C" w:rsidR="00475491" w:rsidRDefault="00475491" w:rsidP="00475491"/>
    <w:p w14:paraId="4F59F266" w14:textId="3F2D990A" w:rsidR="00475491" w:rsidRPr="003F56BF" w:rsidRDefault="006D0F1A" w:rsidP="00F47898">
      <w:pPr>
        <w:tabs>
          <w:tab w:val="right" w:leader="dot" w:pos="7920"/>
        </w:tabs>
        <w:ind w:left="720"/>
      </w:pPr>
      <m:oMath>
        <m:sSub>
          <m:sSubPr>
            <m:ctrlPr>
              <w:rPr>
                <w:rFonts w:ascii="Cambria Math" w:hAnsi="Cambria Math"/>
                <w:i/>
              </w:rPr>
            </m:ctrlPr>
          </m:sSubPr>
          <m:e>
            <m:r>
              <w:rPr>
                <w:rFonts w:ascii="Cambria Math" w:hAnsi="Cambria Math"/>
              </w:rPr>
              <m:t>r</m:t>
            </m:r>
          </m:e>
          <m:sub>
            <m:r>
              <w:rPr>
                <w:rFonts w:ascii="Cambria Math" w:hAnsi="Cambria Math"/>
              </w:rPr>
              <m:t>ij</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ij</m:t>
                        </m:r>
                      </m:sub>
                    </m:sSub>
                  </m:num>
                  <m:den>
                    <m:sSub>
                      <m:sSubPr>
                        <m:ctrlPr>
                          <w:rPr>
                            <w:rFonts w:ascii="Cambria Math" w:hAnsi="Cambria Math"/>
                            <w:i/>
                          </w:rPr>
                        </m:ctrlPr>
                      </m:sSubPr>
                      <m:e>
                        <m:r>
                          <w:rPr>
                            <w:rFonts w:ascii="Cambria Math" w:hAnsi="Cambria Math"/>
                          </w:rPr>
                          <m:t>Max</m:t>
                        </m:r>
                      </m:e>
                      <m:sub>
                        <m:r>
                          <w:rPr>
                            <w:rFonts w:ascii="Cambria Math" w:hAnsi="Cambria Math"/>
                          </w:rPr>
                          <m:t>i</m:t>
                        </m:r>
                      </m:sub>
                    </m:sSub>
                    <m:sSub>
                      <m:sSubPr>
                        <m:ctrlPr>
                          <w:rPr>
                            <w:rFonts w:ascii="Cambria Math" w:hAnsi="Cambria Math"/>
                            <w:i/>
                          </w:rPr>
                        </m:ctrlPr>
                      </m:sSubPr>
                      <m:e>
                        <m:r>
                          <w:rPr>
                            <w:rFonts w:ascii="Cambria Math" w:hAnsi="Cambria Math"/>
                          </w:rPr>
                          <m:t>X</m:t>
                        </m:r>
                      </m:e>
                      <m:sub>
                        <m:r>
                          <w:rPr>
                            <w:rFonts w:ascii="Cambria Math" w:hAnsi="Cambria Math"/>
                          </w:rPr>
                          <m:t>ij</m:t>
                        </m:r>
                      </m:sub>
                    </m:sSub>
                  </m:den>
                </m:f>
                <m:r>
                  <w:rPr>
                    <w:rFonts w:ascii="Cambria Math" w:hAnsi="Cambria Math"/>
                  </w:rPr>
                  <m:t xml:space="preserve"> ,  Jikaj=benefit</m:t>
                </m:r>
              </m:e>
              <m:e>
                <m:f>
                  <m:fPr>
                    <m:ctrlPr>
                      <w:rPr>
                        <w:rFonts w:ascii="Cambria Math" w:hAnsi="Cambria Math"/>
                        <w:i/>
                      </w:rPr>
                    </m:ctrlPr>
                  </m:fPr>
                  <m:num>
                    <m:sSub>
                      <m:sSubPr>
                        <m:ctrlPr>
                          <w:rPr>
                            <w:rFonts w:ascii="Cambria Math" w:hAnsi="Cambria Math"/>
                            <w:i/>
                          </w:rPr>
                        </m:ctrlPr>
                      </m:sSubPr>
                      <m:e>
                        <m:r>
                          <w:rPr>
                            <w:rFonts w:ascii="Cambria Math" w:hAnsi="Cambria Math"/>
                          </w:rPr>
                          <m:t>Min</m:t>
                        </m:r>
                      </m:e>
                      <m:sub>
                        <m:r>
                          <w:rPr>
                            <w:rFonts w:ascii="Cambria Math" w:hAnsi="Cambria Math"/>
                          </w:rPr>
                          <m:t>i</m:t>
                        </m:r>
                      </m:sub>
                    </m:sSub>
                    <m:sSub>
                      <m:sSubPr>
                        <m:ctrlPr>
                          <w:rPr>
                            <w:rFonts w:ascii="Cambria Math" w:hAnsi="Cambria Math"/>
                            <w:i/>
                          </w:rPr>
                        </m:ctrlPr>
                      </m:sSubPr>
                      <m:e>
                        <m:r>
                          <w:rPr>
                            <w:rFonts w:ascii="Cambria Math" w:hAnsi="Cambria Math"/>
                          </w:rPr>
                          <m:t>X</m:t>
                        </m:r>
                      </m:e>
                      <m:sub>
                        <m:r>
                          <w:rPr>
                            <w:rFonts w:ascii="Cambria Math" w:hAnsi="Cambria Math"/>
                          </w:rPr>
                          <m:t>ij</m:t>
                        </m:r>
                      </m:sub>
                    </m:sSub>
                  </m:num>
                  <m:den>
                    <m:sSub>
                      <m:sSubPr>
                        <m:ctrlPr>
                          <w:rPr>
                            <w:rFonts w:ascii="Cambria Math" w:hAnsi="Cambria Math"/>
                            <w:i/>
                          </w:rPr>
                        </m:ctrlPr>
                      </m:sSubPr>
                      <m:e>
                        <m:r>
                          <w:rPr>
                            <w:rFonts w:ascii="Cambria Math" w:hAnsi="Cambria Math"/>
                          </w:rPr>
                          <m:t>X</m:t>
                        </m:r>
                      </m:e>
                      <m:sub>
                        <m:r>
                          <w:rPr>
                            <w:rFonts w:ascii="Cambria Math" w:hAnsi="Cambria Math"/>
                          </w:rPr>
                          <m:t>ij</m:t>
                        </m:r>
                      </m:sub>
                    </m:sSub>
                  </m:den>
                </m:f>
                <m:r>
                  <w:rPr>
                    <w:rFonts w:ascii="Cambria Math" w:hAnsi="Cambria Math"/>
                  </w:rPr>
                  <m:t xml:space="preserve"> ,         Jika j=cost</m:t>
                </m:r>
              </m:e>
            </m:eqArr>
          </m:e>
        </m:d>
      </m:oMath>
      <w:r w:rsidR="003F56BF">
        <w:tab/>
      </w:r>
      <w:r w:rsidR="003F56BF" w:rsidRPr="003F56BF">
        <w:t>(2.1)</w:t>
      </w:r>
    </w:p>
    <w:p w14:paraId="65C7D2D5" w14:textId="53AD2E3B" w:rsidR="00475491" w:rsidRDefault="00475491" w:rsidP="00475491"/>
    <w:p w14:paraId="2CB5BFA1" w14:textId="0CE46E06" w:rsidR="00475491" w:rsidRPr="00D3141C" w:rsidRDefault="00475491" w:rsidP="00610CA2">
      <w:pPr>
        <w:pStyle w:val="NA-1"/>
      </w:pPr>
      <w:r w:rsidRPr="00D3141C">
        <w:t xml:space="preserve">Proses </w:t>
      </w:r>
      <w:r w:rsidRPr="00DB7FF7">
        <w:t>perangkingan</w:t>
      </w:r>
      <w:r w:rsidRPr="00D3141C">
        <w:t xml:space="preserve"> yaitu penjumlahan dari perkalian matriks ternormalisasi R dengan ve</w:t>
      </w:r>
      <w:r w:rsidRPr="00535692">
        <w:rPr>
          <w:lang w:val="fi-FI"/>
        </w:rPr>
        <w:t>k</w:t>
      </w:r>
      <w:r w:rsidRPr="00D3141C">
        <w:t>tor bobot</w:t>
      </w:r>
      <w:r w:rsidR="00535692" w:rsidRPr="00535692">
        <w:rPr>
          <w:lang w:val="fi-FI"/>
        </w:rPr>
        <w:t>, se</w:t>
      </w:r>
      <w:r w:rsidR="00535692">
        <w:rPr>
          <w:lang w:val="fi-FI"/>
        </w:rPr>
        <w:t>eprti pada Persamaan 2.2.</w:t>
      </w:r>
    </w:p>
    <w:p w14:paraId="0739EDD4" w14:textId="4A84812F" w:rsidR="00475491" w:rsidRDefault="00535692" w:rsidP="00F47898">
      <w:pPr>
        <w:tabs>
          <w:tab w:val="right" w:leader="dot" w:pos="7920"/>
        </w:tabs>
        <w:ind w:left="720"/>
        <w:rPr>
          <w:lang w:val="fi-FI"/>
        </w:rPr>
      </w:pPr>
      <m:oMath>
        <m:r>
          <w:rPr>
            <w:rFonts w:ascii="Cambria Math" w:hAnsi="Cambria Math"/>
            <w:lang w:val="en-US"/>
          </w:rPr>
          <m:t>R</m:t>
        </m:r>
        <m:r>
          <w:rPr>
            <w:rFonts w:ascii="Cambria Math" w:hAnsi="Cambria Math"/>
            <w:lang w:val="fi-FI"/>
          </w:rPr>
          <m:t>=</m:t>
        </m:r>
        <m:r>
          <w:rPr>
            <w:rFonts w:ascii="Cambria Math" w:hAnsi="Cambria Math"/>
            <w:lang w:val="en-US"/>
          </w:rPr>
          <m:t>W</m:t>
        </m:r>
        <m:r>
          <w:rPr>
            <w:rFonts w:ascii="Cambria Math" w:hAnsi="Cambria Math"/>
            <w:lang w:val="fi-FI"/>
          </w:rPr>
          <m:t xml:space="preserve"> ×</m:t>
        </m:r>
        <m:r>
          <w:rPr>
            <w:rFonts w:ascii="Cambria Math" w:hAnsi="Cambria Math"/>
            <w:lang w:val="en-US"/>
          </w:rPr>
          <m:t>R</m:t>
        </m:r>
      </m:oMath>
      <w:r w:rsidRPr="00790250">
        <w:rPr>
          <w:lang w:val="fi-FI"/>
        </w:rPr>
        <w:tab/>
        <w:t>(2.2)</w:t>
      </w:r>
    </w:p>
    <w:p w14:paraId="585CC9C8" w14:textId="7AB5D219" w:rsidR="003C65B8" w:rsidRDefault="003C65B8" w:rsidP="00F47898">
      <w:pPr>
        <w:tabs>
          <w:tab w:val="right" w:leader="dot" w:pos="7920"/>
        </w:tabs>
        <w:ind w:left="720"/>
        <w:rPr>
          <w:lang w:val="fi-FI"/>
        </w:rPr>
      </w:pPr>
    </w:p>
    <w:p w14:paraId="2C49FE1F" w14:textId="2DA6BA9D" w:rsidR="003C65B8" w:rsidRDefault="003C65B8" w:rsidP="00F47898">
      <w:pPr>
        <w:tabs>
          <w:tab w:val="right" w:leader="dot" w:pos="7920"/>
        </w:tabs>
        <w:ind w:left="720"/>
        <w:rPr>
          <w:lang w:val="fi-FI"/>
        </w:rPr>
      </w:pPr>
    </w:p>
    <w:p w14:paraId="7051DA38" w14:textId="77777777" w:rsidR="003C65B8" w:rsidRPr="00790250" w:rsidRDefault="003C65B8" w:rsidP="00F47898">
      <w:pPr>
        <w:tabs>
          <w:tab w:val="right" w:leader="dot" w:pos="7920"/>
        </w:tabs>
        <w:ind w:left="720"/>
        <w:rPr>
          <w:lang w:val="fi-FI"/>
        </w:rPr>
      </w:pPr>
    </w:p>
    <w:p w14:paraId="324B6FB9" w14:textId="77777777" w:rsidR="00535692" w:rsidRPr="00790250" w:rsidRDefault="00535692" w:rsidP="003C65B8">
      <w:pPr>
        <w:tabs>
          <w:tab w:val="right" w:leader="dot" w:pos="7560"/>
        </w:tabs>
        <w:ind w:left="567"/>
        <w:rPr>
          <w:lang w:val="fi-FI"/>
        </w:rPr>
      </w:pPr>
    </w:p>
    <w:p w14:paraId="1C52A349" w14:textId="77F03DAE" w:rsidR="003C65B8" w:rsidRDefault="00C07CA9" w:rsidP="003C65B8">
      <w:pPr>
        <w:pStyle w:val="Heading3"/>
        <w:rPr>
          <w:lang w:val="fi-FI"/>
        </w:rPr>
      </w:pPr>
      <w:bookmarkStart w:id="28" w:name="_Toc189305328"/>
      <w:r w:rsidRPr="00790250">
        <w:rPr>
          <w:lang w:val="fi-FI"/>
        </w:rPr>
        <w:t>2.2.4</w:t>
      </w:r>
      <w:r w:rsidR="003C65B8">
        <w:rPr>
          <w:lang w:val="fi-FI"/>
        </w:rPr>
        <w:tab/>
      </w:r>
      <w:r w:rsidR="003C65B8" w:rsidRPr="003C65B8">
        <w:rPr>
          <w:lang w:val="fi-FI"/>
        </w:rPr>
        <w:t>Sensor MQ4</w:t>
      </w:r>
      <w:bookmarkEnd w:id="28"/>
    </w:p>
    <w:p w14:paraId="2D717E7C" w14:textId="77777777" w:rsidR="003C65B8" w:rsidRDefault="003C65B8" w:rsidP="003C65B8">
      <w:pPr>
        <w:pStyle w:val="BodyText"/>
        <w:spacing w:line="480" w:lineRule="auto"/>
        <w:ind w:right="142" w:firstLine="1152"/>
      </w:pPr>
      <w:r>
        <w:rPr>
          <w:lang w:val="fi-FI"/>
        </w:rPr>
        <w:tab/>
      </w:r>
      <w:r>
        <w:t>MQ-4 adalah komponen elektronika untuk mendeteksi kadar gas alam terkompresi / CNG (compressed natural gas) — utamanya mengandung gas metana (methane, CH4) yang merupakan bentuk paling sederhana dari hidrokarbon. Walaupun tidak bersifat racun, gas metana dapat berbahaya karena mudah terbakar (combustive / flammable gas). Gas ini tidak berbau dan tidak berwarna, menjadikannya sulit untuk dideteksi secara langsung oleh manusia. Sensor MQ-4 merupakan sensor yang sangat sensitif terhadap CNG dan dapat mendeteksi konsentrat gas alam di udara mulai dari 300 ppm hingga 10.000 ppm. Keluaran sensor ini berupa resistansi analog yang dengan mudah dapat dikonversi menjadi tegangan dengan menambahkan satu resistor biasa. Dengan mengkonversi impedansi ini menjadi tegangan, hasil bacaan sensor dapat dibaca oleh pin ADC (analog to digital converter) pada mikrokontroler.</w:t>
      </w:r>
    </w:p>
    <w:p w14:paraId="760E2F6A" w14:textId="37B329FF" w:rsidR="003C65B8" w:rsidRDefault="003C65B8" w:rsidP="003C65B8">
      <w:pPr>
        <w:pStyle w:val="BodyText"/>
        <w:spacing w:line="480" w:lineRule="auto"/>
        <w:ind w:right="142" w:firstLine="1152"/>
      </w:pPr>
      <w:r>
        <w:t xml:space="preserve">PPM (parts per million) umumnya digunakan sebagai ukuran tingkat kecil polutan di udara, air, cairan tubuh, dan lain-lain. PPM adalah rasio massa antara komponen polutan dan larutan. Satuan konsentrasi ini yang sering dipergunakan dalam Kimia Analisa. Satuan ini sering digunakan untuk </w:t>
      </w:r>
      <w:r>
        <w:lastRenderedPageBreak/>
        <w:t>menunjukkan kandungan suatu senyawa dalam suatu larutan misalnya kandungan garam dalam air laut, kandungan polutan dalam sungai, atau kandungan yang lainnya. Konsentrasi ppm tersebut merupakan perbandingan antara berapa bagian senyawa dalam satu juta bagian suatu sistem. Berdasarkan datasheet sensor gas MQ 4 terdiri dari 6 kaki pin yaitu pin input, 2 pin GND dan sisanya pin VCC</w:t>
      </w:r>
    </w:p>
    <w:p w14:paraId="1720B1FA" w14:textId="77777777" w:rsidR="003C65B8" w:rsidRDefault="003C65B8" w:rsidP="003C65B8">
      <w:pPr>
        <w:pStyle w:val="BodyText"/>
        <w:ind w:left="2410"/>
      </w:pPr>
    </w:p>
    <w:p w14:paraId="4D0D006E" w14:textId="77777777" w:rsidR="003C65B8" w:rsidRDefault="003C65B8" w:rsidP="003C65B8">
      <w:pPr>
        <w:pStyle w:val="BodyText"/>
        <w:ind w:left="2410"/>
      </w:pPr>
    </w:p>
    <w:p w14:paraId="4E064DF0" w14:textId="5C589305" w:rsidR="003C65B8" w:rsidRDefault="003C65B8" w:rsidP="003C65B8">
      <w:pPr>
        <w:pStyle w:val="BodyText"/>
        <w:ind w:left="2410"/>
      </w:pPr>
      <w:r>
        <w:t>Tabel</w:t>
      </w:r>
      <w:r>
        <w:rPr>
          <w:spacing w:val="-11"/>
        </w:rPr>
        <w:t xml:space="preserve"> </w:t>
      </w:r>
      <w:r>
        <w:t>2.1.</w:t>
      </w:r>
      <w:r>
        <w:rPr>
          <w:spacing w:val="-1"/>
        </w:rPr>
        <w:t xml:space="preserve"> </w:t>
      </w:r>
      <w:r>
        <w:t>Spesifikasi</w:t>
      </w:r>
      <w:r>
        <w:rPr>
          <w:spacing w:val="-3"/>
        </w:rPr>
        <w:t xml:space="preserve"> </w:t>
      </w:r>
      <w:r>
        <w:t>Motor Sevo SG 90</w:t>
      </w:r>
    </w:p>
    <w:p w14:paraId="62E8D7A9" w14:textId="77777777" w:rsidR="003C65B8" w:rsidRDefault="003C65B8" w:rsidP="003C65B8">
      <w:pPr>
        <w:pStyle w:val="BodyText"/>
        <w:spacing w:before="26"/>
        <w:rPr>
          <w:noProof/>
        </w:rPr>
      </w:pPr>
    </w:p>
    <w:p w14:paraId="19A668AE" w14:textId="77777777" w:rsidR="003C65B8" w:rsidRDefault="003C65B8" w:rsidP="003C65B8">
      <w:pPr>
        <w:pStyle w:val="BodyText"/>
        <w:spacing w:before="26"/>
        <w:jc w:val="center"/>
        <w:rPr>
          <w:noProof/>
        </w:rPr>
      </w:pPr>
      <w:r>
        <w:rPr>
          <w:noProof/>
        </w:rPr>
        <mc:AlternateContent>
          <mc:Choice Requires="wps">
            <w:drawing>
              <wp:inline distT="0" distB="0" distL="0" distR="0" wp14:anchorId="2C632C92" wp14:editId="73B1B274">
                <wp:extent cx="304800" cy="304800"/>
                <wp:effectExtent l="0" t="0" r="0" b="0"/>
                <wp:docPr id="12" name="Rectangle 12" descr="Ideal sensitivity characteristics of MQ-4 gas sensor (Pololu Robotics... |  Download Scientific Diagram"/>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627D7017" id="Rectangle 12" o:spid="_x0000_s1026" alt="Ideal sensitivity characteristics of MQ-4 gas sensor (Pololu Robotics... |  Download Scientific Diagram"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" filled="f" stroked="f">
                <o:lock v:ext="edit" aspectratio="t"/>
                <w10:anchorlock/>
              </v:rect>
            </w:pict>
          </mc:Fallback>
        </mc:AlternateContent>
      </w:r>
      <w:r w:rsidRPr="00097A5B">
        <w:rPr>
          <w:noProof/>
        </w:rPr>
        <w:t xml:space="preserve"> </w:t>
      </w:r>
      <w:r>
        <w:rPr>
          <w:noProof/>
        </w:rPr>
        <mc:AlternateContent>
          <mc:Choice Requires="wps">
            <w:drawing>
              <wp:inline distT="0" distB="0" distL="0" distR="0" wp14:anchorId="03180F0B" wp14:editId="4D05D90F">
                <wp:extent cx="304800" cy="304800"/>
                <wp:effectExtent l="0" t="0" r="0" b="0"/>
                <wp:docPr id="16" name="AutoShape 3" descr="Ideal sensitivity characteristics of MQ-4 gas sensor (Pololu Robotics... |  Download Scientific Diagram"/>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FF5CA26" id="AutoShape 3" o:spid="_x0000_s1026" alt="Ideal sensitivity characteristics of MQ-4 gas sensor (Pololu Robotics... |  Download Scientific Diagram"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" filled="f" stroked="f">
                <o:lock v:ext="edit" aspectratio="t"/>
                <w10:anchorlock/>
              </v:rect>
            </w:pict>
          </mc:Fallback>
        </mc:AlternateContent>
      </w:r>
      <w:r w:rsidRPr="00097A5B">
        <w:rPr>
          <w:noProof/>
        </w:rPr>
        <w:t xml:space="preserve"> </w:t>
      </w:r>
      <w:r>
        <w:rPr>
          <w:noProof/>
        </w:rPr>
        <w:drawing>
          <wp:inline distT="0" distB="0" distL="0" distR="0" wp14:anchorId="7464F9E7" wp14:editId="60D40183">
            <wp:extent cx="3368869" cy="2771775"/>
            <wp:effectExtent l="0" t="0" r="317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373806" cy="2775837"/>
                    </a:xfrm>
                    <a:prstGeom prst="rect">
                      <a:avLst/>
                    </a:prstGeom>
                  </pic:spPr>
                </pic:pic>
              </a:graphicData>
            </a:graphic>
          </wp:inline>
        </w:drawing>
      </w:r>
    </w:p>
    <w:p w14:paraId="200A9F79" w14:textId="77777777" w:rsidR="003C65B8" w:rsidRDefault="003C65B8" w:rsidP="003C65B8">
      <w:pPr>
        <w:pStyle w:val="BodyText"/>
        <w:spacing w:before="26"/>
        <w:jc w:val="center"/>
        <w:rPr>
          <w:sz w:val="20"/>
        </w:rPr>
      </w:pPr>
    </w:p>
    <w:p w14:paraId="6F5EE82D" w14:textId="2D386C11" w:rsidR="003C65B8" w:rsidRDefault="003C65B8" w:rsidP="003C65B8">
      <w:pPr>
        <w:pStyle w:val="BodyText"/>
        <w:spacing w:line="480" w:lineRule="auto"/>
        <w:ind w:right="142" w:firstLine="2160"/>
      </w:pPr>
      <w:r>
        <w:t>Gambar</w:t>
      </w:r>
      <w:r>
        <w:rPr>
          <w:spacing w:val="-4"/>
        </w:rPr>
        <w:t xml:space="preserve"> </w:t>
      </w:r>
      <w:r>
        <w:t>2.4.</w:t>
      </w:r>
      <w:r>
        <w:rPr>
          <w:spacing w:val="-2"/>
        </w:rPr>
        <w:t xml:space="preserve"> </w:t>
      </w:r>
      <w:r w:rsidRPr="00097A5B">
        <w:t>Sensitifitas Sensor MQ-4(Electronics, n.d.)</w:t>
      </w:r>
      <w:r w:rsidRPr="00097A5B">
        <w:cr/>
      </w:r>
      <w:r>
        <w:tab/>
        <w:t>Gambar 2.4 menunjukkan karakteristik sensitifitas sensor MQ4, ordinatnya adalah rasio resistensi dari sensor. Absisnya adalah konsentrasi gas. Ro berarti ketahanan sensor di 10000ppm.</w:t>
      </w:r>
    </w:p>
    <w:p w14:paraId="47584B45" w14:textId="72A3AC20" w:rsidR="003C65B8" w:rsidRPr="003C65B8" w:rsidRDefault="003C65B8" w:rsidP="003C65B8"/>
    <w:p w14:paraId="33DBC689" w14:textId="08E97E0D" w:rsidR="003C65B8" w:rsidRDefault="003C65B8" w:rsidP="003C65B8">
      <w:pPr>
        <w:pStyle w:val="Heading3"/>
        <w:spacing w:line="480" w:lineRule="auto"/>
        <w:rPr>
          <w:lang w:val="en-US"/>
        </w:rPr>
      </w:pPr>
      <w:bookmarkStart w:id="29" w:name="_Toc189305329"/>
      <w:r>
        <w:rPr>
          <w:lang w:val="en-US"/>
        </w:rPr>
        <w:t>2.2.5</w:t>
      </w:r>
      <w:r>
        <w:rPr>
          <w:lang w:val="en-US"/>
        </w:rPr>
        <w:tab/>
      </w:r>
      <w:r w:rsidRPr="003C65B8">
        <w:rPr>
          <w:lang w:val="en-US"/>
        </w:rPr>
        <w:t>Module Voltage to Current 4-20Ma</w:t>
      </w:r>
      <w:bookmarkEnd w:id="29"/>
    </w:p>
    <w:p w14:paraId="55433C42" w14:textId="77777777" w:rsidR="003C65B8" w:rsidRPr="0046402F" w:rsidRDefault="003C65B8" w:rsidP="003C65B8">
      <w:pPr>
        <w:spacing w:line="480" w:lineRule="auto"/>
        <w:ind w:firstLine="855"/>
        <w:jc w:val="both"/>
        <w:rPr>
          <w:shd w:val="clear" w:color="auto" w:fill="FFFFFF"/>
          <w:lang w:val="en-US"/>
        </w:rPr>
      </w:pPr>
      <w:r w:rsidRPr="0046402F">
        <w:rPr>
          <w:shd w:val="clear" w:color="auto" w:fill="FFFFFF"/>
        </w:rPr>
        <w:lastRenderedPageBreak/>
        <w:t>Modul ini berfungsi untuk mengubah tegangan menjadi arus. Range tegangan yang dapat dikonversi lumayan banyak tapi untuk yang kita bahas kali ini adalah modul konverter dari 0~10V ke 4-20m</w:t>
      </w:r>
      <w:r w:rsidRPr="0046402F">
        <w:rPr>
          <w:shd w:val="clear" w:color="auto" w:fill="FFFFFF"/>
          <w:lang w:val="en-US"/>
        </w:rPr>
        <w:t>A</w:t>
      </w:r>
      <w:r w:rsidRPr="0046402F">
        <w:rPr>
          <w:shd w:val="clear" w:color="auto" w:fill="FFFFFF"/>
        </w:rPr>
        <w:t>. tapi untuk outputnya sendiri kita bisa adjust, Menyesuaikan kebutuhan sistem kita. Untuk supply tegangannya sendiri modul ini juga lumayan oke karena range supplynya di 12V sampai 30V dc</w:t>
      </w:r>
      <w:r w:rsidRPr="0046402F">
        <w:rPr>
          <w:shd w:val="clear" w:color="auto" w:fill="FFFFFF"/>
          <w:lang w:val="en-US"/>
        </w:rPr>
        <w:t>.</w:t>
      </w:r>
    </w:p>
    <w:p w14:paraId="0F6BA4B8" w14:textId="77777777" w:rsidR="003C65B8" w:rsidRDefault="003C65B8" w:rsidP="003C65B8">
      <w:pPr>
        <w:spacing w:line="480" w:lineRule="auto"/>
        <w:jc w:val="center"/>
        <w:rPr>
          <w:color w:val="000000"/>
          <w:shd w:val="clear" w:color="auto" w:fill="FFFFFF"/>
        </w:rPr>
      </w:pPr>
      <w:r>
        <w:rPr>
          <w:lang w:val="en-US"/>
        </w:rPr>
        <w:drawing>
          <wp:inline distT="0" distB="0" distL="0" distR="0" wp14:anchorId="62B08DB8" wp14:editId="2A39AD7A">
            <wp:extent cx="2572469" cy="2572469"/>
            <wp:effectExtent l="0" t="0" r="0" b="0"/>
            <wp:docPr id="13" name="Picture 13" descr="https://images.tokopedia.net/img/cache/900/VqbcmM/2021/7/13/e63241a5-8078-45ac-85ff-aa9631ecc9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images.tokopedia.net/img/cache/900/VqbcmM/2021/7/13/e63241a5-8078-45ac-85ff-aa9631ecc9ed.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573785" cy="2573785"/>
                    </a:xfrm>
                    <a:prstGeom prst="rect">
                      <a:avLst/>
                    </a:prstGeom>
                    <a:noFill/>
                    <a:ln>
                      <a:noFill/>
                    </a:ln>
                  </pic:spPr>
                </pic:pic>
              </a:graphicData>
            </a:graphic>
          </wp:inline>
        </w:drawing>
      </w:r>
    </w:p>
    <w:p w14:paraId="32A40CAD" w14:textId="06269DAF" w:rsidR="003C65B8" w:rsidRDefault="003C65B8" w:rsidP="003C65B8">
      <w:pPr>
        <w:jc w:val="center"/>
      </w:pPr>
      <w:r>
        <w:t xml:space="preserve">Gambar 2.6 </w:t>
      </w:r>
      <w:r w:rsidRPr="00FB2F23">
        <w:t>Voltage to Current 4-20Ma</w:t>
      </w:r>
    </w:p>
    <w:p w14:paraId="42C04C21" w14:textId="77777777" w:rsidR="003C65B8" w:rsidRPr="003C65B8" w:rsidRDefault="003C65B8" w:rsidP="003C65B8">
      <w:pPr>
        <w:rPr>
          <w:lang w:val="en-US"/>
        </w:rPr>
      </w:pPr>
    </w:p>
    <w:p w14:paraId="71ED456C" w14:textId="25FA9A87" w:rsidR="003C65B8" w:rsidRDefault="003C65B8" w:rsidP="00E25888">
      <w:pPr>
        <w:pStyle w:val="Heading3"/>
        <w:spacing w:line="480" w:lineRule="auto"/>
        <w:rPr>
          <w:lang w:val="en-US"/>
        </w:rPr>
      </w:pPr>
      <w:bookmarkStart w:id="30" w:name="_Toc189305330"/>
      <w:r>
        <w:rPr>
          <w:lang w:val="en-US"/>
        </w:rPr>
        <w:t>2.2.6</w:t>
      </w:r>
      <w:r>
        <w:rPr>
          <w:lang w:val="en-US"/>
        </w:rPr>
        <w:tab/>
      </w:r>
      <w:r w:rsidR="00112A08" w:rsidRPr="00112A08">
        <w:rPr>
          <w:lang w:val="en-US"/>
        </w:rPr>
        <w:t>Module Current 4-20mA to Voltage</w:t>
      </w:r>
      <w:bookmarkEnd w:id="30"/>
    </w:p>
    <w:p w14:paraId="0C4F852D" w14:textId="77777777" w:rsidR="00112A08" w:rsidRPr="00117677" w:rsidRDefault="00112A08" w:rsidP="00E25888">
      <w:pPr>
        <w:spacing w:line="480" w:lineRule="auto"/>
        <w:ind w:firstLine="731"/>
        <w:jc w:val="both"/>
      </w:pPr>
      <w:r w:rsidRPr="00117677">
        <w:t xml:space="preserve">Module ini berfungsi untuk mengubah arus dari Industrial Transmitter atau Industrial sensor ke dalam bentuk tegangan yang bisa dibaca oleh ADC arduino atau ADC microcontroller lainnya seperti ESP32 atau STM32. Di industri sensor-sensor atau transducer memiliki output berupa arus bukan tegangan, nilai pembacaan besaran fisik dari sensor akan berbanding lurus dengan arus yang mengalir pada kabel sensor. Hal tersebut dikarenakan arus tidak akan terpengaruh oleh panjangnya kabel sensor, sedangkan jika menggunakan tegangan, tegangan </w:t>
      </w:r>
      <w:r w:rsidRPr="00117677">
        <w:lastRenderedPageBreak/>
        <w:t>akan drop/turun seiring dengan makin panjanganya sebuah kabel. Standard arus yang di gunakan di Industri adalah 4-20mA.</w:t>
      </w:r>
    </w:p>
    <w:p w14:paraId="61B4B7F5" w14:textId="77777777" w:rsidR="00112A08" w:rsidRDefault="00112A08" w:rsidP="00E25888">
      <w:pPr>
        <w:spacing w:line="480" w:lineRule="auto"/>
        <w:ind w:firstLine="720"/>
        <w:jc w:val="both"/>
      </w:pPr>
      <w:r w:rsidRPr="00117677">
        <w:t>Umumnya di industri untuk mengubah arus menjadi tegangan di gunakan sebuah resistor yang dipasang seri, biasanya resistansi dari resistor tersebut 250 Ohm. dengan demikian arus 4-20mA dapat berubah menjadi tegangan 1-5V, tegangan tersebut yang akan dibaca oleh controller di industri, biasanya berupa Programmable Logic Controller (PLC) atau dapat berupa Distributed Control System (DCS)</w:t>
      </w:r>
    </w:p>
    <w:p w14:paraId="6D021D13" w14:textId="77777777" w:rsidR="00112A08" w:rsidRDefault="00112A08" w:rsidP="00112A08">
      <w:pPr>
        <w:spacing w:line="480" w:lineRule="auto"/>
        <w:ind w:left="720" w:firstLine="720"/>
        <w:jc w:val="center"/>
      </w:pPr>
      <w:r>
        <w:rPr>
          <w:lang w:val="en-US"/>
        </w:rPr>
        <w:drawing>
          <wp:inline distT="0" distB="0" distL="0" distR="0" wp14:anchorId="0D4560EA" wp14:editId="39A3A875">
            <wp:extent cx="2266950" cy="2266950"/>
            <wp:effectExtent l="0" t="0" r="0" b="0"/>
            <wp:docPr id="29" name="Picture 29" descr="Current To Voltage Converter Signal Conversion 4-20ma To 0-33v 5v 10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rrent To Voltage Converter Signal Conversion 4-20ma To 0-33v 5v 10v"/>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266950" cy="2266950"/>
                    </a:xfrm>
                    <a:prstGeom prst="rect">
                      <a:avLst/>
                    </a:prstGeom>
                    <a:noFill/>
                    <a:ln>
                      <a:noFill/>
                    </a:ln>
                  </pic:spPr>
                </pic:pic>
              </a:graphicData>
            </a:graphic>
          </wp:inline>
        </w:drawing>
      </w:r>
    </w:p>
    <w:p w14:paraId="05225166" w14:textId="77777777" w:rsidR="00112A08" w:rsidRPr="00117677" w:rsidRDefault="00112A08" w:rsidP="00112A08">
      <w:pPr>
        <w:pStyle w:val="NormalWeb"/>
        <w:shd w:val="clear" w:color="auto" w:fill="FFFFFF"/>
        <w:spacing w:before="0" w:beforeAutospacing="0" w:after="0" w:afterAutospacing="0" w:line="480" w:lineRule="auto"/>
        <w:ind w:left="993"/>
        <w:jc w:val="center"/>
      </w:pPr>
      <w:r>
        <w:t xml:space="preserve">Gambar 2.7 </w:t>
      </w:r>
      <w:r w:rsidRPr="00084AE4">
        <w:t>Module Current to Voltage 4-20mA</w:t>
      </w:r>
    </w:p>
    <w:p w14:paraId="10997453" w14:textId="77777777" w:rsidR="00112A08" w:rsidRPr="00117677" w:rsidRDefault="00112A08" w:rsidP="00112A08">
      <w:pPr>
        <w:spacing w:line="480" w:lineRule="auto"/>
        <w:ind w:firstLine="720"/>
        <w:jc w:val="both"/>
      </w:pPr>
      <w:r w:rsidRPr="00117677">
        <w:t xml:space="preserve">Bagaimana jika industrial sensor tersebut ingin terhubung ke ADC arduino atau microcontroller lainnya seperti ESP32? Secara sederahana sama halnya dengan PLC bisa menggunakan Resistor, namun untuk membuat pembacaan ADC arduino atau ADC microcontroller lainnya lebih optimal, kita harus menggunakan module pengkondisi sinyal. </w:t>
      </w:r>
    </w:p>
    <w:p w14:paraId="6A104574" w14:textId="547BB09E" w:rsidR="00112A08" w:rsidRDefault="00112A08" w:rsidP="00112A08">
      <w:pPr>
        <w:spacing w:line="480" w:lineRule="auto"/>
        <w:ind w:firstLine="720"/>
        <w:jc w:val="both"/>
      </w:pPr>
      <w:r w:rsidRPr="00117677">
        <w:t xml:space="preserve">Pada Arduino generasi lama seperti arduino Uno, Leonardo, Mega ADC yang digunakan ada 10-Bit dengan referensi 5V, dengan demikian scala pembacaan </w:t>
      </w:r>
      <w:r w:rsidRPr="00117677">
        <w:lastRenderedPageBreak/>
        <w:t>dari ADC adalah 0-5V. Namun berbeda hal nya dengan ADC pada arduino keluaran terbaru, ADC yang digunakan kebanyakan 12Bit dengan tegangan referensi 3.3V atau bahkan 2.5V.</w:t>
      </w:r>
    </w:p>
    <w:p w14:paraId="2833796A" w14:textId="1C9DB8C4" w:rsidR="007613DB" w:rsidRDefault="007613DB" w:rsidP="00112A08">
      <w:pPr>
        <w:spacing w:line="480" w:lineRule="auto"/>
        <w:ind w:firstLine="720"/>
        <w:jc w:val="both"/>
      </w:pPr>
    </w:p>
    <w:p w14:paraId="69C601AE" w14:textId="77777777" w:rsidR="007613DB" w:rsidRDefault="007613DB" w:rsidP="00112A08">
      <w:pPr>
        <w:spacing w:line="480" w:lineRule="auto"/>
        <w:ind w:firstLine="720"/>
        <w:jc w:val="both"/>
      </w:pPr>
    </w:p>
    <w:p w14:paraId="1A06F906" w14:textId="77777777" w:rsidR="00112A08" w:rsidRPr="00112A08" w:rsidRDefault="00112A08" w:rsidP="00112A08">
      <w:pPr>
        <w:rPr>
          <w:lang w:val="en-US"/>
        </w:rPr>
      </w:pPr>
    </w:p>
    <w:p w14:paraId="2DEF6F07" w14:textId="77777777" w:rsidR="003C65B8" w:rsidRPr="003C65B8" w:rsidRDefault="003C65B8" w:rsidP="003C65B8">
      <w:pPr>
        <w:pStyle w:val="ListParagraph"/>
        <w:ind w:left="360"/>
      </w:pPr>
    </w:p>
    <w:p w14:paraId="6F188686" w14:textId="0D043163" w:rsidR="00EF6023" w:rsidRPr="003C211A" w:rsidRDefault="003C211A" w:rsidP="007613DB">
      <w:pPr>
        <w:pStyle w:val="Heading3"/>
        <w:spacing w:line="480" w:lineRule="auto"/>
        <w:rPr>
          <w:lang w:val="en-US"/>
        </w:rPr>
      </w:pPr>
      <w:bookmarkStart w:id="31" w:name="_Toc189305331"/>
      <w:r>
        <w:rPr>
          <w:lang w:val="en-US"/>
        </w:rPr>
        <w:t>2.2.7</w:t>
      </w:r>
      <w:r>
        <w:rPr>
          <w:lang w:val="en-US"/>
        </w:rPr>
        <w:tab/>
      </w:r>
      <w:r w:rsidRPr="003C211A">
        <w:rPr>
          <w:lang w:val="en-US"/>
        </w:rPr>
        <w:t>OLED Display</w:t>
      </w:r>
      <w:bookmarkEnd w:id="31"/>
    </w:p>
    <w:p w14:paraId="4B0C1CC7" w14:textId="77777777" w:rsidR="007613DB" w:rsidRDefault="007613DB" w:rsidP="007613DB">
      <w:pPr>
        <w:spacing w:line="480" w:lineRule="auto"/>
        <w:ind w:firstLine="720"/>
        <w:jc w:val="both"/>
      </w:pPr>
      <w:r w:rsidRPr="00117677">
        <w:t>Organic Light-Emitting Diode (OLED) adalah</w:t>
      </w:r>
      <w:r>
        <w:t xml:space="preserve"> merupakan sebuah semikonduktor </w:t>
      </w:r>
      <w:r w:rsidRPr="00117677">
        <w:t>sebagai pemancar cahaya yang terbuat dari lapisa</w:t>
      </w:r>
      <w:r>
        <w:t>n organik. OLED digunakan dalam</w:t>
      </w:r>
      <w:r>
        <w:rPr>
          <w:lang w:val="en-US"/>
        </w:rPr>
        <w:t xml:space="preserve"> </w:t>
      </w:r>
      <w:r w:rsidRPr="00117677">
        <w:t xml:space="preserve">teknologi elektroluminensi, seperti pada tampilan layar atau display. </w:t>
      </w:r>
    </w:p>
    <w:p w14:paraId="2AB8D057" w14:textId="77777777" w:rsidR="007613DB" w:rsidRDefault="007613DB" w:rsidP="007613DB">
      <w:pPr>
        <w:spacing w:line="480" w:lineRule="auto"/>
        <w:ind w:left="709"/>
        <w:jc w:val="center"/>
        <w:rPr>
          <w:lang w:val="en-US"/>
        </w:rPr>
      </w:pPr>
      <w:r>
        <w:rPr>
          <w:lang w:val="en-US"/>
        </w:rPr>
        <w:drawing>
          <wp:inline distT="0" distB="0" distL="0" distR="0" wp14:anchorId="741AF214" wp14:editId="48C5D649">
            <wp:extent cx="1809750" cy="1809750"/>
            <wp:effectExtent l="0" t="0" r="0" b="0"/>
            <wp:docPr id="30" name="Picture 30" descr="0.96inch OLED Display Module, 128×64 Resolution, SPI / I2C Communic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0.96inch OLED Display Module, 128×64 Resolution, SPI / I2C Communication"/>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809750" cy="1809750"/>
                    </a:xfrm>
                    <a:prstGeom prst="rect">
                      <a:avLst/>
                    </a:prstGeom>
                    <a:noFill/>
                    <a:ln>
                      <a:noFill/>
                    </a:ln>
                  </pic:spPr>
                </pic:pic>
              </a:graphicData>
            </a:graphic>
          </wp:inline>
        </w:drawing>
      </w:r>
    </w:p>
    <w:p w14:paraId="0F1D6F7A" w14:textId="77777777" w:rsidR="007613DB" w:rsidRDefault="007613DB" w:rsidP="007613DB">
      <w:pPr>
        <w:pStyle w:val="NormalWeb"/>
        <w:shd w:val="clear" w:color="auto" w:fill="FFFFFF"/>
        <w:spacing w:before="0" w:beforeAutospacing="0" w:after="0" w:afterAutospacing="0" w:line="480" w:lineRule="auto"/>
        <w:ind w:left="993"/>
        <w:jc w:val="center"/>
      </w:pPr>
      <w:r>
        <w:t xml:space="preserve">Gambar 2.8 </w:t>
      </w:r>
      <w:r w:rsidRPr="0030463F">
        <w:t>OLED Display 0.96" I2C</w:t>
      </w:r>
    </w:p>
    <w:p w14:paraId="774A54F0" w14:textId="77777777" w:rsidR="007613DB" w:rsidRPr="00117677" w:rsidRDefault="007613DB" w:rsidP="007613DB">
      <w:pPr>
        <w:spacing w:line="480" w:lineRule="auto"/>
        <w:ind w:left="720" w:firstLine="720"/>
        <w:jc w:val="both"/>
      </w:pPr>
    </w:p>
    <w:p w14:paraId="79A96F2C" w14:textId="77777777" w:rsidR="007613DB" w:rsidRDefault="007613DB" w:rsidP="007613DB">
      <w:pPr>
        <w:spacing w:line="480" w:lineRule="auto"/>
        <w:jc w:val="both"/>
        <w:rPr>
          <w:lang w:val="en-US"/>
        </w:rPr>
      </w:pPr>
      <w:r w:rsidRPr="00117677">
        <w:t>Jumlah warna dari cahaya yang dipancarkan oleh peranti OLED berkembang dari satu warna menjadi multi-warna. Fenomena ini diperoleh dengan membuat variasi tegangan listrik yang diberikan kepada peranti OLED sehingga 32 peranti tersebut memiliki prospek untuk menjadi peranti alternatif seperti teknologi tampilan layar datar berdasarkan kristal cair</w:t>
      </w:r>
      <w:r w:rsidRPr="00117677">
        <w:rPr>
          <w:lang w:val="en-US"/>
        </w:rPr>
        <w:t>.</w:t>
      </w:r>
    </w:p>
    <w:p w14:paraId="1937B4C6" w14:textId="7F79434E" w:rsidR="00EF6023" w:rsidRDefault="007613DB" w:rsidP="007613DB">
      <w:pPr>
        <w:pStyle w:val="Heading3"/>
        <w:rPr>
          <w:lang w:val="en-US"/>
        </w:rPr>
      </w:pPr>
      <w:bookmarkStart w:id="32" w:name="_Toc189305332"/>
      <w:r>
        <w:rPr>
          <w:lang w:val="en-US"/>
        </w:rPr>
        <w:lastRenderedPageBreak/>
        <w:t>2.2.8</w:t>
      </w:r>
      <w:r>
        <w:rPr>
          <w:lang w:val="en-US"/>
        </w:rPr>
        <w:tab/>
      </w:r>
      <w:r w:rsidRPr="007613DB">
        <w:rPr>
          <w:lang w:val="en-US"/>
        </w:rPr>
        <w:t>LED</w:t>
      </w:r>
      <w:bookmarkEnd w:id="32"/>
    </w:p>
    <w:p w14:paraId="41F8311B" w14:textId="77777777" w:rsidR="007613DB" w:rsidRDefault="007613DB" w:rsidP="007613DB">
      <w:pPr>
        <w:spacing w:line="480" w:lineRule="auto"/>
        <w:ind w:firstLine="1440"/>
        <w:jc w:val="both"/>
      </w:pPr>
      <w:r w:rsidRPr="00117677">
        <w:t>LED (Light Emitting Diode) dan Cara Kerjanya – Light Emitting Diode atau sering disingkat dengan LED adalah komponen elektronika yang dapat memancarkan cahaya monokromatik ketika diberikan teganga</w:t>
      </w:r>
      <w:r>
        <w:rPr>
          <w:lang w:val="en-US"/>
        </w:rPr>
        <w:t xml:space="preserve"> </w:t>
      </w:r>
      <w:r w:rsidRPr="00117677">
        <w:t>nmaju. LED merupakan keluarga Dioda yang terbuat dari bahan semikonduktor. Warna-warna Cahaya yang dipancarkan oleh LED tergantung pada jenis bahan semikonduktor yang dipergunakannya. LED juga dapat memancarkan sinar inframerah yang tidak tampak oleh mata seperti yang sering kita jumpai pada Remote Control TV ataupun Remote Control perangkat elektronik lai</w:t>
      </w:r>
      <w:r>
        <w:t>nnya. Bentuk LED pada Gambar 2.9</w:t>
      </w:r>
      <w:r w:rsidRPr="00117677">
        <w:t xml:space="preserve">. </w:t>
      </w:r>
    </w:p>
    <w:p w14:paraId="6980C381" w14:textId="77777777" w:rsidR="007613DB" w:rsidRDefault="007613DB" w:rsidP="007613DB">
      <w:pPr>
        <w:spacing w:line="480" w:lineRule="auto"/>
        <w:jc w:val="center"/>
      </w:pPr>
      <w:r w:rsidRPr="00117677">
        <w:rPr>
          <w:lang w:val="en-US"/>
        </w:rPr>
        <w:drawing>
          <wp:inline distT="0" distB="0" distL="0" distR="0" wp14:anchorId="5E26E677" wp14:editId="15643C40">
            <wp:extent cx="2878256" cy="147228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882263" cy="1474337"/>
                    </a:xfrm>
                    <a:prstGeom prst="rect">
                      <a:avLst/>
                    </a:prstGeom>
                  </pic:spPr>
                </pic:pic>
              </a:graphicData>
            </a:graphic>
          </wp:inline>
        </w:drawing>
      </w:r>
    </w:p>
    <w:p w14:paraId="0BD91EE2" w14:textId="77777777" w:rsidR="007613DB" w:rsidRPr="00D76FE0" w:rsidRDefault="007613DB" w:rsidP="007613DB">
      <w:pPr>
        <w:spacing w:line="480" w:lineRule="auto"/>
        <w:jc w:val="center"/>
      </w:pPr>
      <w:r>
        <w:rPr>
          <w:lang w:val="en-US"/>
        </w:rPr>
        <w:t xml:space="preserve">Gambar 2.9 </w:t>
      </w:r>
      <w:r>
        <w:t>B</w:t>
      </w:r>
      <w:r>
        <w:rPr>
          <w:lang w:val="en-US"/>
        </w:rPr>
        <w:t>e</w:t>
      </w:r>
      <w:r>
        <w:t>ntuk led beserta simbol</w:t>
      </w:r>
    </w:p>
    <w:p w14:paraId="524D6EFD" w14:textId="68A8AA3D" w:rsidR="001B58B8" w:rsidRDefault="007613DB" w:rsidP="007613DB">
      <w:pPr>
        <w:spacing w:line="480" w:lineRule="auto"/>
        <w:ind w:firstLine="720"/>
        <w:jc w:val="both"/>
      </w:pPr>
      <w:r w:rsidRPr="00117677">
        <w:t>mirip dengan sebuah bohlam (bola lampu) yang kecil dan dapat dipasangkan dengan mudah kedalam berbagai perangkat elektronika. Berbeda dengan Lampu Pijar, LED tidak memerlukan pembakaran filamen sehingga tidak menimbulkan panas dalam menghasilkan cahaya. Oleh karena itu, saat ini LED (Light EmittingDiode) yang bentuknya kecil telah banyak digunakan sebagai lampu penerang dalam LCD TV yang mengganti lampu tube.</w:t>
      </w:r>
    </w:p>
    <w:p w14:paraId="2997DA60" w14:textId="41A16426" w:rsidR="001B58B8" w:rsidRDefault="001B58B8" w:rsidP="007613DB">
      <w:pPr>
        <w:spacing w:line="480" w:lineRule="auto"/>
        <w:ind w:firstLine="720"/>
        <w:jc w:val="both"/>
      </w:pPr>
    </w:p>
    <w:p w14:paraId="678BE663" w14:textId="7D1242F8" w:rsidR="001B58B8" w:rsidRDefault="001B58B8" w:rsidP="007613DB">
      <w:pPr>
        <w:spacing w:line="480" w:lineRule="auto"/>
        <w:ind w:firstLine="720"/>
        <w:jc w:val="both"/>
      </w:pPr>
    </w:p>
    <w:p w14:paraId="40A03096" w14:textId="5C74B425" w:rsidR="001B58B8" w:rsidRDefault="001B58B8" w:rsidP="007613DB">
      <w:pPr>
        <w:spacing w:line="480" w:lineRule="auto"/>
        <w:ind w:firstLine="720"/>
        <w:jc w:val="both"/>
      </w:pPr>
    </w:p>
    <w:p w14:paraId="042FDE7D" w14:textId="5C7AD708" w:rsidR="001B58B8" w:rsidRDefault="001B58B8" w:rsidP="007613DB">
      <w:pPr>
        <w:spacing w:line="480" w:lineRule="auto"/>
        <w:ind w:firstLine="720"/>
        <w:jc w:val="both"/>
      </w:pPr>
    </w:p>
    <w:p w14:paraId="6F983681" w14:textId="3D6FE295" w:rsidR="001B58B8" w:rsidRDefault="001B58B8" w:rsidP="007613DB">
      <w:pPr>
        <w:spacing w:line="480" w:lineRule="auto"/>
        <w:ind w:firstLine="720"/>
        <w:jc w:val="both"/>
      </w:pPr>
    </w:p>
    <w:p w14:paraId="08544161" w14:textId="235CD226" w:rsidR="001B58B8" w:rsidRDefault="001B58B8" w:rsidP="007613DB">
      <w:pPr>
        <w:spacing w:line="480" w:lineRule="auto"/>
        <w:ind w:firstLine="720"/>
        <w:jc w:val="both"/>
      </w:pPr>
    </w:p>
    <w:p w14:paraId="3AF6C037" w14:textId="2738D19A" w:rsidR="001B58B8" w:rsidRDefault="001B58B8" w:rsidP="007613DB">
      <w:pPr>
        <w:spacing w:line="480" w:lineRule="auto"/>
        <w:ind w:firstLine="720"/>
        <w:jc w:val="both"/>
      </w:pPr>
    </w:p>
    <w:p w14:paraId="49CDCFB2" w14:textId="77777777" w:rsidR="001B58B8" w:rsidRDefault="001B58B8" w:rsidP="007613DB">
      <w:pPr>
        <w:spacing w:line="480" w:lineRule="auto"/>
        <w:ind w:firstLine="720"/>
        <w:jc w:val="both"/>
      </w:pPr>
    </w:p>
    <w:p w14:paraId="62625757" w14:textId="71BD90E0" w:rsidR="001B58B8" w:rsidRDefault="001B58B8" w:rsidP="007613DB">
      <w:pPr>
        <w:spacing w:line="480" w:lineRule="auto"/>
        <w:ind w:firstLine="720"/>
        <w:jc w:val="both"/>
      </w:pPr>
    </w:p>
    <w:p w14:paraId="106BCD46" w14:textId="4FE587C1" w:rsidR="001B58B8" w:rsidRDefault="001B58B8" w:rsidP="001B58B8">
      <w:pPr>
        <w:pStyle w:val="Heading3"/>
        <w:rPr>
          <w:lang w:val="en-US"/>
        </w:rPr>
      </w:pPr>
      <w:bookmarkStart w:id="33" w:name="_Toc189305333"/>
      <w:r>
        <w:rPr>
          <w:lang w:val="en-US"/>
        </w:rPr>
        <w:t>2.2.9</w:t>
      </w:r>
      <w:r>
        <w:rPr>
          <w:lang w:val="en-US"/>
        </w:rPr>
        <w:tab/>
      </w:r>
      <w:r w:rsidR="004F68D0">
        <w:rPr>
          <w:lang w:val="en-US"/>
        </w:rPr>
        <w:t xml:space="preserve">Modul </w:t>
      </w:r>
      <w:r>
        <w:rPr>
          <w:lang w:val="en-US"/>
        </w:rPr>
        <w:t>MicroSD Card</w:t>
      </w:r>
      <w:bookmarkEnd w:id="33"/>
      <w:r>
        <w:rPr>
          <w:lang w:val="en-US"/>
        </w:rPr>
        <w:t xml:space="preserve"> </w:t>
      </w:r>
    </w:p>
    <w:p w14:paraId="01EBB41C" w14:textId="0081E515" w:rsidR="001B58B8" w:rsidRPr="001B58B8" w:rsidRDefault="001B58B8" w:rsidP="001B58B8">
      <w:pPr>
        <w:spacing w:line="480" w:lineRule="auto"/>
        <w:jc w:val="both"/>
        <w:rPr>
          <w:lang w:val="en-US"/>
        </w:rPr>
      </w:pPr>
      <w:r>
        <w:rPr>
          <w:lang w:val="en-US"/>
        </w:rPr>
        <w:tab/>
      </w:r>
      <w:r>
        <w:rPr>
          <w:lang w:val="en-US"/>
        </w:rPr>
        <w:tab/>
      </w:r>
      <w:r w:rsidRPr="001B58B8">
        <w:rPr>
          <w:lang w:val="en-US"/>
        </w:rPr>
        <w:t>Modul SD Card adalah sebuah modul yang berfungsi untuk membaca dan menulis data ke dari SD Card. Modul ini memiliki interfacing menggunakan komunikasi SPI. Tegangan kerja dari modul ini dapat menggunakan level tegangan 3.3 V DC atau 5V DC, yang dapat digunakan salah satunya.</w:t>
      </w:r>
    </w:p>
    <w:p w14:paraId="6A17FD6C" w14:textId="015B1E12" w:rsidR="007613DB" w:rsidRDefault="007613DB" w:rsidP="007613DB">
      <w:pPr>
        <w:rPr>
          <w:lang w:val="en-US"/>
        </w:rPr>
      </w:pPr>
    </w:p>
    <w:p w14:paraId="1F9D3991" w14:textId="162F4583" w:rsidR="001B58B8" w:rsidRDefault="001B58B8" w:rsidP="001B58B8">
      <w:pPr>
        <w:tabs>
          <w:tab w:val="left" w:pos="4449"/>
        </w:tabs>
        <w:jc w:val="center"/>
        <w:rPr>
          <w:lang w:val="en-US"/>
        </w:rPr>
      </w:pPr>
      <w:r>
        <w:rPr>
          <w:lang w:val="en-US"/>
        </w:rPr>
        <w:drawing>
          <wp:inline distT="0" distB="0" distL="0" distR="0" wp14:anchorId="2424D422" wp14:editId="759B7CA5">
            <wp:extent cx="1637414" cy="1637414"/>
            <wp:effectExtent l="0" t="0" r="1270" b="1270"/>
            <wp:docPr id="18" name="Picture 18" descr="Micro SD Card Reader Module for Arduino - Digiware St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icro SD Card Reader Module for Arduino - Digiware Stor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645781" cy="1645781"/>
                    </a:xfrm>
                    <a:prstGeom prst="rect">
                      <a:avLst/>
                    </a:prstGeom>
                    <a:noFill/>
                    <a:ln>
                      <a:noFill/>
                    </a:ln>
                  </pic:spPr>
                </pic:pic>
              </a:graphicData>
            </a:graphic>
          </wp:inline>
        </w:drawing>
      </w:r>
    </w:p>
    <w:p w14:paraId="0134DFED" w14:textId="647F3613" w:rsidR="001B58B8" w:rsidRDefault="001B58B8" w:rsidP="007613DB">
      <w:pPr>
        <w:rPr>
          <w:lang w:val="en-US"/>
        </w:rPr>
      </w:pPr>
    </w:p>
    <w:p w14:paraId="7F4A72D5" w14:textId="66244B50" w:rsidR="001B58B8" w:rsidRDefault="001B58B8" w:rsidP="007613DB">
      <w:pPr>
        <w:rPr>
          <w:lang w:val="en-US"/>
        </w:rPr>
      </w:pPr>
    </w:p>
    <w:p w14:paraId="780FF4FC" w14:textId="77777777" w:rsidR="00032477" w:rsidRDefault="001B58B8" w:rsidP="001B58B8">
      <w:pPr>
        <w:spacing w:line="480" w:lineRule="auto"/>
        <w:jc w:val="both"/>
        <w:rPr>
          <w:lang w:val="en-US"/>
        </w:rPr>
      </w:pPr>
      <w:r>
        <w:rPr>
          <w:lang w:val="en-US"/>
        </w:rPr>
        <w:tab/>
      </w:r>
      <w:r w:rsidRPr="001B58B8">
        <w:rPr>
          <w:lang w:val="en-US"/>
        </w:rPr>
        <w:t xml:space="preserve">Fitur microSD Card Adapter Module adalah sebagai berikut: </w:t>
      </w:r>
    </w:p>
    <w:p w14:paraId="31A05F67" w14:textId="77777777" w:rsidR="00032477" w:rsidRDefault="001B58B8" w:rsidP="00032477">
      <w:pPr>
        <w:pStyle w:val="ListParagraph"/>
        <w:numPr>
          <w:ilvl w:val="0"/>
          <w:numId w:val="11"/>
        </w:numPr>
        <w:spacing w:line="480" w:lineRule="auto"/>
        <w:jc w:val="both"/>
        <w:rPr>
          <w:lang w:val="en-US"/>
        </w:rPr>
      </w:pPr>
      <w:r w:rsidRPr="00032477">
        <w:rPr>
          <w:lang w:val="en-US"/>
        </w:rPr>
        <w:t>Mendukung Micro SD Card dan Micro SDHC ca</w:t>
      </w:r>
      <w:r w:rsidR="00032477">
        <w:rPr>
          <w:lang w:val="en-US"/>
        </w:rPr>
        <w:t xml:space="preserve">rd </w:t>
      </w:r>
    </w:p>
    <w:p w14:paraId="61210C6A" w14:textId="77777777" w:rsidR="00032477" w:rsidRDefault="001B58B8" w:rsidP="00032477">
      <w:pPr>
        <w:pStyle w:val="ListParagraph"/>
        <w:numPr>
          <w:ilvl w:val="0"/>
          <w:numId w:val="11"/>
        </w:numPr>
        <w:spacing w:line="480" w:lineRule="auto"/>
        <w:jc w:val="both"/>
        <w:rPr>
          <w:lang w:val="en-US"/>
        </w:rPr>
      </w:pPr>
      <w:r w:rsidRPr="00032477">
        <w:rPr>
          <w:lang w:val="en-US"/>
        </w:rPr>
        <w:t>Tegangan operasion</w:t>
      </w:r>
      <w:r w:rsidR="00032477">
        <w:rPr>
          <w:lang w:val="en-US"/>
        </w:rPr>
        <w:t xml:space="preserve">al pada tegangan 5V atau 3.3V </w:t>
      </w:r>
    </w:p>
    <w:p w14:paraId="378786F0" w14:textId="77777777" w:rsidR="00032477" w:rsidRDefault="001B58B8" w:rsidP="00032477">
      <w:pPr>
        <w:pStyle w:val="ListParagraph"/>
        <w:numPr>
          <w:ilvl w:val="0"/>
          <w:numId w:val="11"/>
        </w:numPr>
        <w:spacing w:line="480" w:lineRule="auto"/>
        <w:jc w:val="both"/>
        <w:rPr>
          <w:lang w:val="en-US"/>
        </w:rPr>
      </w:pPr>
      <w:r w:rsidRPr="00032477">
        <w:rPr>
          <w:lang w:val="en-US"/>
        </w:rPr>
        <w:t xml:space="preserve"> Arus operasiona</w:t>
      </w:r>
      <w:r w:rsidR="00032477">
        <w:rPr>
          <w:lang w:val="en-US"/>
        </w:rPr>
        <w:t xml:space="preserve">l yang digunakan yaitu 80 mA </w:t>
      </w:r>
    </w:p>
    <w:p w14:paraId="196A38AC" w14:textId="50FF96F7" w:rsidR="001B58B8" w:rsidRDefault="001B58B8" w:rsidP="00032477">
      <w:pPr>
        <w:pStyle w:val="ListParagraph"/>
        <w:numPr>
          <w:ilvl w:val="0"/>
          <w:numId w:val="11"/>
        </w:numPr>
        <w:spacing w:line="480" w:lineRule="auto"/>
        <w:jc w:val="both"/>
        <w:rPr>
          <w:lang w:val="en-US"/>
        </w:rPr>
      </w:pPr>
      <w:r w:rsidRPr="00032477">
        <w:rPr>
          <w:lang w:val="en-US"/>
        </w:rPr>
        <w:t>Menggunakan antarmuka SPI (Serial Pararel Interface)</w:t>
      </w:r>
    </w:p>
    <w:p w14:paraId="784F727F" w14:textId="77777777" w:rsidR="00716A05" w:rsidRPr="00032477" w:rsidRDefault="00716A05" w:rsidP="00716A05">
      <w:pPr>
        <w:pStyle w:val="ListParagraph"/>
        <w:spacing w:line="480" w:lineRule="auto"/>
        <w:jc w:val="both"/>
        <w:rPr>
          <w:lang w:val="en-US"/>
        </w:rPr>
      </w:pPr>
    </w:p>
    <w:p w14:paraId="32326F47" w14:textId="1BAE7F9D" w:rsidR="00BA4A93" w:rsidRDefault="00BA4A93" w:rsidP="00716A05">
      <w:pPr>
        <w:pStyle w:val="Heading3"/>
        <w:rPr>
          <w:lang w:val="en-US"/>
        </w:rPr>
      </w:pPr>
      <w:bookmarkStart w:id="34" w:name="_Toc189305334"/>
      <w:r>
        <w:rPr>
          <w:lang w:val="en-US"/>
        </w:rPr>
        <w:lastRenderedPageBreak/>
        <w:t xml:space="preserve">2.2.10 </w:t>
      </w:r>
      <w:r w:rsidRPr="00BA4A93">
        <w:rPr>
          <w:lang w:val="en-US"/>
        </w:rPr>
        <w:t>Modul RTC DS3231</w:t>
      </w:r>
      <w:bookmarkEnd w:id="34"/>
    </w:p>
    <w:p w14:paraId="31CD5212" w14:textId="4175846A" w:rsidR="00BA4A93" w:rsidRDefault="00BA4A93" w:rsidP="00BA4A93">
      <w:pPr>
        <w:jc w:val="center"/>
        <w:rPr>
          <w:lang w:val="en-US"/>
        </w:rPr>
      </w:pPr>
    </w:p>
    <w:p w14:paraId="6B87AD78" w14:textId="2F66C388" w:rsidR="00BA4A93" w:rsidRDefault="00387A72" w:rsidP="00BA4A93">
      <w:pPr>
        <w:spacing w:line="480" w:lineRule="auto"/>
        <w:jc w:val="both"/>
        <w:rPr>
          <w:lang w:val="en-US"/>
        </w:rPr>
      </w:pPr>
      <w:r>
        <w:rPr>
          <w:lang w:val="en-US"/>
        </w:rPr>
        <w:tab/>
      </w:r>
      <w:r w:rsidR="00BA4A93" w:rsidRPr="00BA4A93">
        <w:rPr>
          <w:lang w:val="en-US"/>
        </w:rPr>
        <w:t xml:space="preserve">Secara sederhana modul RTC merupakan sistem pengingat Waktu dan Tanggal yang menggunkan baterai sebagai pemasok power agar modul ini tetap berjalan. 12 Modul ini mengupdate Tanggal dan Waktu secara berkala, sehingga kita dapat menerima Tanggal dan Waktu yang akurat dari Modul RTC kapanpun kita butuhkan. DS3231 adalah perangkat dengan enam terminal, dua diantaranya tidak wajib untuk digunakan, sehingga pada dasarnya kita memiliki 4 (empat) pin utama. Empat pin utama ini namanya juga dicantumkan di sisi modul yang sebelahnya. </w:t>
      </w:r>
    </w:p>
    <w:p w14:paraId="14680429" w14:textId="41B8F766" w:rsidR="001D7973" w:rsidRDefault="001D7973" w:rsidP="001D7973">
      <w:pPr>
        <w:spacing w:line="480" w:lineRule="auto"/>
        <w:jc w:val="center"/>
        <w:rPr>
          <w:lang w:val="en-US"/>
        </w:rPr>
      </w:pPr>
      <w:r>
        <w:rPr>
          <w:lang w:val="en-US"/>
        </w:rPr>
        <w:drawing>
          <wp:inline distT="0" distB="0" distL="0" distR="0" wp14:anchorId="6FF7E6F5" wp14:editId="14643C38">
            <wp:extent cx="1856961" cy="1856961"/>
            <wp:effectExtent l="0" t="0" r="0" b="0"/>
            <wp:docPr id="19" name="Picture 19" descr="rtc ds3231 modul i2c module arduino DS3231M DS3231SN RTC timer di  Awallaptop | Toko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tc ds3231 modul i2c module arduino DS3231M DS3231SN RTC timer di  Awallaptop | Tokopedia"/>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63037" cy="1863037"/>
                    </a:xfrm>
                    <a:prstGeom prst="rect">
                      <a:avLst/>
                    </a:prstGeom>
                    <a:noFill/>
                    <a:ln>
                      <a:noFill/>
                    </a:ln>
                  </pic:spPr>
                </pic:pic>
              </a:graphicData>
            </a:graphic>
          </wp:inline>
        </w:drawing>
      </w:r>
    </w:p>
    <w:p w14:paraId="375C258C" w14:textId="77777777" w:rsidR="00BA4A93" w:rsidRDefault="00BA4A93" w:rsidP="00BA4A93">
      <w:pPr>
        <w:spacing w:line="480" w:lineRule="auto"/>
        <w:jc w:val="both"/>
        <w:rPr>
          <w:lang w:val="en-US"/>
        </w:rPr>
      </w:pPr>
    </w:p>
    <w:p w14:paraId="459E670F" w14:textId="091ED8E8" w:rsidR="00BA4A93" w:rsidRDefault="00BA4A93" w:rsidP="00BA4A93">
      <w:pPr>
        <w:spacing w:line="480" w:lineRule="auto"/>
        <w:jc w:val="both"/>
        <w:rPr>
          <w:lang w:val="en-US"/>
        </w:rPr>
      </w:pPr>
      <w:r>
        <w:rPr>
          <w:lang w:val="en-US"/>
        </w:rPr>
        <w:tab/>
        <w:t xml:space="preserve">Spesifikasi Modul RTC DS3231 </w:t>
      </w:r>
      <w:r w:rsidR="008145FE">
        <w:rPr>
          <w:lang w:val="en-US"/>
        </w:rPr>
        <w:t>sebagai berikut :</w:t>
      </w:r>
    </w:p>
    <w:p w14:paraId="0CF56E4A" w14:textId="77777777" w:rsidR="00BA4A93" w:rsidRDefault="00BA4A93" w:rsidP="00795E0A">
      <w:pPr>
        <w:pStyle w:val="ListParagraph"/>
        <w:numPr>
          <w:ilvl w:val="0"/>
          <w:numId w:val="10"/>
        </w:numPr>
        <w:spacing w:line="480" w:lineRule="auto"/>
        <w:jc w:val="both"/>
        <w:rPr>
          <w:lang w:val="en-US"/>
        </w:rPr>
      </w:pPr>
      <w:r w:rsidRPr="00BA4A93">
        <w:rPr>
          <w:lang w:val="en-US"/>
        </w:rPr>
        <w:t>Voltase opera</w:t>
      </w:r>
      <w:r>
        <w:rPr>
          <w:lang w:val="en-US"/>
        </w:rPr>
        <w:t>si Modul DS3231 : 2.3V – 5.5V</w:t>
      </w:r>
    </w:p>
    <w:p w14:paraId="1D62DD50" w14:textId="77777777" w:rsidR="00BA4A93" w:rsidRDefault="00BA4A93" w:rsidP="00795E0A">
      <w:pPr>
        <w:pStyle w:val="ListParagraph"/>
        <w:numPr>
          <w:ilvl w:val="0"/>
          <w:numId w:val="10"/>
        </w:numPr>
        <w:spacing w:line="480" w:lineRule="auto"/>
        <w:jc w:val="both"/>
        <w:rPr>
          <w:lang w:val="en-US"/>
        </w:rPr>
      </w:pPr>
      <w:r w:rsidRPr="00BA4A93">
        <w:rPr>
          <w:lang w:val="en-US"/>
        </w:rPr>
        <w:t xml:space="preserve">Dapat beroperasi pada voltase rendah </w:t>
      </w:r>
      <w:r w:rsidRPr="00BA4A93">
        <w:rPr>
          <w:lang w:val="en-US"/>
        </w:rPr>
        <w:t xml:space="preserve"> Mengkonsumsi sekitar </w:t>
      </w:r>
      <w:r>
        <w:rPr>
          <w:lang w:val="en-US"/>
        </w:rPr>
        <w:t>500nA saat menggunakan batere</w:t>
      </w:r>
    </w:p>
    <w:p w14:paraId="56625587" w14:textId="77777777" w:rsidR="00BA4A93" w:rsidRDefault="00BA4A93" w:rsidP="00795E0A">
      <w:pPr>
        <w:pStyle w:val="ListParagraph"/>
        <w:numPr>
          <w:ilvl w:val="0"/>
          <w:numId w:val="10"/>
        </w:numPr>
        <w:spacing w:line="480" w:lineRule="auto"/>
        <w:jc w:val="both"/>
        <w:rPr>
          <w:lang w:val="en-US"/>
        </w:rPr>
      </w:pPr>
      <w:r w:rsidRPr="00BA4A93">
        <w:rPr>
          <w:lang w:val="en-US"/>
        </w:rPr>
        <w:t>Voltasi maksimum pada SDA , SCL : VCC + 0.3V</w:t>
      </w:r>
      <w:r>
        <w:rPr>
          <w:lang w:val="en-US"/>
        </w:rPr>
        <w:t xml:space="preserve"> </w:t>
      </w:r>
    </w:p>
    <w:p w14:paraId="5465C0FB" w14:textId="1577FA75" w:rsidR="00BA4A93" w:rsidRDefault="00BA4A93" w:rsidP="00795E0A">
      <w:pPr>
        <w:pStyle w:val="ListParagraph"/>
        <w:numPr>
          <w:ilvl w:val="0"/>
          <w:numId w:val="10"/>
        </w:numPr>
        <w:spacing w:line="480" w:lineRule="auto"/>
        <w:jc w:val="both"/>
        <w:rPr>
          <w:lang w:val="en-US"/>
        </w:rPr>
      </w:pPr>
      <w:r w:rsidRPr="00BA4A93">
        <w:rPr>
          <w:lang w:val="en-US"/>
        </w:rPr>
        <w:t>Temperatur operasi : -45ºC to +80ºC</w:t>
      </w:r>
    </w:p>
    <w:p w14:paraId="36D008E3" w14:textId="31335081" w:rsidR="00BA4A93" w:rsidRDefault="00825355" w:rsidP="00BA4A93">
      <w:pPr>
        <w:spacing w:line="480" w:lineRule="auto"/>
        <w:jc w:val="both"/>
        <w:rPr>
          <w:lang w:val="en-US"/>
        </w:rPr>
      </w:pPr>
      <w:r>
        <w:rPr>
          <w:lang w:val="en-US"/>
        </w:rPr>
        <w:lastRenderedPageBreak/>
        <w:tab/>
      </w:r>
      <w:r w:rsidRPr="00825355">
        <w:rPr>
          <w:lang w:val="en-US"/>
        </w:rPr>
        <w:t>Untuk tujuannya sendiri, RTC menyediakan tanggal dan waktu yang akurat, selain memungkinkan komputer untuk mengatur waktu dan kecepatan semua fungsinya. Real-Time Clock (RTC) merupakan jam komputer, biasanya dalam bentuk integrated circuit (sirkuit terpadu) yang hanya dibuat untuk menjadi timekeeper (penjaga waktu). Secara alami, fungsinya adalah untuk menghitung jam, menit, detik, bulan, hari dan bahkan bertahun-tahun. RTC dapat ditemukan berjalan di komputer pribadi, embeddedsystem (sistem tertanam) dan server, dan hadir di perangkat elektronik apa pun yang mungkin memerlukan penjagaan waktu yang akurat. Mampu agar tetap berfungsi bahkan ketika komputer dimatikan melalui baterai atau terlepas dari daya utama sistem adalah hal yang mendasar dari sebuah RTC. IC RTC berjalan pada sumber daya alternatif, yang memungkinkannya untuk terus beroperasi di bawah daya rendah atau bahkan ketika komputer dimatikan.</w:t>
      </w:r>
    </w:p>
    <w:p w14:paraId="4DA7D939" w14:textId="77777777" w:rsidR="00BA4A93" w:rsidRPr="00BA4A93" w:rsidRDefault="00BA4A93" w:rsidP="00BA4A93">
      <w:pPr>
        <w:spacing w:line="480" w:lineRule="auto"/>
        <w:jc w:val="both"/>
        <w:rPr>
          <w:lang w:val="en-US"/>
        </w:rPr>
      </w:pPr>
    </w:p>
    <w:p w14:paraId="66FC67A6" w14:textId="44AD3A47" w:rsidR="00AC4BC4" w:rsidRPr="004753CB" w:rsidRDefault="00AC4BC4" w:rsidP="00610CA2">
      <w:pPr>
        <w:pStyle w:val="P-All"/>
      </w:pPr>
      <w:r w:rsidRPr="004753CB">
        <w:t>Penjelasan teor</w:t>
      </w:r>
      <w:r w:rsidR="00FC78BE" w:rsidRPr="004753CB">
        <w:t xml:space="preserve">i ke-n …..…..………..……………………………. </w:t>
      </w:r>
      <w:r w:rsidRPr="004753CB">
        <w:t>…………………………………………………………………………</w:t>
      </w:r>
      <w:r w:rsidR="00FC78BE" w:rsidRPr="004753CB">
        <w:t>.</w:t>
      </w:r>
      <w:r w:rsidRPr="004753CB">
        <w:t>……….……………………………………</w:t>
      </w:r>
      <w:r w:rsidR="006C4332" w:rsidRPr="004753CB">
        <w:t xml:space="preserve"> </w:t>
      </w:r>
      <w:r w:rsidRPr="004753CB">
        <w:t>(pengarang ke-n, tahun)</w:t>
      </w:r>
      <w:r w:rsidR="006C4332" w:rsidRPr="004753CB">
        <w:t>.</w:t>
      </w:r>
    </w:p>
    <w:p w14:paraId="398B40B9" w14:textId="77777777" w:rsidR="00F3489A" w:rsidRPr="004753CB" w:rsidRDefault="00F3489A" w:rsidP="00F3489A"/>
    <w:p w14:paraId="3400E5D2" w14:textId="77777777" w:rsidR="002410E4" w:rsidRPr="004753CB" w:rsidRDefault="002410E4" w:rsidP="008C3851"/>
    <w:p w14:paraId="3F2320F1" w14:textId="77777777" w:rsidR="0034460E" w:rsidRPr="004753CB" w:rsidRDefault="0034460E" w:rsidP="00CD4076">
      <w:pPr>
        <w:sectPr w:rsidR="0034460E" w:rsidRPr="004753CB" w:rsidSect="00AC4BC4">
          <w:footerReference w:type="default" r:id="rId19"/>
          <w:headerReference w:type="first" r:id="rId20"/>
          <w:pgSz w:w="11900" w:h="16840"/>
          <w:pgMar w:top="2268" w:right="1701" w:bottom="1701" w:left="2268" w:header="708" w:footer="708" w:gutter="0"/>
          <w:cols w:space="708"/>
          <w:titlePg/>
          <w:docGrid w:linePitch="360"/>
        </w:sectPr>
      </w:pPr>
    </w:p>
    <w:p w14:paraId="06E97D3C" w14:textId="1F1D83EF" w:rsidR="00535692" w:rsidRPr="00C30E3F" w:rsidRDefault="002410E4" w:rsidP="00535692">
      <w:pPr>
        <w:pStyle w:val="Heading1"/>
        <w:rPr>
          <w:lang w:val="en-US"/>
        </w:rPr>
      </w:pPr>
      <w:bookmarkStart w:id="35" w:name="_Toc189305335"/>
      <w:r w:rsidRPr="004753CB">
        <w:lastRenderedPageBreak/>
        <w:t>BAB III</w:t>
      </w:r>
      <w:r w:rsidR="00B16C98">
        <w:br/>
      </w:r>
      <w:r w:rsidRPr="004753CB">
        <w:t>METODOLOGI</w:t>
      </w:r>
      <w:r w:rsidR="00C30E3F">
        <w:rPr>
          <w:lang w:val="en-US"/>
        </w:rPr>
        <w:t xml:space="preserve"> PENELITIAN</w:t>
      </w:r>
      <w:bookmarkEnd w:id="35"/>
    </w:p>
    <w:p w14:paraId="4C23ED5A" w14:textId="77777777" w:rsidR="00326670" w:rsidRPr="00326670" w:rsidRDefault="00326670" w:rsidP="00326670"/>
    <w:p w14:paraId="06B2E15D" w14:textId="6AE0D46C" w:rsidR="00EA3911" w:rsidRDefault="00326670" w:rsidP="00326670">
      <w:pPr>
        <w:pStyle w:val="Heading2"/>
        <w:rPr>
          <w:lang w:val="fi-FI"/>
        </w:rPr>
      </w:pPr>
      <w:bookmarkStart w:id="36" w:name="_Toc189305336"/>
      <w:r w:rsidRPr="00790250">
        <w:rPr>
          <w:lang w:val="fi-FI"/>
        </w:rPr>
        <w:t xml:space="preserve">3.1 </w:t>
      </w:r>
      <w:r w:rsidR="00EA3911">
        <w:rPr>
          <w:lang w:val="fi-FI"/>
        </w:rPr>
        <w:t>Lokasi Penelitian</w:t>
      </w:r>
      <w:bookmarkEnd w:id="36"/>
    </w:p>
    <w:p w14:paraId="4E422D71" w14:textId="1A6C0136" w:rsidR="00EA3911" w:rsidRDefault="00EA3911" w:rsidP="00EA3911">
      <w:pPr>
        <w:rPr>
          <w:lang w:val="fi-FI"/>
        </w:rPr>
      </w:pPr>
      <w:r>
        <w:rPr>
          <w:lang w:val="fi-FI"/>
        </w:rPr>
        <w:tab/>
        <w:t>Berisikan lokasi tempat dilaksanakan penelitian dalam penyusunan skripsi/tesis.</w:t>
      </w:r>
    </w:p>
    <w:p w14:paraId="3C7727B8" w14:textId="423B930A" w:rsidR="00086A5B" w:rsidRDefault="00086A5B" w:rsidP="00EA3911">
      <w:pPr>
        <w:rPr>
          <w:lang w:val="fi-FI"/>
        </w:rPr>
      </w:pPr>
    </w:p>
    <w:p w14:paraId="371E330E" w14:textId="10CF62C5" w:rsidR="00086A5B" w:rsidRDefault="00086A5B" w:rsidP="00086A5B">
      <w:pPr>
        <w:pStyle w:val="Heading2"/>
        <w:rPr>
          <w:lang w:val="fi-FI"/>
        </w:rPr>
      </w:pPr>
      <w:bookmarkStart w:id="37" w:name="_Toc189305337"/>
      <w:r w:rsidRPr="00790250">
        <w:rPr>
          <w:lang w:val="fi-FI"/>
        </w:rPr>
        <w:t>3.</w:t>
      </w:r>
      <w:r>
        <w:rPr>
          <w:lang w:val="fi-FI"/>
        </w:rPr>
        <w:t>2</w:t>
      </w:r>
      <w:r w:rsidRPr="00790250">
        <w:rPr>
          <w:lang w:val="fi-FI"/>
        </w:rPr>
        <w:t xml:space="preserve"> </w:t>
      </w:r>
      <w:r>
        <w:rPr>
          <w:lang w:val="fi-FI"/>
        </w:rPr>
        <w:t>Metode Penelitian</w:t>
      </w:r>
      <w:bookmarkEnd w:id="37"/>
    </w:p>
    <w:p w14:paraId="3F9043C1" w14:textId="77777777" w:rsidR="00FB2133" w:rsidRPr="00FB2133" w:rsidRDefault="00086A5B" w:rsidP="00FB2133">
      <w:pPr>
        <w:spacing w:line="360" w:lineRule="auto"/>
        <w:jc w:val="both"/>
        <w:rPr>
          <w:lang w:val="fi-FI"/>
        </w:rPr>
      </w:pPr>
      <w:r>
        <w:rPr>
          <w:lang w:val="fi-FI"/>
        </w:rPr>
        <w:tab/>
      </w:r>
      <w:r w:rsidR="00FB2133" w:rsidRPr="00FB2133">
        <w:rPr>
          <w:lang w:val="fi-FI"/>
        </w:rPr>
        <w:t>Metode penelitian Research and Development (R&amp;D) merupakan proses sistematis yang dilakukan oleh organisasi atau perusahaan untuk memperluas pengetahuan, menciptakan inovasi, dan mengembangkan teknologi baru. R&amp;D melibatkan kegiatan penelitian yang terencana dan eksperimen untuk mendapatkan pemahaman baru, mengidentifikasi solusi baru, dan mengembangkan produk, layanan, atau proses baru.</w:t>
      </w:r>
    </w:p>
    <w:p w14:paraId="4A11BD45" w14:textId="53259C5B" w:rsidR="004C49AB" w:rsidRPr="000B2FB1" w:rsidRDefault="00FB2133" w:rsidP="000B2FB1">
      <w:pPr>
        <w:spacing w:line="360" w:lineRule="auto"/>
        <w:jc w:val="both"/>
        <w:rPr>
          <w:lang w:val="fi-FI"/>
        </w:rPr>
      </w:pPr>
      <w:r>
        <w:rPr>
          <w:lang w:val="fi-FI"/>
        </w:rPr>
        <w:tab/>
      </w:r>
      <w:r w:rsidRPr="00FB2133">
        <w:rPr>
          <w:lang w:val="fi-FI"/>
        </w:rPr>
        <w:t>Tujuan utama dari R&amp;D adalah untuk meningkatkan kemampuan organisasi untuk bersaing, menghadapi perubahan pasar, dan menciptakan keunggulan kompetitif. Melalui R&amp;D, perusahaan dapat mengidentifikasi peluang baru, memahami kebutuhan pasar, dan mengembangkan produk atau teknologi yang inovatif untuk memenuhi kebutuhan tersebut</w:t>
      </w:r>
    </w:p>
    <w:p w14:paraId="3FBB0695" w14:textId="53723C6C" w:rsidR="004C49AB" w:rsidRDefault="004C49AB" w:rsidP="004C49AB"/>
    <w:p w14:paraId="2C506C5C" w14:textId="6D9BB446" w:rsidR="004C49AB" w:rsidRPr="009D6A53" w:rsidRDefault="000B2FB1" w:rsidP="004C49AB">
      <w:pPr>
        <w:rPr>
          <w:rFonts w:cs="Times New Roman"/>
        </w:rPr>
      </w:pPr>
      <w:r>
        <w:rPr>
          <w:rFonts w:cs="Times New Roman"/>
          <w:lang w:val="en-US"/>
        </w:rPr>
        <w:t xml:space="preserve">Pada </w:t>
      </w:r>
      <w:r w:rsidR="004C49AB" w:rsidRPr="009D6A53">
        <w:rPr>
          <w:rFonts w:cs="Times New Roman"/>
        </w:rPr>
        <w:t>Proses R&amp;D melibatkan langkah-langkah berikut:</w:t>
      </w:r>
    </w:p>
    <w:p w14:paraId="2459BD2C" w14:textId="77777777" w:rsidR="004C49AB" w:rsidRPr="009D6A53" w:rsidRDefault="004C49AB" w:rsidP="004C49AB">
      <w:pPr>
        <w:rPr>
          <w:rFonts w:cs="Times New Roman"/>
        </w:rPr>
      </w:pPr>
    </w:p>
    <w:p w14:paraId="21BAF9DB" w14:textId="50624E09" w:rsidR="004C49AB" w:rsidRDefault="004C49AB" w:rsidP="004C49AB">
      <w:pPr>
        <w:keepNext/>
        <w:jc w:val="center"/>
        <w:rPr>
          <w:rFonts w:cs="Times New Roman"/>
        </w:rPr>
      </w:pPr>
      <w:r w:rsidRPr="009D6A53">
        <w:rPr>
          <w:rFonts w:cs="Times New Roman"/>
          <w:lang w:val="en-US"/>
        </w:rPr>
        <w:drawing>
          <wp:inline distT="0" distB="0" distL="0" distR="0" wp14:anchorId="5DEDBF83" wp14:editId="04D8DE65">
            <wp:extent cx="4581525" cy="1533525"/>
            <wp:effectExtent l="0" t="0" r="9525"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81525" cy="1533525"/>
                    </a:xfrm>
                    <a:prstGeom prst="rect">
                      <a:avLst/>
                    </a:prstGeom>
                    <a:noFill/>
                    <a:ln>
                      <a:noFill/>
                    </a:ln>
                  </pic:spPr>
                </pic:pic>
              </a:graphicData>
            </a:graphic>
          </wp:inline>
        </w:drawing>
      </w:r>
    </w:p>
    <w:p w14:paraId="665891F3" w14:textId="77777777" w:rsidR="004C49AB" w:rsidRPr="009D6A53" w:rsidRDefault="004C49AB" w:rsidP="004C49AB">
      <w:pPr>
        <w:keepNext/>
        <w:jc w:val="center"/>
        <w:rPr>
          <w:rFonts w:cs="Times New Roman"/>
        </w:rPr>
      </w:pPr>
    </w:p>
    <w:p w14:paraId="1D101B3B" w14:textId="402B0ADD" w:rsidR="004C49AB" w:rsidRDefault="004C49AB" w:rsidP="004C49AB">
      <w:pPr>
        <w:pStyle w:val="Caption"/>
        <w:rPr>
          <w:rFonts w:cs="Times New Roman"/>
        </w:rPr>
      </w:pPr>
      <w:bookmarkStart w:id="38" w:name="_Toc187148472"/>
      <w:r w:rsidRPr="009D6A53">
        <w:rPr>
          <w:rFonts w:cs="Times New Roman"/>
        </w:rPr>
        <w:t>Gambar 3.</w:t>
      </w:r>
      <w:r w:rsidRPr="009D6A53">
        <w:rPr>
          <w:rFonts w:cs="Times New Roman"/>
        </w:rPr>
        <w:fldChar w:fldCharType="begin"/>
      </w:r>
      <w:r w:rsidRPr="009D6A53">
        <w:rPr>
          <w:rFonts w:cs="Times New Roman"/>
        </w:rPr>
        <w:instrText xml:space="preserve"> SEQ Gambar_3. \* ARABIC </w:instrText>
      </w:r>
      <w:r w:rsidRPr="009D6A53">
        <w:rPr>
          <w:rFonts w:cs="Times New Roman"/>
        </w:rPr>
        <w:fldChar w:fldCharType="separate"/>
      </w:r>
      <w:r w:rsidRPr="009D6A53">
        <w:rPr>
          <w:rFonts w:cs="Times New Roman"/>
        </w:rPr>
        <w:t>1</w:t>
      </w:r>
      <w:r w:rsidRPr="009D6A53">
        <w:rPr>
          <w:rFonts w:cs="Times New Roman"/>
        </w:rPr>
        <w:fldChar w:fldCharType="end"/>
      </w:r>
      <w:r w:rsidRPr="009D6A53">
        <w:rPr>
          <w:rFonts w:cs="Times New Roman"/>
        </w:rPr>
        <w:t xml:space="preserve"> Langkah Penelitian</w:t>
      </w:r>
      <w:bookmarkEnd w:id="38"/>
    </w:p>
    <w:p w14:paraId="4E4C98DA" w14:textId="6B90B17E" w:rsidR="000B2FB1" w:rsidRDefault="000B2FB1" w:rsidP="000B2FB1"/>
    <w:p w14:paraId="28F627DC" w14:textId="77777777" w:rsidR="000B2FB1" w:rsidRPr="000B2FB1" w:rsidRDefault="000B2FB1" w:rsidP="000B2FB1"/>
    <w:p w14:paraId="6EC4F803" w14:textId="77777777" w:rsidR="004C49AB" w:rsidRPr="004C49AB" w:rsidRDefault="004C49AB" w:rsidP="004C49AB"/>
    <w:p w14:paraId="547A6C14" w14:textId="33345A25" w:rsidR="000B2FB1" w:rsidRPr="000B2FB1" w:rsidRDefault="009A34D1" w:rsidP="009A3574">
      <w:pPr>
        <w:tabs>
          <w:tab w:val="left" w:pos="567"/>
        </w:tabs>
        <w:jc w:val="both"/>
      </w:pPr>
      <w:r>
        <w:rPr>
          <w:rFonts w:cs="Times New Roman"/>
          <w:lang w:val="en-US"/>
        </w:rPr>
        <w:tab/>
      </w:r>
    </w:p>
    <w:p w14:paraId="4691524A" w14:textId="6302C23F" w:rsidR="00B37804" w:rsidRDefault="00EA3911" w:rsidP="00326670">
      <w:pPr>
        <w:pStyle w:val="Heading2"/>
        <w:rPr>
          <w:lang w:val="fi-FI"/>
        </w:rPr>
      </w:pPr>
      <w:bookmarkStart w:id="39" w:name="_Toc189305338"/>
      <w:r>
        <w:rPr>
          <w:lang w:val="fi-FI"/>
        </w:rPr>
        <w:lastRenderedPageBreak/>
        <w:t>3.</w:t>
      </w:r>
      <w:r w:rsidR="00086A5B">
        <w:rPr>
          <w:lang w:val="fi-FI"/>
        </w:rPr>
        <w:t>3</w:t>
      </w:r>
      <w:r>
        <w:rPr>
          <w:lang w:val="fi-FI"/>
        </w:rPr>
        <w:t xml:space="preserve"> </w:t>
      </w:r>
      <w:r w:rsidR="009C0146" w:rsidRPr="00790250">
        <w:rPr>
          <w:lang w:val="fi-FI"/>
        </w:rPr>
        <w:t>Bahan Penelitian</w:t>
      </w:r>
      <w:bookmarkEnd w:id="39"/>
    </w:p>
    <w:p w14:paraId="7BE2CD0A" w14:textId="32F174C0" w:rsidR="00BE1991" w:rsidRPr="00BE1991" w:rsidRDefault="00BE1991" w:rsidP="00BE1991">
      <w:pPr>
        <w:rPr>
          <w:lang w:val="fi-FI"/>
        </w:rPr>
      </w:pPr>
      <w:r>
        <w:rPr>
          <w:lang w:val="fi-FI"/>
        </w:rPr>
        <w:tab/>
      </w:r>
      <w:r w:rsidRPr="00BE1991">
        <w:rPr>
          <w:lang w:val="fi-FI"/>
        </w:rPr>
        <w:t>Berikut ini adalah daftar bahan yang digunakan untuk penelitian, ada di tabel 3.2 :</w:t>
      </w:r>
    </w:p>
    <w:p w14:paraId="2FF8EE58" w14:textId="2B818675" w:rsidR="00EF2D12" w:rsidRDefault="00F81853" w:rsidP="00F81853">
      <w:pPr>
        <w:pStyle w:val="P-All"/>
        <w:jc w:val="center"/>
      </w:pPr>
      <w:r w:rsidRPr="00F81853">
        <w:t>Tabel 3.2 Bahan Yang Digunakan</w:t>
      </w:r>
    </w:p>
    <w:tbl>
      <w:tblPr>
        <w:tblW w:w="5850" w:type="dxa"/>
        <w:jc w:val="center"/>
        <w:tblLook w:val="04A0" w:firstRow="1" w:lastRow="0" w:firstColumn="1" w:lastColumn="0" w:noHBand="0" w:noVBand="1"/>
      </w:tblPr>
      <w:tblGrid>
        <w:gridCol w:w="960"/>
        <w:gridCol w:w="3900"/>
        <w:gridCol w:w="990"/>
      </w:tblGrid>
      <w:tr w:rsidR="00BE1991" w:rsidRPr="009D6A53" w14:paraId="775A01E2" w14:textId="77777777" w:rsidTr="005E23A6">
        <w:trPr>
          <w:trHeight w:val="31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AAF9E3" w14:textId="77777777" w:rsidR="00BE1991" w:rsidRPr="009D6A53" w:rsidRDefault="00BE1991" w:rsidP="00FE6E0F">
            <w:pPr>
              <w:jc w:val="center"/>
              <w:rPr>
                <w:rFonts w:eastAsia="Times New Roman" w:cs="Times New Roman"/>
                <w:b/>
                <w:bCs/>
                <w:color w:val="000000"/>
                <w:lang w:val="en-US"/>
              </w:rPr>
            </w:pPr>
            <w:r w:rsidRPr="009D6A53">
              <w:rPr>
                <w:rFonts w:eastAsia="Times New Roman" w:cs="Times New Roman"/>
                <w:b/>
                <w:bCs/>
                <w:color w:val="000000"/>
                <w:lang w:val="en-US"/>
              </w:rPr>
              <w:t>No.</w:t>
            </w:r>
          </w:p>
        </w:tc>
        <w:tc>
          <w:tcPr>
            <w:tcW w:w="3900" w:type="dxa"/>
            <w:tcBorders>
              <w:top w:val="single" w:sz="4" w:space="0" w:color="auto"/>
              <w:left w:val="nil"/>
              <w:bottom w:val="single" w:sz="4" w:space="0" w:color="auto"/>
              <w:right w:val="single" w:sz="4" w:space="0" w:color="auto"/>
            </w:tcBorders>
            <w:shd w:val="clear" w:color="auto" w:fill="auto"/>
            <w:noWrap/>
            <w:hideMark/>
          </w:tcPr>
          <w:p w14:paraId="72413B79" w14:textId="77777777" w:rsidR="00BE1991" w:rsidRPr="009D6A53" w:rsidRDefault="00BE1991" w:rsidP="00FE6E0F">
            <w:pPr>
              <w:jc w:val="center"/>
              <w:rPr>
                <w:rFonts w:eastAsia="Times New Roman" w:cs="Times New Roman"/>
                <w:b/>
                <w:bCs/>
                <w:color w:val="000000"/>
                <w:lang w:val="en-US"/>
              </w:rPr>
            </w:pPr>
            <w:r w:rsidRPr="009D6A53">
              <w:rPr>
                <w:rFonts w:eastAsia="Times New Roman" w:cs="Times New Roman"/>
                <w:b/>
                <w:bCs/>
                <w:color w:val="000000"/>
                <w:lang w:val="en-US"/>
              </w:rPr>
              <w:t>Nama Bahan</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4B939222" w14:textId="77777777" w:rsidR="00BE1991" w:rsidRPr="009D6A53" w:rsidRDefault="00BE1991" w:rsidP="00FE6E0F">
            <w:pPr>
              <w:jc w:val="center"/>
              <w:rPr>
                <w:rFonts w:eastAsia="Times New Roman" w:cs="Times New Roman"/>
                <w:b/>
                <w:bCs/>
                <w:color w:val="000000"/>
                <w:lang w:val="en-US"/>
              </w:rPr>
            </w:pPr>
            <w:r w:rsidRPr="009D6A53">
              <w:rPr>
                <w:rFonts w:eastAsia="Times New Roman" w:cs="Times New Roman"/>
                <w:b/>
                <w:bCs/>
                <w:color w:val="000000"/>
                <w:lang w:val="en-US"/>
              </w:rPr>
              <w:t>Jumlah</w:t>
            </w:r>
          </w:p>
        </w:tc>
      </w:tr>
      <w:tr w:rsidR="00BE1991" w:rsidRPr="009D6A53" w14:paraId="502FAD87" w14:textId="77777777" w:rsidTr="005E23A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tcPr>
          <w:p w14:paraId="53072BA5" w14:textId="77777777" w:rsidR="00BE1991" w:rsidRPr="00E56B11" w:rsidRDefault="00BE1991" w:rsidP="00BE1991">
            <w:pPr>
              <w:pStyle w:val="ListParagraph"/>
              <w:numPr>
                <w:ilvl w:val="0"/>
                <w:numId w:val="19"/>
              </w:numPr>
              <w:jc w:val="center"/>
              <w:rPr>
                <w:rFonts w:eastAsia="Times New Roman" w:cs="Times New Roman"/>
                <w:color w:val="000000"/>
              </w:rPr>
            </w:pPr>
          </w:p>
        </w:tc>
        <w:tc>
          <w:tcPr>
            <w:tcW w:w="3900" w:type="dxa"/>
            <w:tcBorders>
              <w:top w:val="nil"/>
              <w:left w:val="nil"/>
              <w:bottom w:val="single" w:sz="4" w:space="0" w:color="auto"/>
              <w:right w:val="single" w:sz="4" w:space="0" w:color="auto"/>
            </w:tcBorders>
            <w:shd w:val="clear" w:color="auto" w:fill="auto"/>
            <w:noWrap/>
            <w:vAlign w:val="bottom"/>
            <w:hideMark/>
          </w:tcPr>
          <w:p w14:paraId="55222C30" w14:textId="6C2EAC8D" w:rsidR="00BE1991" w:rsidRPr="009D6A53" w:rsidRDefault="00BE1991" w:rsidP="00FE6E0F">
            <w:pPr>
              <w:rPr>
                <w:rFonts w:eastAsia="Times New Roman" w:cs="Times New Roman"/>
                <w:color w:val="000000"/>
                <w:lang w:val="en-US"/>
              </w:rPr>
            </w:pPr>
            <w:r>
              <w:rPr>
                <w:rFonts w:eastAsia="Times New Roman" w:cs="Times New Roman"/>
                <w:color w:val="000000"/>
                <w:lang w:val="en-US"/>
              </w:rPr>
              <w:t>ESP32 WROOM</w:t>
            </w:r>
          </w:p>
        </w:tc>
        <w:tc>
          <w:tcPr>
            <w:tcW w:w="990" w:type="dxa"/>
            <w:tcBorders>
              <w:top w:val="nil"/>
              <w:left w:val="nil"/>
              <w:bottom w:val="single" w:sz="4" w:space="0" w:color="auto"/>
              <w:right w:val="single" w:sz="4" w:space="0" w:color="auto"/>
            </w:tcBorders>
            <w:shd w:val="clear" w:color="auto" w:fill="auto"/>
            <w:noWrap/>
            <w:vAlign w:val="center"/>
            <w:hideMark/>
          </w:tcPr>
          <w:p w14:paraId="1B05FFB6" w14:textId="77777777" w:rsidR="00BE1991" w:rsidRPr="009D6A53" w:rsidRDefault="00BE1991" w:rsidP="00FE6E0F">
            <w:pPr>
              <w:jc w:val="center"/>
              <w:rPr>
                <w:rFonts w:eastAsia="Times New Roman" w:cs="Times New Roman"/>
                <w:color w:val="000000"/>
                <w:lang w:val="en-US"/>
              </w:rPr>
            </w:pPr>
            <w:r w:rsidRPr="009D6A53">
              <w:rPr>
                <w:rFonts w:eastAsia="Times New Roman" w:cs="Times New Roman"/>
                <w:color w:val="000000"/>
                <w:lang w:val="en-US"/>
              </w:rPr>
              <w:t>1</w:t>
            </w:r>
          </w:p>
        </w:tc>
      </w:tr>
      <w:tr w:rsidR="00BE1991" w:rsidRPr="009D6A53" w14:paraId="3832702F" w14:textId="77777777" w:rsidTr="005E23A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tcPr>
          <w:p w14:paraId="5020E7AA" w14:textId="77777777" w:rsidR="00BE1991" w:rsidRPr="00E56B11" w:rsidRDefault="00BE1991" w:rsidP="00BE1991">
            <w:pPr>
              <w:pStyle w:val="ListParagraph"/>
              <w:numPr>
                <w:ilvl w:val="0"/>
                <w:numId w:val="19"/>
              </w:numPr>
              <w:jc w:val="center"/>
              <w:rPr>
                <w:rFonts w:eastAsia="Times New Roman" w:cs="Times New Roman"/>
                <w:color w:val="000000"/>
              </w:rPr>
            </w:pPr>
          </w:p>
        </w:tc>
        <w:tc>
          <w:tcPr>
            <w:tcW w:w="3900" w:type="dxa"/>
            <w:tcBorders>
              <w:top w:val="nil"/>
              <w:left w:val="nil"/>
              <w:bottom w:val="single" w:sz="4" w:space="0" w:color="auto"/>
              <w:right w:val="single" w:sz="4" w:space="0" w:color="auto"/>
            </w:tcBorders>
            <w:shd w:val="clear" w:color="auto" w:fill="auto"/>
            <w:noWrap/>
            <w:vAlign w:val="bottom"/>
          </w:tcPr>
          <w:p w14:paraId="19643383" w14:textId="6C2907C4" w:rsidR="00BE1991" w:rsidRPr="009D6A53" w:rsidRDefault="001C595A" w:rsidP="00FE6E0F">
            <w:pPr>
              <w:rPr>
                <w:rFonts w:eastAsia="Times New Roman" w:cs="Times New Roman"/>
                <w:color w:val="000000"/>
                <w:lang w:val="en-US"/>
              </w:rPr>
            </w:pPr>
            <w:r w:rsidRPr="001C595A">
              <w:rPr>
                <w:rFonts w:eastAsia="Times New Roman" w:cs="Times New Roman"/>
                <w:color w:val="000000"/>
                <w:lang w:val="en-US"/>
              </w:rPr>
              <w:t>Buzzer 3-24V DC</w:t>
            </w:r>
          </w:p>
        </w:tc>
        <w:tc>
          <w:tcPr>
            <w:tcW w:w="990" w:type="dxa"/>
            <w:tcBorders>
              <w:top w:val="nil"/>
              <w:left w:val="nil"/>
              <w:bottom w:val="single" w:sz="4" w:space="0" w:color="auto"/>
              <w:right w:val="single" w:sz="4" w:space="0" w:color="auto"/>
            </w:tcBorders>
            <w:shd w:val="clear" w:color="auto" w:fill="auto"/>
            <w:noWrap/>
            <w:vAlign w:val="center"/>
          </w:tcPr>
          <w:p w14:paraId="3418D865" w14:textId="77777777" w:rsidR="00BE1991" w:rsidRPr="009D6A53" w:rsidRDefault="00BE1991" w:rsidP="00FE6E0F">
            <w:pPr>
              <w:jc w:val="center"/>
              <w:rPr>
                <w:rFonts w:eastAsia="Times New Roman" w:cs="Times New Roman"/>
                <w:color w:val="000000"/>
                <w:lang w:val="en-US"/>
              </w:rPr>
            </w:pPr>
            <w:r>
              <w:rPr>
                <w:rFonts w:eastAsia="Times New Roman" w:cs="Times New Roman"/>
                <w:color w:val="000000"/>
                <w:lang w:val="en-US"/>
              </w:rPr>
              <w:t>1</w:t>
            </w:r>
          </w:p>
        </w:tc>
      </w:tr>
      <w:tr w:rsidR="00BE1991" w:rsidRPr="009D6A53" w14:paraId="62F77554" w14:textId="77777777" w:rsidTr="005E23A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tcPr>
          <w:p w14:paraId="02069E95" w14:textId="77777777" w:rsidR="00BE1991" w:rsidRPr="00E56B11" w:rsidRDefault="00BE1991" w:rsidP="00BE1991">
            <w:pPr>
              <w:pStyle w:val="ListParagraph"/>
              <w:numPr>
                <w:ilvl w:val="0"/>
                <w:numId w:val="19"/>
              </w:numPr>
              <w:jc w:val="center"/>
              <w:rPr>
                <w:rFonts w:eastAsia="Times New Roman" w:cs="Times New Roman"/>
                <w:color w:val="000000"/>
              </w:rPr>
            </w:pPr>
          </w:p>
        </w:tc>
        <w:tc>
          <w:tcPr>
            <w:tcW w:w="3900" w:type="dxa"/>
            <w:tcBorders>
              <w:top w:val="nil"/>
              <w:left w:val="nil"/>
              <w:bottom w:val="single" w:sz="4" w:space="0" w:color="auto"/>
              <w:right w:val="single" w:sz="4" w:space="0" w:color="auto"/>
            </w:tcBorders>
            <w:shd w:val="clear" w:color="auto" w:fill="auto"/>
            <w:noWrap/>
            <w:vAlign w:val="bottom"/>
          </w:tcPr>
          <w:p w14:paraId="52FE75FF" w14:textId="5CBFDE0A" w:rsidR="00BE1991" w:rsidRDefault="00BE1991" w:rsidP="00FE6E0F">
            <w:pPr>
              <w:rPr>
                <w:rFonts w:eastAsia="Times New Roman" w:cs="Times New Roman"/>
                <w:color w:val="000000"/>
                <w:lang w:val="en-US"/>
              </w:rPr>
            </w:pPr>
            <w:r>
              <w:rPr>
                <w:rFonts w:eastAsia="Times New Roman" w:cs="Times New Roman"/>
                <w:color w:val="000000"/>
                <w:lang w:val="en-US"/>
              </w:rPr>
              <w:t>Sensor MQ4</w:t>
            </w:r>
          </w:p>
        </w:tc>
        <w:tc>
          <w:tcPr>
            <w:tcW w:w="990" w:type="dxa"/>
            <w:tcBorders>
              <w:top w:val="nil"/>
              <w:left w:val="nil"/>
              <w:bottom w:val="single" w:sz="4" w:space="0" w:color="auto"/>
              <w:right w:val="single" w:sz="4" w:space="0" w:color="auto"/>
            </w:tcBorders>
            <w:shd w:val="clear" w:color="auto" w:fill="auto"/>
            <w:noWrap/>
            <w:vAlign w:val="center"/>
          </w:tcPr>
          <w:p w14:paraId="07019681" w14:textId="77777777" w:rsidR="00BE1991" w:rsidRDefault="00BE1991" w:rsidP="00FE6E0F">
            <w:pPr>
              <w:jc w:val="center"/>
              <w:rPr>
                <w:rFonts w:eastAsia="Times New Roman" w:cs="Times New Roman"/>
                <w:color w:val="000000"/>
                <w:lang w:val="en-US"/>
              </w:rPr>
            </w:pPr>
            <w:r>
              <w:rPr>
                <w:rFonts w:eastAsia="Times New Roman" w:cs="Times New Roman"/>
                <w:color w:val="000000"/>
                <w:lang w:val="en-US"/>
              </w:rPr>
              <w:t>1</w:t>
            </w:r>
          </w:p>
        </w:tc>
      </w:tr>
      <w:tr w:rsidR="00BE1991" w:rsidRPr="009D6A53" w14:paraId="4137040A" w14:textId="77777777" w:rsidTr="005E23A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tcPr>
          <w:p w14:paraId="4A5D06A2" w14:textId="77777777" w:rsidR="00BE1991" w:rsidRPr="00E56B11" w:rsidRDefault="00BE1991" w:rsidP="00BE1991">
            <w:pPr>
              <w:pStyle w:val="ListParagraph"/>
              <w:numPr>
                <w:ilvl w:val="0"/>
                <w:numId w:val="19"/>
              </w:numPr>
              <w:jc w:val="center"/>
              <w:rPr>
                <w:rFonts w:eastAsia="Times New Roman" w:cs="Times New Roman"/>
                <w:color w:val="000000"/>
              </w:rPr>
            </w:pPr>
          </w:p>
        </w:tc>
        <w:tc>
          <w:tcPr>
            <w:tcW w:w="3900" w:type="dxa"/>
            <w:tcBorders>
              <w:top w:val="nil"/>
              <w:left w:val="nil"/>
              <w:bottom w:val="single" w:sz="4" w:space="0" w:color="auto"/>
              <w:right w:val="single" w:sz="4" w:space="0" w:color="auto"/>
            </w:tcBorders>
            <w:shd w:val="clear" w:color="auto" w:fill="auto"/>
            <w:noWrap/>
            <w:vAlign w:val="bottom"/>
            <w:hideMark/>
          </w:tcPr>
          <w:p w14:paraId="6DD45D00" w14:textId="612ADC1F" w:rsidR="00BE1991" w:rsidRPr="009D6A53" w:rsidRDefault="00BE1991" w:rsidP="00FE6E0F">
            <w:pPr>
              <w:rPr>
                <w:rFonts w:eastAsia="Times New Roman" w:cs="Times New Roman"/>
                <w:color w:val="000000"/>
                <w:lang w:val="en-US"/>
              </w:rPr>
            </w:pPr>
            <w:r w:rsidRPr="003C65B8">
              <w:rPr>
                <w:lang w:val="en-US"/>
              </w:rPr>
              <w:t>Module Voltage to Current 4-20Ma</w:t>
            </w:r>
          </w:p>
        </w:tc>
        <w:tc>
          <w:tcPr>
            <w:tcW w:w="990" w:type="dxa"/>
            <w:tcBorders>
              <w:top w:val="nil"/>
              <w:left w:val="nil"/>
              <w:bottom w:val="single" w:sz="4" w:space="0" w:color="auto"/>
              <w:right w:val="single" w:sz="4" w:space="0" w:color="auto"/>
            </w:tcBorders>
            <w:shd w:val="clear" w:color="auto" w:fill="auto"/>
            <w:noWrap/>
            <w:vAlign w:val="center"/>
            <w:hideMark/>
          </w:tcPr>
          <w:p w14:paraId="0700B546" w14:textId="77777777" w:rsidR="00BE1991" w:rsidRPr="009D6A53" w:rsidRDefault="00BE1991" w:rsidP="00FE6E0F">
            <w:pPr>
              <w:jc w:val="center"/>
              <w:rPr>
                <w:rFonts w:eastAsia="Times New Roman" w:cs="Times New Roman"/>
                <w:color w:val="000000"/>
                <w:lang w:val="en-US"/>
              </w:rPr>
            </w:pPr>
            <w:r w:rsidRPr="009D6A53">
              <w:rPr>
                <w:rFonts w:eastAsia="Times New Roman" w:cs="Times New Roman"/>
                <w:color w:val="000000"/>
                <w:lang w:val="en-US"/>
              </w:rPr>
              <w:t>1</w:t>
            </w:r>
          </w:p>
        </w:tc>
      </w:tr>
      <w:tr w:rsidR="00BE1991" w:rsidRPr="009D6A53" w14:paraId="2E929C46" w14:textId="77777777" w:rsidTr="005E23A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tcPr>
          <w:p w14:paraId="76A2C3A7" w14:textId="77777777" w:rsidR="00BE1991" w:rsidRPr="00E56B11" w:rsidRDefault="00BE1991" w:rsidP="00BE1991">
            <w:pPr>
              <w:pStyle w:val="ListParagraph"/>
              <w:numPr>
                <w:ilvl w:val="0"/>
                <w:numId w:val="19"/>
              </w:numPr>
              <w:jc w:val="center"/>
              <w:rPr>
                <w:rFonts w:eastAsia="Times New Roman" w:cs="Times New Roman"/>
                <w:color w:val="000000"/>
              </w:rPr>
            </w:pPr>
          </w:p>
        </w:tc>
        <w:tc>
          <w:tcPr>
            <w:tcW w:w="3900" w:type="dxa"/>
            <w:tcBorders>
              <w:top w:val="nil"/>
              <w:left w:val="nil"/>
              <w:bottom w:val="single" w:sz="4" w:space="0" w:color="auto"/>
              <w:right w:val="single" w:sz="4" w:space="0" w:color="auto"/>
            </w:tcBorders>
            <w:shd w:val="clear" w:color="auto" w:fill="auto"/>
            <w:noWrap/>
            <w:vAlign w:val="bottom"/>
            <w:hideMark/>
          </w:tcPr>
          <w:p w14:paraId="5D38DD92" w14:textId="6EF3B013" w:rsidR="00BE1991" w:rsidRPr="009D6A53" w:rsidRDefault="00BE1991" w:rsidP="00FE6E0F">
            <w:pPr>
              <w:rPr>
                <w:rFonts w:eastAsia="Times New Roman" w:cs="Times New Roman"/>
                <w:color w:val="000000"/>
                <w:lang w:val="en-US"/>
              </w:rPr>
            </w:pPr>
            <w:r w:rsidRPr="00112A08">
              <w:rPr>
                <w:lang w:val="en-US"/>
              </w:rPr>
              <w:t>Module Current 4-20mA to Voltage</w:t>
            </w:r>
          </w:p>
        </w:tc>
        <w:tc>
          <w:tcPr>
            <w:tcW w:w="990" w:type="dxa"/>
            <w:tcBorders>
              <w:top w:val="nil"/>
              <w:left w:val="nil"/>
              <w:bottom w:val="single" w:sz="4" w:space="0" w:color="auto"/>
              <w:right w:val="single" w:sz="4" w:space="0" w:color="auto"/>
            </w:tcBorders>
            <w:shd w:val="clear" w:color="auto" w:fill="auto"/>
            <w:noWrap/>
            <w:vAlign w:val="center"/>
            <w:hideMark/>
          </w:tcPr>
          <w:p w14:paraId="69990646" w14:textId="77777777" w:rsidR="00BE1991" w:rsidRPr="009D6A53" w:rsidRDefault="00BE1991" w:rsidP="00FE6E0F">
            <w:pPr>
              <w:jc w:val="center"/>
              <w:rPr>
                <w:rFonts w:eastAsia="Times New Roman" w:cs="Times New Roman"/>
                <w:color w:val="000000"/>
                <w:lang w:val="en-US"/>
              </w:rPr>
            </w:pPr>
            <w:r w:rsidRPr="009D6A53">
              <w:rPr>
                <w:rFonts w:eastAsia="Times New Roman" w:cs="Times New Roman"/>
                <w:color w:val="000000"/>
                <w:lang w:val="en-US"/>
              </w:rPr>
              <w:t>1</w:t>
            </w:r>
          </w:p>
        </w:tc>
      </w:tr>
      <w:tr w:rsidR="00BE1991" w:rsidRPr="009D6A53" w14:paraId="4F942550" w14:textId="77777777" w:rsidTr="005E23A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tcPr>
          <w:p w14:paraId="4981F209" w14:textId="77777777" w:rsidR="00BE1991" w:rsidRPr="00E56B11" w:rsidRDefault="00BE1991" w:rsidP="00BE1991">
            <w:pPr>
              <w:pStyle w:val="ListParagraph"/>
              <w:numPr>
                <w:ilvl w:val="0"/>
                <w:numId w:val="19"/>
              </w:numPr>
              <w:jc w:val="center"/>
              <w:rPr>
                <w:rFonts w:eastAsia="Times New Roman" w:cs="Times New Roman"/>
                <w:color w:val="000000"/>
              </w:rPr>
            </w:pPr>
          </w:p>
        </w:tc>
        <w:tc>
          <w:tcPr>
            <w:tcW w:w="3900" w:type="dxa"/>
            <w:tcBorders>
              <w:top w:val="nil"/>
              <w:left w:val="nil"/>
              <w:bottom w:val="single" w:sz="4" w:space="0" w:color="auto"/>
              <w:right w:val="single" w:sz="4" w:space="0" w:color="auto"/>
            </w:tcBorders>
            <w:shd w:val="clear" w:color="auto" w:fill="auto"/>
            <w:noWrap/>
            <w:vAlign w:val="bottom"/>
            <w:hideMark/>
          </w:tcPr>
          <w:p w14:paraId="192F1D7C" w14:textId="089AB795" w:rsidR="00BE1991" w:rsidRPr="00674C69" w:rsidRDefault="00BE1991" w:rsidP="00FE6E0F">
            <w:pPr>
              <w:rPr>
                <w:rFonts w:eastAsia="Times New Roman" w:cs="Times New Roman"/>
                <w:color w:val="000000"/>
                <w:lang w:val="en-US"/>
              </w:rPr>
            </w:pPr>
            <w:r w:rsidRPr="0030463F">
              <w:t>OLED Display 0.96</w:t>
            </w:r>
            <w:r w:rsidR="00674C69">
              <w:rPr>
                <w:lang w:val="en-US"/>
              </w:rPr>
              <w:t xml:space="preserve"> inc</w:t>
            </w:r>
          </w:p>
        </w:tc>
        <w:tc>
          <w:tcPr>
            <w:tcW w:w="990" w:type="dxa"/>
            <w:tcBorders>
              <w:top w:val="nil"/>
              <w:left w:val="nil"/>
              <w:bottom w:val="single" w:sz="4" w:space="0" w:color="auto"/>
              <w:right w:val="single" w:sz="4" w:space="0" w:color="auto"/>
            </w:tcBorders>
            <w:shd w:val="clear" w:color="auto" w:fill="auto"/>
            <w:noWrap/>
            <w:vAlign w:val="center"/>
            <w:hideMark/>
          </w:tcPr>
          <w:p w14:paraId="3F8AEC33" w14:textId="0EFD4384" w:rsidR="00BE1991" w:rsidRPr="009D6A53" w:rsidRDefault="00DC5BE4" w:rsidP="00FE6E0F">
            <w:pPr>
              <w:jc w:val="center"/>
              <w:rPr>
                <w:rFonts w:eastAsia="Times New Roman" w:cs="Times New Roman"/>
                <w:color w:val="000000"/>
                <w:lang w:val="en-US"/>
              </w:rPr>
            </w:pPr>
            <w:r>
              <w:rPr>
                <w:rFonts w:eastAsia="Times New Roman" w:cs="Times New Roman"/>
                <w:color w:val="000000"/>
                <w:lang w:val="en-US"/>
              </w:rPr>
              <w:t>1</w:t>
            </w:r>
          </w:p>
        </w:tc>
      </w:tr>
      <w:tr w:rsidR="00BE1991" w:rsidRPr="009D6A53" w14:paraId="40076C41" w14:textId="77777777" w:rsidTr="005E23A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tcPr>
          <w:p w14:paraId="01683E2A" w14:textId="77777777" w:rsidR="00BE1991" w:rsidRPr="00E56B11" w:rsidRDefault="00BE1991" w:rsidP="00BE1991">
            <w:pPr>
              <w:pStyle w:val="ListParagraph"/>
              <w:numPr>
                <w:ilvl w:val="0"/>
                <w:numId w:val="19"/>
              </w:numPr>
              <w:jc w:val="center"/>
              <w:rPr>
                <w:rFonts w:eastAsia="Times New Roman" w:cs="Times New Roman"/>
                <w:color w:val="000000"/>
              </w:rPr>
            </w:pPr>
          </w:p>
        </w:tc>
        <w:tc>
          <w:tcPr>
            <w:tcW w:w="3900" w:type="dxa"/>
            <w:tcBorders>
              <w:top w:val="nil"/>
              <w:left w:val="nil"/>
              <w:bottom w:val="single" w:sz="4" w:space="0" w:color="auto"/>
              <w:right w:val="single" w:sz="4" w:space="0" w:color="auto"/>
            </w:tcBorders>
            <w:shd w:val="clear" w:color="auto" w:fill="auto"/>
            <w:noWrap/>
            <w:vAlign w:val="bottom"/>
            <w:hideMark/>
          </w:tcPr>
          <w:p w14:paraId="17258B68" w14:textId="13FF9AA8" w:rsidR="00BE1991" w:rsidRPr="009D6A53" w:rsidRDefault="00BE1991" w:rsidP="00FE6E0F">
            <w:pPr>
              <w:rPr>
                <w:rFonts w:eastAsia="Times New Roman" w:cs="Times New Roman"/>
                <w:color w:val="000000"/>
                <w:lang w:val="en-US"/>
              </w:rPr>
            </w:pPr>
            <w:r w:rsidRPr="007613DB">
              <w:rPr>
                <w:lang w:val="en-US"/>
              </w:rPr>
              <w:t>LED</w:t>
            </w:r>
          </w:p>
        </w:tc>
        <w:tc>
          <w:tcPr>
            <w:tcW w:w="990" w:type="dxa"/>
            <w:tcBorders>
              <w:top w:val="nil"/>
              <w:left w:val="nil"/>
              <w:bottom w:val="single" w:sz="4" w:space="0" w:color="auto"/>
              <w:right w:val="single" w:sz="4" w:space="0" w:color="auto"/>
            </w:tcBorders>
            <w:shd w:val="clear" w:color="auto" w:fill="auto"/>
            <w:noWrap/>
            <w:vAlign w:val="center"/>
            <w:hideMark/>
          </w:tcPr>
          <w:p w14:paraId="1661C676" w14:textId="2D48EB81" w:rsidR="00BE1991" w:rsidRPr="009D6A53" w:rsidRDefault="00DC5BE4" w:rsidP="00FE6E0F">
            <w:pPr>
              <w:jc w:val="center"/>
              <w:rPr>
                <w:rFonts w:eastAsia="Times New Roman" w:cs="Times New Roman"/>
                <w:color w:val="000000"/>
                <w:lang w:val="en-US"/>
              </w:rPr>
            </w:pPr>
            <w:r>
              <w:rPr>
                <w:rFonts w:eastAsia="Times New Roman" w:cs="Times New Roman"/>
                <w:color w:val="000000"/>
                <w:lang w:val="en-US"/>
              </w:rPr>
              <w:t>3</w:t>
            </w:r>
          </w:p>
        </w:tc>
      </w:tr>
      <w:tr w:rsidR="00BE1991" w:rsidRPr="009D6A53" w14:paraId="2AD2A42E" w14:textId="77777777" w:rsidTr="005E23A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tcPr>
          <w:p w14:paraId="77D0D177" w14:textId="77777777" w:rsidR="00BE1991" w:rsidRPr="00E56B11" w:rsidRDefault="00BE1991" w:rsidP="00BE1991">
            <w:pPr>
              <w:pStyle w:val="ListParagraph"/>
              <w:numPr>
                <w:ilvl w:val="0"/>
                <w:numId w:val="19"/>
              </w:numPr>
              <w:jc w:val="center"/>
              <w:rPr>
                <w:rFonts w:eastAsia="Times New Roman" w:cs="Times New Roman"/>
                <w:color w:val="000000"/>
              </w:rPr>
            </w:pPr>
          </w:p>
        </w:tc>
        <w:tc>
          <w:tcPr>
            <w:tcW w:w="3900" w:type="dxa"/>
            <w:tcBorders>
              <w:top w:val="nil"/>
              <w:left w:val="nil"/>
              <w:bottom w:val="single" w:sz="4" w:space="0" w:color="auto"/>
              <w:right w:val="single" w:sz="4" w:space="0" w:color="auto"/>
            </w:tcBorders>
            <w:shd w:val="clear" w:color="auto" w:fill="auto"/>
            <w:noWrap/>
            <w:vAlign w:val="bottom"/>
            <w:hideMark/>
          </w:tcPr>
          <w:p w14:paraId="2100AE47" w14:textId="73C9227B" w:rsidR="00BE1991" w:rsidRPr="009D6A53" w:rsidRDefault="00BE1991" w:rsidP="00FE6E0F">
            <w:pPr>
              <w:rPr>
                <w:rFonts w:eastAsia="Times New Roman" w:cs="Times New Roman"/>
                <w:color w:val="000000"/>
                <w:lang w:val="en-US"/>
              </w:rPr>
            </w:pPr>
            <w:r>
              <w:rPr>
                <w:rFonts w:eastAsia="Times New Roman" w:cs="Times New Roman"/>
                <w:color w:val="000000"/>
                <w:lang w:val="en-US"/>
              </w:rPr>
              <w:t>MicroSD Card</w:t>
            </w:r>
          </w:p>
        </w:tc>
        <w:tc>
          <w:tcPr>
            <w:tcW w:w="990" w:type="dxa"/>
            <w:tcBorders>
              <w:top w:val="nil"/>
              <w:left w:val="nil"/>
              <w:bottom w:val="single" w:sz="4" w:space="0" w:color="auto"/>
              <w:right w:val="single" w:sz="4" w:space="0" w:color="auto"/>
            </w:tcBorders>
            <w:shd w:val="clear" w:color="auto" w:fill="auto"/>
            <w:noWrap/>
            <w:vAlign w:val="center"/>
            <w:hideMark/>
          </w:tcPr>
          <w:p w14:paraId="322AB0F0" w14:textId="77777777" w:rsidR="00BE1991" w:rsidRPr="009D6A53" w:rsidRDefault="00BE1991" w:rsidP="00FE6E0F">
            <w:pPr>
              <w:jc w:val="center"/>
              <w:rPr>
                <w:rFonts w:eastAsia="Times New Roman" w:cs="Times New Roman"/>
                <w:color w:val="000000"/>
                <w:lang w:val="en-US"/>
              </w:rPr>
            </w:pPr>
            <w:r w:rsidRPr="009D6A53">
              <w:rPr>
                <w:rFonts w:eastAsia="Times New Roman" w:cs="Times New Roman"/>
                <w:color w:val="000000"/>
                <w:lang w:val="en-US"/>
              </w:rPr>
              <w:t>1</w:t>
            </w:r>
          </w:p>
        </w:tc>
      </w:tr>
      <w:tr w:rsidR="004F68D0" w:rsidRPr="009D6A53" w14:paraId="7343B147" w14:textId="77777777" w:rsidTr="005E23A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tcPr>
          <w:p w14:paraId="5C5D00AE" w14:textId="77777777" w:rsidR="004F68D0" w:rsidRPr="00E56B11" w:rsidRDefault="004F68D0" w:rsidP="00BE1991">
            <w:pPr>
              <w:pStyle w:val="ListParagraph"/>
              <w:numPr>
                <w:ilvl w:val="0"/>
                <w:numId w:val="19"/>
              </w:numPr>
              <w:jc w:val="center"/>
              <w:rPr>
                <w:rFonts w:eastAsia="Times New Roman" w:cs="Times New Roman"/>
                <w:color w:val="000000"/>
              </w:rPr>
            </w:pPr>
          </w:p>
        </w:tc>
        <w:tc>
          <w:tcPr>
            <w:tcW w:w="3900" w:type="dxa"/>
            <w:tcBorders>
              <w:top w:val="nil"/>
              <w:left w:val="nil"/>
              <w:bottom w:val="single" w:sz="4" w:space="0" w:color="auto"/>
              <w:right w:val="single" w:sz="4" w:space="0" w:color="auto"/>
            </w:tcBorders>
            <w:shd w:val="clear" w:color="auto" w:fill="auto"/>
            <w:noWrap/>
            <w:vAlign w:val="bottom"/>
          </w:tcPr>
          <w:p w14:paraId="76F009BF" w14:textId="59F9A92B" w:rsidR="004F68D0" w:rsidRDefault="004F68D0" w:rsidP="00FE6E0F">
            <w:pPr>
              <w:rPr>
                <w:rFonts w:eastAsia="Times New Roman" w:cs="Times New Roman"/>
                <w:color w:val="000000"/>
                <w:lang w:val="en-US"/>
              </w:rPr>
            </w:pPr>
            <w:r>
              <w:rPr>
                <w:lang w:val="en-US"/>
              </w:rPr>
              <w:t>Modul MicroSD Card</w:t>
            </w:r>
          </w:p>
        </w:tc>
        <w:tc>
          <w:tcPr>
            <w:tcW w:w="990" w:type="dxa"/>
            <w:tcBorders>
              <w:top w:val="nil"/>
              <w:left w:val="nil"/>
              <w:bottom w:val="single" w:sz="4" w:space="0" w:color="auto"/>
              <w:right w:val="single" w:sz="4" w:space="0" w:color="auto"/>
            </w:tcBorders>
            <w:shd w:val="clear" w:color="auto" w:fill="auto"/>
            <w:noWrap/>
            <w:vAlign w:val="center"/>
          </w:tcPr>
          <w:p w14:paraId="71B2CBDC" w14:textId="59DBCB22" w:rsidR="004F68D0" w:rsidRPr="009D6A53" w:rsidRDefault="004F68D0" w:rsidP="00FE6E0F">
            <w:pPr>
              <w:jc w:val="center"/>
              <w:rPr>
                <w:rFonts w:eastAsia="Times New Roman" w:cs="Times New Roman"/>
                <w:color w:val="000000"/>
                <w:lang w:val="en-US"/>
              </w:rPr>
            </w:pPr>
            <w:r>
              <w:rPr>
                <w:rFonts w:eastAsia="Times New Roman" w:cs="Times New Roman"/>
                <w:color w:val="000000"/>
                <w:lang w:val="en-US"/>
              </w:rPr>
              <w:t>1</w:t>
            </w:r>
          </w:p>
        </w:tc>
      </w:tr>
      <w:tr w:rsidR="00BE1991" w:rsidRPr="009D6A53" w14:paraId="3689D15A" w14:textId="77777777" w:rsidTr="005E23A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tcPr>
          <w:p w14:paraId="6DF14D01" w14:textId="77777777" w:rsidR="00BE1991" w:rsidRPr="00E56B11" w:rsidRDefault="00BE1991" w:rsidP="00BE1991">
            <w:pPr>
              <w:pStyle w:val="ListParagraph"/>
              <w:numPr>
                <w:ilvl w:val="0"/>
                <w:numId w:val="19"/>
              </w:numPr>
              <w:jc w:val="center"/>
              <w:rPr>
                <w:rFonts w:eastAsia="Times New Roman" w:cs="Times New Roman"/>
                <w:color w:val="000000"/>
              </w:rPr>
            </w:pPr>
          </w:p>
        </w:tc>
        <w:tc>
          <w:tcPr>
            <w:tcW w:w="3900" w:type="dxa"/>
            <w:tcBorders>
              <w:top w:val="nil"/>
              <w:left w:val="nil"/>
              <w:bottom w:val="single" w:sz="4" w:space="0" w:color="auto"/>
              <w:right w:val="single" w:sz="4" w:space="0" w:color="auto"/>
            </w:tcBorders>
            <w:shd w:val="clear" w:color="auto" w:fill="auto"/>
            <w:noWrap/>
            <w:vAlign w:val="bottom"/>
            <w:hideMark/>
          </w:tcPr>
          <w:p w14:paraId="5D240677" w14:textId="0F6C44C7" w:rsidR="00BE1991" w:rsidRPr="009D6A53" w:rsidRDefault="00DC6042" w:rsidP="00FE6E0F">
            <w:pPr>
              <w:rPr>
                <w:rFonts w:eastAsia="Times New Roman" w:cs="Times New Roman"/>
                <w:color w:val="000000"/>
                <w:lang w:val="en-US"/>
              </w:rPr>
            </w:pPr>
            <w:r>
              <w:rPr>
                <w:rFonts w:eastAsia="Times New Roman" w:cs="Times New Roman"/>
                <w:color w:val="000000"/>
                <w:lang w:val="en-US"/>
              </w:rPr>
              <w:t xml:space="preserve">Modul </w:t>
            </w:r>
            <w:r w:rsidR="00BE1991">
              <w:rPr>
                <w:rFonts w:eastAsia="Times New Roman" w:cs="Times New Roman"/>
                <w:color w:val="000000"/>
                <w:lang w:val="en-US"/>
              </w:rPr>
              <w:t>RTC</w:t>
            </w:r>
            <w:r>
              <w:rPr>
                <w:rFonts w:eastAsia="Times New Roman" w:cs="Times New Roman"/>
                <w:color w:val="000000"/>
                <w:lang w:val="en-US"/>
              </w:rPr>
              <w:t xml:space="preserve"> DS3231</w:t>
            </w:r>
          </w:p>
        </w:tc>
        <w:tc>
          <w:tcPr>
            <w:tcW w:w="990" w:type="dxa"/>
            <w:tcBorders>
              <w:top w:val="nil"/>
              <w:left w:val="nil"/>
              <w:bottom w:val="single" w:sz="4" w:space="0" w:color="auto"/>
              <w:right w:val="single" w:sz="4" w:space="0" w:color="auto"/>
            </w:tcBorders>
            <w:shd w:val="clear" w:color="auto" w:fill="auto"/>
            <w:noWrap/>
            <w:vAlign w:val="center"/>
            <w:hideMark/>
          </w:tcPr>
          <w:p w14:paraId="4A18DAAC" w14:textId="77777777" w:rsidR="00BE1991" w:rsidRPr="009D6A53" w:rsidRDefault="00BE1991" w:rsidP="00FE6E0F">
            <w:pPr>
              <w:jc w:val="center"/>
              <w:rPr>
                <w:rFonts w:eastAsia="Times New Roman" w:cs="Times New Roman"/>
                <w:color w:val="000000"/>
                <w:lang w:val="en-US"/>
              </w:rPr>
            </w:pPr>
            <w:r w:rsidRPr="009D6A53">
              <w:rPr>
                <w:rFonts w:eastAsia="Times New Roman" w:cs="Times New Roman"/>
                <w:color w:val="000000"/>
                <w:lang w:val="en-US"/>
              </w:rPr>
              <w:t>1</w:t>
            </w:r>
          </w:p>
        </w:tc>
      </w:tr>
      <w:tr w:rsidR="00BE1991" w:rsidRPr="009D6A53" w14:paraId="002D79AB" w14:textId="77777777" w:rsidTr="005E23A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tcPr>
          <w:p w14:paraId="60312D81" w14:textId="77777777" w:rsidR="00BE1991" w:rsidRPr="00E56B11" w:rsidRDefault="00BE1991" w:rsidP="00BE1991">
            <w:pPr>
              <w:pStyle w:val="ListParagraph"/>
              <w:numPr>
                <w:ilvl w:val="0"/>
                <w:numId w:val="19"/>
              </w:numPr>
              <w:jc w:val="center"/>
              <w:rPr>
                <w:rFonts w:eastAsia="Times New Roman" w:cs="Times New Roman"/>
                <w:color w:val="000000"/>
              </w:rPr>
            </w:pPr>
          </w:p>
        </w:tc>
        <w:tc>
          <w:tcPr>
            <w:tcW w:w="3900" w:type="dxa"/>
            <w:tcBorders>
              <w:top w:val="nil"/>
              <w:left w:val="nil"/>
              <w:bottom w:val="single" w:sz="4" w:space="0" w:color="auto"/>
              <w:right w:val="single" w:sz="4" w:space="0" w:color="auto"/>
            </w:tcBorders>
            <w:shd w:val="clear" w:color="auto" w:fill="auto"/>
            <w:noWrap/>
            <w:vAlign w:val="bottom"/>
            <w:hideMark/>
          </w:tcPr>
          <w:p w14:paraId="59AB9676" w14:textId="014FBDA7" w:rsidR="00BE1991" w:rsidRPr="009D6A53" w:rsidRDefault="00BE1991" w:rsidP="00FE6E0F">
            <w:pPr>
              <w:rPr>
                <w:rFonts w:eastAsia="Times New Roman" w:cs="Times New Roman"/>
                <w:color w:val="000000"/>
                <w:lang w:val="en-US"/>
              </w:rPr>
            </w:pPr>
            <w:r>
              <w:rPr>
                <w:rFonts w:eastAsia="Times New Roman" w:cs="Times New Roman"/>
                <w:color w:val="000000"/>
                <w:lang w:val="en-US"/>
              </w:rPr>
              <w:t>Modul Step Down</w:t>
            </w:r>
            <w:r w:rsidR="00E82B82">
              <w:rPr>
                <w:rFonts w:eastAsia="Times New Roman" w:cs="Times New Roman"/>
                <w:color w:val="000000"/>
                <w:lang w:val="en-US"/>
              </w:rPr>
              <w:t xml:space="preserve"> LM2596</w:t>
            </w:r>
          </w:p>
        </w:tc>
        <w:tc>
          <w:tcPr>
            <w:tcW w:w="990" w:type="dxa"/>
            <w:tcBorders>
              <w:top w:val="nil"/>
              <w:left w:val="nil"/>
              <w:bottom w:val="single" w:sz="4" w:space="0" w:color="auto"/>
              <w:right w:val="single" w:sz="4" w:space="0" w:color="auto"/>
            </w:tcBorders>
            <w:shd w:val="clear" w:color="auto" w:fill="auto"/>
            <w:noWrap/>
            <w:vAlign w:val="center"/>
            <w:hideMark/>
          </w:tcPr>
          <w:p w14:paraId="26B81C96" w14:textId="46C0CFDC" w:rsidR="00BE1991" w:rsidRPr="009D6A53" w:rsidRDefault="003516E2" w:rsidP="00FE6E0F">
            <w:pPr>
              <w:jc w:val="center"/>
              <w:rPr>
                <w:rFonts w:eastAsia="Times New Roman" w:cs="Times New Roman"/>
                <w:color w:val="000000"/>
                <w:lang w:val="en-US"/>
              </w:rPr>
            </w:pPr>
            <w:r>
              <w:rPr>
                <w:rFonts w:eastAsia="Times New Roman" w:cs="Times New Roman"/>
                <w:color w:val="000000"/>
                <w:lang w:val="en-US"/>
              </w:rPr>
              <w:t>1</w:t>
            </w:r>
          </w:p>
        </w:tc>
      </w:tr>
      <w:tr w:rsidR="00BE1991" w:rsidRPr="009D6A53" w14:paraId="75794E6B" w14:textId="77777777" w:rsidTr="005E23A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tcPr>
          <w:p w14:paraId="6BA13A0F" w14:textId="77777777" w:rsidR="00BE1991" w:rsidRPr="00E56B11" w:rsidRDefault="00BE1991" w:rsidP="00BE1991">
            <w:pPr>
              <w:pStyle w:val="ListParagraph"/>
              <w:numPr>
                <w:ilvl w:val="0"/>
                <w:numId w:val="19"/>
              </w:numPr>
              <w:jc w:val="center"/>
              <w:rPr>
                <w:rFonts w:eastAsia="Times New Roman" w:cs="Times New Roman"/>
                <w:color w:val="000000"/>
              </w:rPr>
            </w:pPr>
          </w:p>
        </w:tc>
        <w:tc>
          <w:tcPr>
            <w:tcW w:w="3900" w:type="dxa"/>
            <w:tcBorders>
              <w:top w:val="nil"/>
              <w:left w:val="nil"/>
              <w:bottom w:val="single" w:sz="4" w:space="0" w:color="auto"/>
              <w:right w:val="single" w:sz="4" w:space="0" w:color="auto"/>
            </w:tcBorders>
            <w:shd w:val="clear" w:color="auto" w:fill="auto"/>
            <w:noWrap/>
            <w:vAlign w:val="bottom"/>
            <w:hideMark/>
          </w:tcPr>
          <w:p w14:paraId="233D4059" w14:textId="64CD0A7A" w:rsidR="00BE1991" w:rsidRPr="009D6A53" w:rsidRDefault="00DC5BE4" w:rsidP="00FE6E0F">
            <w:pPr>
              <w:rPr>
                <w:rFonts w:eastAsia="Times New Roman" w:cs="Times New Roman"/>
                <w:color w:val="000000"/>
                <w:lang w:val="en-US"/>
              </w:rPr>
            </w:pPr>
            <w:r>
              <w:rPr>
                <w:rFonts w:eastAsia="Times New Roman" w:cs="Times New Roman"/>
                <w:color w:val="000000"/>
                <w:lang w:val="en-US"/>
              </w:rPr>
              <w:t>Adapto</w:t>
            </w:r>
            <w:r w:rsidR="00BE1991">
              <w:rPr>
                <w:rFonts w:eastAsia="Times New Roman" w:cs="Times New Roman"/>
                <w:color w:val="000000"/>
                <w:lang w:val="en-US"/>
              </w:rPr>
              <w:t>r 12 Volt</w:t>
            </w:r>
            <w:r w:rsidR="00A02157">
              <w:rPr>
                <w:rFonts w:eastAsia="Times New Roman" w:cs="Times New Roman"/>
                <w:color w:val="000000"/>
                <w:lang w:val="en-US"/>
              </w:rPr>
              <w:t xml:space="preserve"> 1A</w:t>
            </w:r>
            <w:r w:rsidR="00BE1991">
              <w:rPr>
                <w:rFonts w:eastAsia="Times New Roman" w:cs="Times New Roman"/>
                <w:color w:val="000000"/>
                <w:lang w:val="en-US"/>
              </w:rPr>
              <w:fldChar w:fldCharType="begin"/>
            </w:r>
            <w:r w:rsidR="00BE1991">
              <w:instrText xml:space="preserve"> TA \l "</w:instrText>
            </w:r>
            <w:r w:rsidR="00BE1991" w:rsidRPr="00451C64">
              <w:rPr>
                <w:rFonts w:eastAsia="Times New Roman" w:cs="Times New Roman"/>
                <w:color w:val="000000"/>
                <w:lang w:val="en-US"/>
              </w:rPr>
              <w:instrText>BMS Battery Management System</w:instrText>
            </w:r>
            <w:r w:rsidR="00BE1991">
              <w:instrText xml:space="preserve">" \s "BMS" \c 8 </w:instrText>
            </w:r>
            <w:r w:rsidR="00BE1991">
              <w:rPr>
                <w:rFonts w:eastAsia="Times New Roman" w:cs="Times New Roman"/>
                <w:color w:val="000000"/>
                <w:lang w:val="en-US"/>
              </w:rPr>
              <w:fldChar w:fldCharType="end"/>
            </w:r>
          </w:p>
        </w:tc>
        <w:tc>
          <w:tcPr>
            <w:tcW w:w="990" w:type="dxa"/>
            <w:tcBorders>
              <w:top w:val="nil"/>
              <w:left w:val="nil"/>
              <w:bottom w:val="single" w:sz="4" w:space="0" w:color="auto"/>
              <w:right w:val="single" w:sz="4" w:space="0" w:color="auto"/>
            </w:tcBorders>
            <w:shd w:val="clear" w:color="auto" w:fill="auto"/>
            <w:noWrap/>
            <w:vAlign w:val="center"/>
            <w:hideMark/>
          </w:tcPr>
          <w:p w14:paraId="7FDA5199" w14:textId="6CF59608" w:rsidR="00BE1991" w:rsidRPr="009D6A53" w:rsidRDefault="003516E2" w:rsidP="00FE6E0F">
            <w:pPr>
              <w:jc w:val="center"/>
              <w:rPr>
                <w:rFonts w:eastAsia="Times New Roman" w:cs="Times New Roman"/>
                <w:color w:val="000000"/>
                <w:lang w:val="en-US"/>
              </w:rPr>
            </w:pPr>
            <w:r>
              <w:rPr>
                <w:rFonts w:eastAsia="Times New Roman" w:cs="Times New Roman"/>
                <w:color w:val="000000"/>
                <w:lang w:val="en-US"/>
              </w:rPr>
              <w:t>1</w:t>
            </w:r>
          </w:p>
        </w:tc>
      </w:tr>
      <w:tr w:rsidR="00BE1991" w:rsidRPr="009D6A53" w14:paraId="20C28636" w14:textId="77777777" w:rsidTr="005E23A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tcPr>
          <w:p w14:paraId="49C2582E" w14:textId="77777777" w:rsidR="00BE1991" w:rsidRPr="00E56B11" w:rsidRDefault="00BE1991" w:rsidP="00BE1991">
            <w:pPr>
              <w:pStyle w:val="ListParagraph"/>
              <w:numPr>
                <w:ilvl w:val="0"/>
                <w:numId w:val="19"/>
              </w:numPr>
              <w:jc w:val="center"/>
              <w:rPr>
                <w:rFonts w:eastAsia="Times New Roman" w:cs="Times New Roman"/>
                <w:color w:val="000000"/>
              </w:rPr>
            </w:pPr>
          </w:p>
        </w:tc>
        <w:tc>
          <w:tcPr>
            <w:tcW w:w="3900" w:type="dxa"/>
            <w:tcBorders>
              <w:top w:val="nil"/>
              <w:left w:val="nil"/>
              <w:bottom w:val="single" w:sz="4" w:space="0" w:color="auto"/>
              <w:right w:val="single" w:sz="4" w:space="0" w:color="auto"/>
            </w:tcBorders>
            <w:shd w:val="clear" w:color="auto" w:fill="auto"/>
            <w:noWrap/>
            <w:vAlign w:val="bottom"/>
          </w:tcPr>
          <w:p w14:paraId="3FBDB98C" w14:textId="188BBAB4" w:rsidR="00BE1991" w:rsidRPr="009D6A53" w:rsidRDefault="00BE1991" w:rsidP="00FE6E0F">
            <w:pPr>
              <w:rPr>
                <w:rFonts w:eastAsia="Times New Roman" w:cs="Times New Roman"/>
                <w:color w:val="000000"/>
                <w:lang w:val="en-US"/>
              </w:rPr>
            </w:pPr>
            <w:r>
              <w:rPr>
                <w:rFonts w:eastAsia="Times New Roman" w:cs="Times New Roman"/>
                <w:color w:val="000000"/>
                <w:lang w:val="en-US"/>
              </w:rPr>
              <w:t>Kabel AWG</w:t>
            </w:r>
            <w:r w:rsidR="00DC5BE4">
              <w:rPr>
                <w:rFonts w:eastAsia="Times New Roman" w:cs="Times New Roman"/>
                <w:color w:val="000000"/>
                <w:lang w:val="en-US"/>
              </w:rPr>
              <w:t xml:space="preserve"> 22 </w:t>
            </w:r>
            <w:r w:rsidRPr="009D6A53">
              <w:rPr>
                <w:rFonts w:eastAsia="Times New Roman" w:cs="Times New Roman"/>
                <w:color w:val="000000"/>
                <w:lang w:val="en-US"/>
              </w:rPr>
              <w:t>/Serabut Tembaga</w:t>
            </w:r>
            <w:r w:rsidR="00ED4E60">
              <w:rPr>
                <w:rFonts w:eastAsia="Times New Roman" w:cs="Times New Roman"/>
                <w:color w:val="000000"/>
                <w:lang w:val="en-US"/>
              </w:rPr>
              <w:t xml:space="preserve"> 3</w:t>
            </w:r>
            <w:r w:rsidR="008207EE">
              <w:rPr>
                <w:rFonts w:eastAsia="Times New Roman" w:cs="Times New Roman"/>
                <w:color w:val="000000"/>
                <w:lang w:val="en-US"/>
              </w:rPr>
              <w:t xml:space="preserve"> Meter</w:t>
            </w:r>
          </w:p>
        </w:tc>
        <w:tc>
          <w:tcPr>
            <w:tcW w:w="990" w:type="dxa"/>
            <w:tcBorders>
              <w:top w:val="nil"/>
              <w:left w:val="nil"/>
              <w:bottom w:val="single" w:sz="4" w:space="0" w:color="auto"/>
              <w:right w:val="single" w:sz="4" w:space="0" w:color="auto"/>
            </w:tcBorders>
            <w:shd w:val="clear" w:color="auto" w:fill="auto"/>
            <w:noWrap/>
            <w:vAlign w:val="center"/>
            <w:hideMark/>
          </w:tcPr>
          <w:p w14:paraId="6C840BB8" w14:textId="5B608136" w:rsidR="00BE1991" w:rsidRPr="009D6A53" w:rsidRDefault="00377394" w:rsidP="00FE6E0F">
            <w:pPr>
              <w:jc w:val="center"/>
              <w:rPr>
                <w:rFonts w:eastAsia="Times New Roman" w:cs="Times New Roman"/>
                <w:color w:val="000000"/>
                <w:lang w:val="en-US"/>
              </w:rPr>
            </w:pPr>
            <w:r>
              <w:rPr>
                <w:rFonts w:eastAsia="Times New Roman" w:cs="Times New Roman"/>
                <w:color w:val="000000"/>
                <w:lang w:val="en-US"/>
              </w:rPr>
              <w:t>1</w:t>
            </w:r>
          </w:p>
        </w:tc>
      </w:tr>
      <w:tr w:rsidR="00BE1991" w:rsidRPr="009D6A53" w14:paraId="7B77C265" w14:textId="77777777" w:rsidTr="005E23A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tcPr>
          <w:p w14:paraId="61A37C8A" w14:textId="77777777" w:rsidR="00BE1991" w:rsidRPr="00E56B11" w:rsidRDefault="00BE1991" w:rsidP="00BE1991">
            <w:pPr>
              <w:pStyle w:val="ListParagraph"/>
              <w:numPr>
                <w:ilvl w:val="0"/>
                <w:numId w:val="19"/>
              </w:numPr>
              <w:jc w:val="center"/>
              <w:rPr>
                <w:rFonts w:eastAsia="Times New Roman" w:cs="Times New Roman"/>
                <w:color w:val="000000"/>
              </w:rPr>
            </w:pPr>
          </w:p>
        </w:tc>
        <w:tc>
          <w:tcPr>
            <w:tcW w:w="3900" w:type="dxa"/>
            <w:tcBorders>
              <w:top w:val="nil"/>
              <w:left w:val="nil"/>
              <w:bottom w:val="single" w:sz="4" w:space="0" w:color="auto"/>
              <w:right w:val="single" w:sz="4" w:space="0" w:color="auto"/>
            </w:tcBorders>
            <w:shd w:val="clear" w:color="auto" w:fill="auto"/>
            <w:noWrap/>
            <w:vAlign w:val="bottom"/>
          </w:tcPr>
          <w:p w14:paraId="57ED9971" w14:textId="4C21AEA2" w:rsidR="00BE1991" w:rsidRPr="009D6A53" w:rsidRDefault="00DC5BE4" w:rsidP="00FE6E0F">
            <w:pPr>
              <w:rPr>
                <w:rFonts w:eastAsia="Times New Roman" w:cs="Times New Roman"/>
                <w:color w:val="000000"/>
                <w:lang w:val="en-US"/>
              </w:rPr>
            </w:pPr>
            <w:r>
              <w:rPr>
                <w:rFonts w:eastAsia="Times New Roman" w:cs="Times New Roman"/>
                <w:color w:val="000000"/>
                <w:lang w:val="en-US"/>
              </w:rPr>
              <w:t xml:space="preserve">PCB </w:t>
            </w:r>
          </w:p>
        </w:tc>
        <w:tc>
          <w:tcPr>
            <w:tcW w:w="990" w:type="dxa"/>
            <w:tcBorders>
              <w:top w:val="nil"/>
              <w:left w:val="nil"/>
              <w:bottom w:val="single" w:sz="4" w:space="0" w:color="auto"/>
              <w:right w:val="single" w:sz="4" w:space="0" w:color="auto"/>
            </w:tcBorders>
            <w:shd w:val="clear" w:color="auto" w:fill="auto"/>
            <w:noWrap/>
            <w:vAlign w:val="center"/>
            <w:hideMark/>
          </w:tcPr>
          <w:p w14:paraId="51245FB0" w14:textId="77777777" w:rsidR="00BE1991" w:rsidRPr="009D6A53" w:rsidRDefault="00BE1991" w:rsidP="00FE6E0F">
            <w:pPr>
              <w:jc w:val="center"/>
              <w:rPr>
                <w:rFonts w:eastAsia="Times New Roman" w:cs="Times New Roman"/>
                <w:color w:val="000000"/>
                <w:lang w:val="en-US"/>
              </w:rPr>
            </w:pPr>
            <w:r w:rsidRPr="009D6A53">
              <w:rPr>
                <w:rFonts w:eastAsia="Times New Roman" w:cs="Times New Roman"/>
                <w:color w:val="000000"/>
                <w:lang w:val="en-US"/>
              </w:rPr>
              <w:t>1</w:t>
            </w:r>
          </w:p>
        </w:tc>
      </w:tr>
      <w:tr w:rsidR="00BE1991" w:rsidRPr="009D6A53" w14:paraId="1DCF00BB" w14:textId="77777777" w:rsidTr="005E23A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tcPr>
          <w:p w14:paraId="3C698644" w14:textId="77777777" w:rsidR="00BE1991" w:rsidRPr="00E56B11" w:rsidRDefault="00BE1991" w:rsidP="00BE1991">
            <w:pPr>
              <w:pStyle w:val="ListParagraph"/>
              <w:numPr>
                <w:ilvl w:val="0"/>
                <w:numId w:val="19"/>
              </w:numPr>
              <w:jc w:val="center"/>
              <w:rPr>
                <w:rFonts w:eastAsia="Times New Roman" w:cs="Times New Roman"/>
                <w:color w:val="000000"/>
              </w:rPr>
            </w:pPr>
          </w:p>
        </w:tc>
        <w:tc>
          <w:tcPr>
            <w:tcW w:w="3900" w:type="dxa"/>
            <w:tcBorders>
              <w:top w:val="nil"/>
              <w:left w:val="nil"/>
              <w:bottom w:val="single" w:sz="4" w:space="0" w:color="auto"/>
              <w:right w:val="single" w:sz="4" w:space="0" w:color="auto"/>
            </w:tcBorders>
            <w:shd w:val="clear" w:color="auto" w:fill="auto"/>
            <w:noWrap/>
            <w:vAlign w:val="bottom"/>
          </w:tcPr>
          <w:p w14:paraId="3750B5FF" w14:textId="78B746F6" w:rsidR="00BE1991" w:rsidRPr="009D6A53" w:rsidRDefault="00D41905" w:rsidP="00FE6E0F">
            <w:pPr>
              <w:rPr>
                <w:rFonts w:eastAsia="Times New Roman" w:cs="Times New Roman"/>
                <w:color w:val="000000"/>
                <w:lang w:val="en-US"/>
              </w:rPr>
            </w:pPr>
            <w:r>
              <w:rPr>
                <w:rFonts w:eastAsia="Times New Roman" w:cs="Times New Roman"/>
                <w:color w:val="000000"/>
                <w:lang w:val="en-US"/>
              </w:rPr>
              <w:t>Junction B</w:t>
            </w:r>
            <w:r w:rsidRPr="00DC5BE4">
              <w:rPr>
                <w:rFonts w:eastAsia="Times New Roman" w:cs="Times New Roman"/>
                <w:color w:val="000000"/>
                <w:lang w:val="en-US"/>
              </w:rPr>
              <w:t xml:space="preserve">ox </w:t>
            </w:r>
            <w:r w:rsidR="00DC5BE4" w:rsidRPr="00DC5BE4">
              <w:rPr>
                <w:rFonts w:eastAsia="Times New Roman" w:cs="Times New Roman"/>
                <w:color w:val="000000"/>
                <w:lang w:val="en-US"/>
              </w:rPr>
              <w:t>130 x 80 x 70 mm</w:t>
            </w:r>
          </w:p>
        </w:tc>
        <w:tc>
          <w:tcPr>
            <w:tcW w:w="990" w:type="dxa"/>
            <w:tcBorders>
              <w:top w:val="nil"/>
              <w:left w:val="nil"/>
              <w:bottom w:val="single" w:sz="4" w:space="0" w:color="auto"/>
              <w:right w:val="single" w:sz="4" w:space="0" w:color="auto"/>
            </w:tcBorders>
            <w:shd w:val="clear" w:color="auto" w:fill="auto"/>
            <w:noWrap/>
            <w:vAlign w:val="center"/>
            <w:hideMark/>
          </w:tcPr>
          <w:p w14:paraId="2E62C291" w14:textId="77777777" w:rsidR="00BE1991" w:rsidRPr="009D6A53" w:rsidRDefault="00BE1991" w:rsidP="00FE6E0F">
            <w:pPr>
              <w:jc w:val="center"/>
              <w:rPr>
                <w:rFonts w:eastAsia="Times New Roman" w:cs="Times New Roman"/>
                <w:color w:val="000000"/>
                <w:lang w:val="en-US"/>
              </w:rPr>
            </w:pPr>
            <w:r w:rsidRPr="009D6A53">
              <w:rPr>
                <w:rFonts w:eastAsia="Times New Roman" w:cs="Times New Roman"/>
                <w:color w:val="000000"/>
                <w:lang w:val="en-US"/>
              </w:rPr>
              <w:t>1</w:t>
            </w:r>
          </w:p>
        </w:tc>
      </w:tr>
      <w:tr w:rsidR="00BE1991" w:rsidRPr="009D6A53" w14:paraId="741B7891" w14:textId="77777777" w:rsidTr="005E23A6">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tcPr>
          <w:p w14:paraId="295BC76C" w14:textId="77777777" w:rsidR="00BE1991" w:rsidRPr="00E56B11" w:rsidRDefault="00BE1991" w:rsidP="00BE1991">
            <w:pPr>
              <w:pStyle w:val="ListParagraph"/>
              <w:numPr>
                <w:ilvl w:val="0"/>
                <w:numId w:val="19"/>
              </w:numPr>
              <w:jc w:val="center"/>
              <w:rPr>
                <w:rFonts w:eastAsia="Times New Roman" w:cs="Times New Roman"/>
                <w:color w:val="000000"/>
              </w:rPr>
            </w:pPr>
          </w:p>
        </w:tc>
        <w:tc>
          <w:tcPr>
            <w:tcW w:w="3900" w:type="dxa"/>
            <w:tcBorders>
              <w:top w:val="nil"/>
              <w:left w:val="nil"/>
              <w:bottom w:val="single" w:sz="4" w:space="0" w:color="auto"/>
              <w:right w:val="single" w:sz="4" w:space="0" w:color="auto"/>
            </w:tcBorders>
            <w:shd w:val="clear" w:color="auto" w:fill="auto"/>
            <w:noWrap/>
            <w:vAlign w:val="bottom"/>
          </w:tcPr>
          <w:p w14:paraId="40FE4AA2" w14:textId="1432170C" w:rsidR="00BE1991" w:rsidRPr="009D6A53" w:rsidRDefault="004F68D0" w:rsidP="00FE6E0F">
            <w:pPr>
              <w:rPr>
                <w:rFonts w:eastAsia="Times New Roman" w:cs="Times New Roman"/>
                <w:color w:val="000000"/>
                <w:lang w:val="en-US"/>
              </w:rPr>
            </w:pPr>
            <w:r>
              <w:rPr>
                <w:rFonts w:eastAsia="Times New Roman" w:cs="Times New Roman"/>
                <w:color w:val="000000"/>
                <w:lang w:val="en-US"/>
              </w:rPr>
              <w:t>Box Hitam x5</w:t>
            </w:r>
          </w:p>
        </w:tc>
        <w:tc>
          <w:tcPr>
            <w:tcW w:w="990" w:type="dxa"/>
            <w:tcBorders>
              <w:top w:val="nil"/>
              <w:left w:val="nil"/>
              <w:bottom w:val="single" w:sz="4" w:space="0" w:color="auto"/>
              <w:right w:val="single" w:sz="4" w:space="0" w:color="auto"/>
            </w:tcBorders>
            <w:shd w:val="clear" w:color="auto" w:fill="auto"/>
            <w:noWrap/>
            <w:vAlign w:val="center"/>
            <w:hideMark/>
          </w:tcPr>
          <w:p w14:paraId="7681FEDE" w14:textId="45749D69" w:rsidR="00BE1991" w:rsidRPr="009D6A53" w:rsidRDefault="00D778F1" w:rsidP="00FE6E0F">
            <w:pPr>
              <w:jc w:val="center"/>
              <w:rPr>
                <w:rFonts w:eastAsia="Times New Roman" w:cs="Times New Roman"/>
                <w:color w:val="000000"/>
                <w:lang w:val="en-US"/>
              </w:rPr>
            </w:pPr>
            <w:r>
              <w:rPr>
                <w:rFonts w:eastAsia="Times New Roman" w:cs="Times New Roman"/>
                <w:color w:val="000000"/>
                <w:lang w:val="en-US"/>
              </w:rPr>
              <w:t>1</w:t>
            </w:r>
          </w:p>
        </w:tc>
      </w:tr>
      <w:tr w:rsidR="00BE1991" w:rsidRPr="009D6A53" w14:paraId="5833D4BB" w14:textId="77777777" w:rsidTr="00CA0A68">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center"/>
          </w:tcPr>
          <w:p w14:paraId="5CED3E7F" w14:textId="77777777" w:rsidR="00BE1991" w:rsidRPr="00E56B11" w:rsidRDefault="00BE1991" w:rsidP="00BE1991">
            <w:pPr>
              <w:pStyle w:val="ListParagraph"/>
              <w:numPr>
                <w:ilvl w:val="0"/>
                <w:numId w:val="19"/>
              </w:numPr>
              <w:jc w:val="center"/>
              <w:rPr>
                <w:rFonts w:eastAsia="Times New Roman" w:cs="Times New Roman"/>
                <w:color w:val="000000"/>
              </w:rPr>
            </w:pPr>
          </w:p>
        </w:tc>
        <w:tc>
          <w:tcPr>
            <w:tcW w:w="3900" w:type="dxa"/>
            <w:tcBorders>
              <w:top w:val="nil"/>
              <w:left w:val="nil"/>
              <w:bottom w:val="single" w:sz="4" w:space="0" w:color="auto"/>
              <w:right w:val="single" w:sz="4" w:space="0" w:color="auto"/>
            </w:tcBorders>
            <w:shd w:val="clear" w:color="auto" w:fill="auto"/>
            <w:noWrap/>
            <w:vAlign w:val="bottom"/>
          </w:tcPr>
          <w:p w14:paraId="148376AA" w14:textId="52D8492E" w:rsidR="00BE1991" w:rsidRPr="009D6A53" w:rsidRDefault="002C006D" w:rsidP="00FE6E0F">
            <w:pPr>
              <w:rPr>
                <w:rFonts w:eastAsia="Times New Roman" w:cs="Times New Roman"/>
                <w:color w:val="000000"/>
                <w:lang w:val="en-US"/>
              </w:rPr>
            </w:pPr>
            <w:r w:rsidRPr="002C006D">
              <w:rPr>
                <w:rFonts w:eastAsia="Times New Roman" w:cs="Times New Roman"/>
                <w:color w:val="000000"/>
                <w:lang w:val="en-US"/>
              </w:rPr>
              <w:t>Cable Gland</w:t>
            </w:r>
          </w:p>
        </w:tc>
        <w:tc>
          <w:tcPr>
            <w:tcW w:w="990" w:type="dxa"/>
            <w:tcBorders>
              <w:top w:val="nil"/>
              <w:left w:val="nil"/>
              <w:bottom w:val="single" w:sz="4" w:space="0" w:color="auto"/>
              <w:right w:val="single" w:sz="4" w:space="0" w:color="auto"/>
            </w:tcBorders>
            <w:shd w:val="clear" w:color="auto" w:fill="auto"/>
            <w:noWrap/>
            <w:vAlign w:val="center"/>
            <w:hideMark/>
          </w:tcPr>
          <w:p w14:paraId="126C1A26" w14:textId="61C9524E" w:rsidR="00BE1991" w:rsidRPr="009D6A53" w:rsidRDefault="002C006D" w:rsidP="00FE6E0F">
            <w:pPr>
              <w:jc w:val="center"/>
              <w:rPr>
                <w:rFonts w:eastAsia="Times New Roman" w:cs="Times New Roman"/>
                <w:color w:val="000000"/>
                <w:lang w:val="en-US"/>
              </w:rPr>
            </w:pPr>
            <w:r>
              <w:rPr>
                <w:rFonts w:eastAsia="Times New Roman" w:cs="Times New Roman"/>
                <w:color w:val="000000"/>
                <w:lang w:val="en-US"/>
              </w:rPr>
              <w:t>4</w:t>
            </w:r>
          </w:p>
        </w:tc>
      </w:tr>
      <w:tr w:rsidR="00CA0A68" w:rsidRPr="009D6A53" w14:paraId="39A20636" w14:textId="77777777" w:rsidTr="00CA0A68">
        <w:trPr>
          <w:trHeight w:val="31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56E2A15" w14:textId="77777777" w:rsidR="00CA0A68" w:rsidRPr="00E56B11" w:rsidRDefault="00CA0A68" w:rsidP="00BE1991">
            <w:pPr>
              <w:pStyle w:val="ListParagraph"/>
              <w:numPr>
                <w:ilvl w:val="0"/>
                <w:numId w:val="19"/>
              </w:numPr>
              <w:jc w:val="center"/>
              <w:rPr>
                <w:rFonts w:eastAsia="Times New Roman" w:cs="Times New Roman"/>
                <w:color w:val="000000"/>
              </w:rPr>
            </w:pPr>
          </w:p>
        </w:tc>
        <w:tc>
          <w:tcPr>
            <w:tcW w:w="3900" w:type="dxa"/>
            <w:tcBorders>
              <w:top w:val="single" w:sz="4" w:space="0" w:color="auto"/>
              <w:left w:val="nil"/>
              <w:bottom w:val="single" w:sz="4" w:space="0" w:color="auto"/>
              <w:right w:val="single" w:sz="4" w:space="0" w:color="auto"/>
            </w:tcBorders>
            <w:shd w:val="clear" w:color="auto" w:fill="auto"/>
            <w:noWrap/>
            <w:vAlign w:val="bottom"/>
          </w:tcPr>
          <w:p w14:paraId="2E515493" w14:textId="00B19CD2" w:rsidR="00CA0A68" w:rsidRPr="002C006D" w:rsidRDefault="003F4FE8" w:rsidP="00FE6E0F">
            <w:pPr>
              <w:rPr>
                <w:rFonts w:eastAsia="Times New Roman" w:cs="Times New Roman"/>
                <w:color w:val="000000"/>
                <w:lang w:val="en-US"/>
              </w:rPr>
            </w:pPr>
            <w:r>
              <w:rPr>
                <w:rFonts w:eastAsia="Times New Roman" w:cs="Times New Roman"/>
                <w:color w:val="000000"/>
                <w:lang w:val="en-US"/>
              </w:rPr>
              <w:t>Resistor 10K</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0126694B" w14:textId="38D9C97E" w:rsidR="00CA0A68" w:rsidRDefault="003F4FE8" w:rsidP="00FE6E0F">
            <w:pPr>
              <w:jc w:val="center"/>
              <w:rPr>
                <w:rFonts w:eastAsia="Times New Roman" w:cs="Times New Roman"/>
                <w:color w:val="000000"/>
                <w:lang w:val="en-US"/>
              </w:rPr>
            </w:pPr>
            <w:r>
              <w:rPr>
                <w:rFonts w:eastAsia="Times New Roman" w:cs="Times New Roman"/>
                <w:color w:val="000000"/>
                <w:lang w:val="en-US"/>
              </w:rPr>
              <w:t>1</w:t>
            </w:r>
          </w:p>
        </w:tc>
      </w:tr>
    </w:tbl>
    <w:p w14:paraId="5120A7E9" w14:textId="44C1B7D9" w:rsidR="00EF2D12" w:rsidRDefault="00EF2D12" w:rsidP="00610CA2">
      <w:pPr>
        <w:pStyle w:val="P-All"/>
      </w:pPr>
    </w:p>
    <w:p w14:paraId="56B6D3E7" w14:textId="3EEC171D" w:rsidR="00F81853" w:rsidRDefault="00F81853" w:rsidP="00610CA2">
      <w:pPr>
        <w:pStyle w:val="P-All"/>
      </w:pPr>
    </w:p>
    <w:p w14:paraId="023F9758" w14:textId="5C9DBC58" w:rsidR="00F81853" w:rsidRDefault="00F81853" w:rsidP="00610CA2">
      <w:pPr>
        <w:pStyle w:val="P-All"/>
      </w:pPr>
    </w:p>
    <w:p w14:paraId="2A4F70B6" w14:textId="44A3C072" w:rsidR="00F81853" w:rsidRDefault="00F81853" w:rsidP="00610CA2">
      <w:pPr>
        <w:pStyle w:val="P-All"/>
      </w:pPr>
    </w:p>
    <w:p w14:paraId="591AB672" w14:textId="70D615DE" w:rsidR="00F81853" w:rsidRDefault="00F81853" w:rsidP="00610CA2">
      <w:pPr>
        <w:pStyle w:val="P-All"/>
      </w:pPr>
    </w:p>
    <w:p w14:paraId="6011D969" w14:textId="27CE8369" w:rsidR="00F81853" w:rsidRDefault="00F81853" w:rsidP="00610CA2">
      <w:pPr>
        <w:pStyle w:val="P-All"/>
      </w:pPr>
    </w:p>
    <w:p w14:paraId="38942D0F" w14:textId="27917117" w:rsidR="00F81853" w:rsidRDefault="00F81853" w:rsidP="00610CA2">
      <w:pPr>
        <w:pStyle w:val="P-All"/>
      </w:pPr>
    </w:p>
    <w:p w14:paraId="11AC54A1" w14:textId="01A800F9" w:rsidR="00F81853" w:rsidRDefault="00F81853" w:rsidP="00610CA2">
      <w:pPr>
        <w:pStyle w:val="P-All"/>
      </w:pPr>
    </w:p>
    <w:p w14:paraId="253A006A" w14:textId="3D2E9F93" w:rsidR="00F81853" w:rsidRDefault="00F81853" w:rsidP="00610CA2">
      <w:pPr>
        <w:pStyle w:val="P-All"/>
      </w:pPr>
    </w:p>
    <w:p w14:paraId="40ACB12B" w14:textId="3C1589DA" w:rsidR="00F81853" w:rsidRDefault="00F81853" w:rsidP="00610CA2">
      <w:pPr>
        <w:pStyle w:val="P-All"/>
      </w:pPr>
    </w:p>
    <w:p w14:paraId="0FD64E5E" w14:textId="57CC4550" w:rsidR="00F81853" w:rsidRPr="004753CB" w:rsidRDefault="00F81853" w:rsidP="00610CA2">
      <w:pPr>
        <w:pStyle w:val="P-All"/>
      </w:pPr>
    </w:p>
    <w:p w14:paraId="1D458906" w14:textId="29D0DAC0" w:rsidR="00B37804" w:rsidRDefault="00326670" w:rsidP="00326670">
      <w:pPr>
        <w:pStyle w:val="Heading2"/>
        <w:rPr>
          <w:lang w:val="fi-FI"/>
        </w:rPr>
      </w:pPr>
      <w:bookmarkStart w:id="40" w:name="_Toc189305339"/>
      <w:r w:rsidRPr="00790250">
        <w:rPr>
          <w:lang w:val="fi-FI"/>
        </w:rPr>
        <w:lastRenderedPageBreak/>
        <w:t>3.</w:t>
      </w:r>
      <w:r w:rsidR="00086A5B">
        <w:rPr>
          <w:lang w:val="fi-FI"/>
        </w:rPr>
        <w:t>4</w:t>
      </w:r>
      <w:r w:rsidRPr="00790250">
        <w:rPr>
          <w:lang w:val="fi-FI"/>
        </w:rPr>
        <w:t xml:space="preserve"> </w:t>
      </w:r>
      <w:r w:rsidR="009C0146" w:rsidRPr="00790250">
        <w:rPr>
          <w:lang w:val="fi-FI"/>
        </w:rPr>
        <w:t>Alat Penelitian</w:t>
      </w:r>
      <w:bookmarkEnd w:id="40"/>
    </w:p>
    <w:p w14:paraId="3FF1455D" w14:textId="4AAC08F1" w:rsidR="00F81853" w:rsidRDefault="00EC111D" w:rsidP="00F81853">
      <w:pPr>
        <w:ind w:firstLine="720"/>
        <w:rPr>
          <w:rFonts w:cs="Times New Roman"/>
        </w:rPr>
      </w:pPr>
      <w:r w:rsidRPr="009D6A53">
        <w:rPr>
          <w:rFonts w:cs="Times New Roman"/>
        </w:rPr>
        <w:t>Berikut ini adalah daftar alat yang digunakan untuk penelitian, ada di tabel 3.1</w:t>
      </w:r>
      <w:r w:rsidR="00C717B0">
        <w:rPr>
          <w:rFonts w:cs="Times New Roman"/>
          <w:lang w:val="en-US"/>
        </w:rPr>
        <w:t>.</w:t>
      </w:r>
    </w:p>
    <w:p w14:paraId="545130E4" w14:textId="77777777" w:rsidR="00F81853" w:rsidRDefault="00F81853" w:rsidP="00F81853">
      <w:pPr>
        <w:ind w:left="720" w:firstLine="720"/>
        <w:rPr>
          <w:rFonts w:cs="Times New Roman"/>
        </w:rPr>
      </w:pPr>
    </w:p>
    <w:p w14:paraId="5F0DB2B2" w14:textId="388792B9" w:rsidR="00F81853" w:rsidRDefault="00F81853" w:rsidP="00F81853">
      <w:pPr>
        <w:ind w:left="720" w:hanging="720"/>
        <w:jc w:val="center"/>
        <w:rPr>
          <w:rFonts w:cs="Times New Roman"/>
        </w:rPr>
      </w:pPr>
      <w:r w:rsidRPr="00F81853">
        <w:rPr>
          <w:rFonts w:cs="Times New Roman"/>
        </w:rPr>
        <w:t>Tabel 3.1 Alat Yang Digunakan</w:t>
      </w:r>
    </w:p>
    <w:p w14:paraId="441494A8" w14:textId="77777777" w:rsidR="00F81853" w:rsidRDefault="00F81853" w:rsidP="00F81853">
      <w:pPr>
        <w:ind w:left="720" w:hanging="720"/>
        <w:rPr>
          <w:rFonts w:cs="Times New Roman"/>
        </w:rPr>
      </w:pPr>
    </w:p>
    <w:tbl>
      <w:tblPr>
        <w:tblW w:w="4616" w:type="dxa"/>
        <w:jc w:val="center"/>
        <w:tblLook w:val="04A0" w:firstRow="1" w:lastRow="0" w:firstColumn="1" w:lastColumn="0" w:noHBand="0" w:noVBand="1"/>
      </w:tblPr>
      <w:tblGrid>
        <w:gridCol w:w="988"/>
        <w:gridCol w:w="2638"/>
        <w:gridCol w:w="990"/>
      </w:tblGrid>
      <w:tr w:rsidR="00EC111D" w:rsidRPr="009D6A53" w14:paraId="3A0A24C1" w14:textId="77777777" w:rsidTr="00F81853">
        <w:trPr>
          <w:trHeight w:val="427"/>
          <w:jc w:val="center"/>
        </w:trPr>
        <w:tc>
          <w:tcPr>
            <w:tcW w:w="98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BE3573" w14:textId="77777777" w:rsidR="00EC111D" w:rsidRPr="009D6A53" w:rsidRDefault="00EC111D" w:rsidP="00FE6E0F">
            <w:pPr>
              <w:jc w:val="center"/>
              <w:rPr>
                <w:rFonts w:eastAsia="Times New Roman" w:cs="Times New Roman"/>
                <w:b/>
                <w:bCs/>
                <w:color w:val="000000"/>
                <w:lang w:val="en-US"/>
              </w:rPr>
            </w:pPr>
            <w:r w:rsidRPr="009D6A53">
              <w:rPr>
                <w:rFonts w:eastAsia="Times New Roman" w:cs="Times New Roman"/>
                <w:b/>
                <w:bCs/>
                <w:color w:val="000000"/>
                <w:lang w:val="en-US"/>
              </w:rPr>
              <w:t>No.</w:t>
            </w:r>
          </w:p>
        </w:tc>
        <w:tc>
          <w:tcPr>
            <w:tcW w:w="2638" w:type="dxa"/>
            <w:tcBorders>
              <w:top w:val="single" w:sz="4" w:space="0" w:color="auto"/>
              <w:left w:val="nil"/>
              <w:bottom w:val="single" w:sz="4" w:space="0" w:color="auto"/>
              <w:right w:val="single" w:sz="4" w:space="0" w:color="auto"/>
            </w:tcBorders>
            <w:shd w:val="clear" w:color="auto" w:fill="auto"/>
            <w:noWrap/>
            <w:hideMark/>
          </w:tcPr>
          <w:p w14:paraId="3315331A" w14:textId="77777777" w:rsidR="00EC111D" w:rsidRPr="009D6A53" w:rsidRDefault="00EC111D" w:rsidP="00FE6E0F">
            <w:pPr>
              <w:jc w:val="center"/>
              <w:rPr>
                <w:rFonts w:eastAsia="Times New Roman" w:cs="Times New Roman"/>
                <w:b/>
                <w:bCs/>
                <w:color w:val="000000"/>
                <w:lang w:val="en-US"/>
              </w:rPr>
            </w:pPr>
            <w:r w:rsidRPr="009D6A53">
              <w:rPr>
                <w:rFonts w:eastAsia="Times New Roman" w:cs="Times New Roman"/>
                <w:b/>
                <w:bCs/>
                <w:color w:val="000000"/>
                <w:lang w:val="en-US"/>
              </w:rPr>
              <w:t>Nama Bahan</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4F563A5F" w14:textId="77777777" w:rsidR="00EC111D" w:rsidRPr="009D6A53" w:rsidRDefault="00EC111D" w:rsidP="00FE6E0F">
            <w:pPr>
              <w:jc w:val="center"/>
              <w:rPr>
                <w:rFonts w:eastAsia="Times New Roman" w:cs="Times New Roman"/>
                <w:b/>
                <w:bCs/>
                <w:color w:val="000000"/>
                <w:lang w:val="en-US"/>
              </w:rPr>
            </w:pPr>
            <w:r w:rsidRPr="009D6A53">
              <w:rPr>
                <w:rFonts w:eastAsia="Times New Roman" w:cs="Times New Roman"/>
                <w:b/>
                <w:bCs/>
                <w:color w:val="000000"/>
                <w:lang w:val="en-US"/>
              </w:rPr>
              <w:t>Jumlah</w:t>
            </w:r>
          </w:p>
        </w:tc>
      </w:tr>
      <w:tr w:rsidR="00EC111D" w:rsidRPr="009D6A53" w14:paraId="02F31477" w14:textId="77777777" w:rsidTr="00F81853">
        <w:trPr>
          <w:trHeight w:val="427"/>
          <w:jc w:val="center"/>
        </w:trPr>
        <w:tc>
          <w:tcPr>
            <w:tcW w:w="988" w:type="dxa"/>
            <w:tcBorders>
              <w:top w:val="nil"/>
              <w:left w:val="single" w:sz="4" w:space="0" w:color="auto"/>
              <w:bottom w:val="single" w:sz="4" w:space="0" w:color="auto"/>
              <w:right w:val="single" w:sz="4" w:space="0" w:color="auto"/>
            </w:tcBorders>
            <w:shd w:val="clear" w:color="auto" w:fill="auto"/>
            <w:noWrap/>
            <w:vAlign w:val="center"/>
          </w:tcPr>
          <w:p w14:paraId="3230DC93" w14:textId="77777777" w:rsidR="00EC111D" w:rsidRPr="00E56B11" w:rsidRDefault="00EC111D" w:rsidP="00EC111D">
            <w:pPr>
              <w:pStyle w:val="ListParagraph"/>
              <w:numPr>
                <w:ilvl w:val="0"/>
                <w:numId w:val="20"/>
              </w:numPr>
              <w:jc w:val="both"/>
              <w:rPr>
                <w:rFonts w:eastAsia="Times New Roman" w:cs="Times New Roman"/>
                <w:color w:val="000000"/>
              </w:rPr>
            </w:pPr>
          </w:p>
        </w:tc>
        <w:tc>
          <w:tcPr>
            <w:tcW w:w="2638" w:type="dxa"/>
            <w:tcBorders>
              <w:top w:val="nil"/>
              <w:left w:val="nil"/>
              <w:bottom w:val="single" w:sz="4" w:space="0" w:color="auto"/>
              <w:right w:val="single" w:sz="4" w:space="0" w:color="auto"/>
            </w:tcBorders>
            <w:shd w:val="clear" w:color="auto" w:fill="auto"/>
            <w:noWrap/>
            <w:vAlign w:val="center"/>
            <w:hideMark/>
          </w:tcPr>
          <w:p w14:paraId="178AD2CA" w14:textId="16419502" w:rsidR="00EC111D" w:rsidRPr="009D6A53" w:rsidRDefault="00C01125" w:rsidP="007A720B">
            <w:pPr>
              <w:rPr>
                <w:rFonts w:eastAsia="Times New Roman" w:cs="Times New Roman"/>
                <w:color w:val="000000"/>
                <w:lang w:val="en-US"/>
              </w:rPr>
            </w:pPr>
            <w:r>
              <w:rPr>
                <w:rFonts w:eastAsia="Times New Roman" w:cs="Times New Roman"/>
                <w:color w:val="000000"/>
                <w:lang w:val="en-US"/>
              </w:rPr>
              <w:t>LB02A Proses Calibrator</w:t>
            </w:r>
          </w:p>
        </w:tc>
        <w:tc>
          <w:tcPr>
            <w:tcW w:w="990" w:type="dxa"/>
            <w:tcBorders>
              <w:top w:val="nil"/>
              <w:left w:val="nil"/>
              <w:bottom w:val="single" w:sz="4" w:space="0" w:color="auto"/>
              <w:right w:val="single" w:sz="4" w:space="0" w:color="auto"/>
            </w:tcBorders>
            <w:shd w:val="clear" w:color="auto" w:fill="auto"/>
            <w:noWrap/>
            <w:vAlign w:val="center"/>
            <w:hideMark/>
          </w:tcPr>
          <w:p w14:paraId="43C54BA0" w14:textId="77777777" w:rsidR="00EC111D" w:rsidRPr="009D6A53" w:rsidRDefault="00EC111D" w:rsidP="00FE6E0F">
            <w:pPr>
              <w:jc w:val="center"/>
              <w:rPr>
                <w:rFonts w:eastAsia="Times New Roman" w:cs="Times New Roman"/>
                <w:color w:val="000000"/>
                <w:lang w:val="en-US"/>
              </w:rPr>
            </w:pPr>
            <w:r w:rsidRPr="009D6A53">
              <w:rPr>
                <w:rFonts w:eastAsia="Times New Roman" w:cs="Times New Roman"/>
                <w:color w:val="000000"/>
                <w:lang w:val="en-US"/>
              </w:rPr>
              <w:t>1</w:t>
            </w:r>
          </w:p>
        </w:tc>
      </w:tr>
      <w:tr w:rsidR="00EC111D" w:rsidRPr="009D6A53" w14:paraId="5FCB7707" w14:textId="77777777" w:rsidTr="00F81853">
        <w:trPr>
          <w:trHeight w:val="427"/>
          <w:jc w:val="center"/>
        </w:trPr>
        <w:tc>
          <w:tcPr>
            <w:tcW w:w="988" w:type="dxa"/>
            <w:tcBorders>
              <w:top w:val="nil"/>
              <w:left w:val="single" w:sz="4" w:space="0" w:color="auto"/>
              <w:bottom w:val="single" w:sz="4" w:space="0" w:color="auto"/>
              <w:right w:val="single" w:sz="4" w:space="0" w:color="auto"/>
            </w:tcBorders>
            <w:shd w:val="clear" w:color="auto" w:fill="auto"/>
            <w:noWrap/>
            <w:vAlign w:val="center"/>
          </w:tcPr>
          <w:p w14:paraId="4264DCD1" w14:textId="77777777" w:rsidR="00EC111D" w:rsidRPr="00E56B11" w:rsidRDefault="00EC111D" w:rsidP="00EC111D">
            <w:pPr>
              <w:pStyle w:val="ListParagraph"/>
              <w:numPr>
                <w:ilvl w:val="0"/>
                <w:numId w:val="20"/>
              </w:numPr>
              <w:jc w:val="both"/>
              <w:rPr>
                <w:rFonts w:eastAsia="Times New Roman" w:cs="Times New Roman"/>
                <w:color w:val="000000"/>
              </w:rPr>
            </w:pPr>
          </w:p>
        </w:tc>
        <w:tc>
          <w:tcPr>
            <w:tcW w:w="2638" w:type="dxa"/>
            <w:tcBorders>
              <w:top w:val="nil"/>
              <w:left w:val="nil"/>
              <w:bottom w:val="single" w:sz="4" w:space="0" w:color="auto"/>
              <w:right w:val="single" w:sz="4" w:space="0" w:color="auto"/>
            </w:tcBorders>
            <w:shd w:val="clear" w:color="auto" w:fill="auto"/>
            <w:noWrap/>
            <w:vAlign w:val="center"/>
          </w:tcPr>
          <w:p w14:paraId="327811A0" w14:textId="3BE33560" w:rsidR="00EC111D" w:rsidRPr="009D6A53" w:rsidRDefault="00EC111D" w:rsidP="007A720B">
            <w:pPr>
              <w:rPr>
                <w:rFonts w:eastAsia="Times New Roman" w:cs="Times New Roman"/>
                <w:color w:val="000000"/>
                <w:lang w:val="en-US"/>
              </w:rPr>
            </w:pPr>
            <w:r>
              <w:rPr>
                <w:rFonts w:eastAsia="Times New Roman" w:cs="Times New Roman"/>
                <w:color w:val="000000"/>
                <w:lang w:val="en-US"/>
              </w:rPr>
              <w:t>Tabung gas Portable</w:t>
            </w:r>
          </w:p>
        </w:tc>
        <w:tc>
          <w:tcPr>
            <w:tcW w:w="990" w:type="dxa"/>
            <w:tcBorders>
              <w:top w:val="nil"/>
              <w:left w:val="nil"/>
              <w:bottom w:val="single" w:sz="4" w:space="0" w:color="auto"/>
              <w:right w:val="single" w:sz="4" w:space="0" w:color="auto"/>
            </w:tcBorders>
            <w:shd w:val="clear" w:color="auto" w:fill="auto"/>
            <w:noWrap/>
            <w:vAlign w:val="center"/>
          </w:tcPr>
          <w:p w14:paraId="4348ED7C" w14:textId="22583E64" w:rsidR="00EC111D" w:rsidRPr="009D6A53" w:rsidRDefault="00EC111D" w:rsidP="00FE6E0F">
            <w:pPr>
              <w:jc w:val="center"/>
              <w:rPr>
                <w:rFonts w:eastAsia="Times New Roman" w:cs="Times New Roman"/>
                <w:color w:val="000000"/>
                <w:lang w:val="en-US"/>
              </w:rPr>
            </w:pPr>
            <w:r>
              <w:rPr>
                <w:rFonts w:eastAsia="Times New Roman" w:cs="Times New Roman"/>
                <w:color w:val="000000"/>
                <w:lang w:val="en-US"/>
              </w:rPr>
              <w:t>1</w:t>
            </w:r>
          </w:p>
        </w:tc>
      </w:tr>
      <w:tr w:rsidR="00EC111D" w:rsidRPr="009D6A53" w14:paraId="1BAD4A00" w14:textId="77777777" w:rsidTr="00F81853">
        <w:trPr>
          <w:trHeight w:val="427"/>
          <w:jc w:val="center"/>
        </w:trPr>
        <w:tc>
          <w:tcPr>
            <w:tcW w:w="988" w:type="dxa"/>
            <w:tcBorders>
              <w:top w:val="nil"/>
              <w:left w:val="single" w:sz="4" w:space="0" w:color="auto"/>
              <w:bottom w:val="single" w:sz="4" w:space="0" w:color="auto"/>
              <w:right w:val="single" w:sz="4" w:space="0" w:color="auto"/>
            </w:tcBorders>
            <w:shd w:val="clear" w:color="auto" w:fill="auto"/>
            <w:noWrap/>
            <w:vAlign w:val="center"/>
          </w:tcPr>
          <w:p w14:paraId="1BA21E3D" w14:textId="77777777" w:rsidR="00EC111D" w:rsidRPr="00E56B11" w:rsidRDefault="00EC111D" w:rsidP="00EC111D">
            <w:pPr>
              <w:pStyle w:val="ListParagraph"/>
              <w:numPr>
                <w:ilvl w:val="0"/>
                <w:numId w:val="20"/>
              </w:numPr>
              <w:jc w:val="both"/>
              <w:rPr>
                <w:rFonts w:eastAsia="Times New Roman" w:cs="Times New Roman"/>
                <w:color w:val="000000"/>
              </w:rPr>
            </w:pPr>
          </w:p>
        </w:tc>
        <w:tc>
          <w:tcPr>
            <w:tcW w:w="2638" w:type="dxa"/>
            <w:tcBorders>
              <w:top w:val="nil"/>
              <w:left w:val="nil"/>
              <w:bottom w:val="single" w:sz="4" w:space="0" w:color="auto"/>
              <w:right w:val="single" w:sz="4" w:space="0" w:color="auto"/>
            </w:tcBorders>
            <w:shd w:val="clear" w:color="auto" w:fill="auto"/>
            <w:noWrap/>
            <w:vAlign w:val="center"/>
          </w:tcPr>
          <w:p w14:paraId="356EC3B5" w14:textId="6FA60B9E" w:rsidR="00EC111D" w:rsidRDefault="00EC111D" w:rsidP="007A720B">
            <w:pPr>
              <w:rPr>
                <w:rFonts w:eastAsia="Times New Roman" w:cs="Times New Roman"/>
                <w:color w:val="000000"/>
                <w:lang w:val="en-US"/>
              </w:rPr>
            </w:pPr>
            <w:r w:rsidRPr="00EA24DF">
              <w:rPr>
                <w:rFonts w:eastAsia="Times New Roman" w:cs="Times New Roman"/>
                <w:color w:val="000000"/>
                <w:lang w:val="en-US"/>
              </w:rPr>
              <w:t>Multimeter</w:t>
            </w:r>
            <w:r w:rsidR="00EB02B1">
              <w:rPr>
                <w:rFonts w:eastAsia="Times New Roman" w:cs="Times New Roman"/>
                <w:color w:val="000000"/>
                <w:lang w:val="en-US"/>
              </w:rPr>
              <w:t xml:space="preserve"> Digital</w:t>
            </w:r>
          </w:p>
        </w:tc>
        <w:tc>
          <w:tcPr>
            <w:tcW w:w="990" w:type="dxa"/>
            <w:tcBorders>
              <w:top w:val="nil"/>
              <w:left w:val="nil"/>
              <w:bottom w:val="single" w:sz="4" w:space="0" w:color="auto"/>
              <w:right w:val="single" w:sz="4" w:space="0" w:color="auto"/>
            </w:tcBorders>
            <w:shd w:val="clear" w:color="auto" w:fill="auto"/>
            <w:noWrap/>
            <w:vAlign w:val="center"/>
          </w:tcPr>
          <w:p w14:paraId="7556BD69" w14:textId="77777777" w:rsidR="00EC111D" w:rsidRDefault="00EC111D" w:rsidP="00FE6E0F">
            <w:pPr>
              <w:jc w:val="center"/>
              <w:rPr>
                <w:rFonts w:eastAsia="Times New Roman" w:cs="Times New Roman"/>
                <w:color w:val="000000"/>
                <w:lang w:val="en-US"/>
              </w:rPr>
            </w:pPr>
            <w:r>
              <w:rPr>
                <w:rFonts w:eastAsia="Times New Roman" w:cs="Times New Roman"/>
                <w:color w:val="000000"/>
                <w:lang w:val="en-US"/>
              </w:rPr>
              <w:t>1</w:t>
            </w:r>
          </w:p>
        </w:tc>
      </w:tr>
      <w:tr w:rsidR="00EC111D" w:rsidRPr="009D6A53" w14:paraId="3F906A15" w14:textId="77777777" w:rsidTr="00F81853">
        <w:trPr>
          <w:trHeight w:val="427"/>
          <w:jc w:val="center"/>
        </w:trPr>
        <w:tc>
          <w:tcPr>
            <w:tcW w:w="988" w:type="dxa"/>
            <w:tcBorders>
              <w:top w:val="nil"/>
              <w:left w:val="single" w:sz="4" w:space="0" w:color="auto"/>
              <w:bottom w:val="single" w:sz="4" w:space="0" w:color="auto"/>
              <w:right w:val="single" w:sz="4" w:space="0" w:color="auto"/>
            </w:tcBorders>
            <w:shd w:val="clear" w:color="auto" w:fill="auto"/>
            <w:noWrap/>
            <w:vAlign w:val="center"/>
          </w:tcPr>
          <w:p w14:paraId="61FCA85B" w14:textId="77777777" w:rsidR="00EC111D" w:rsidRPr="00E56B11" w:rsidRDefault="00EC111D" w:rsidP="00EC111D">
            <w:pPr>
              <w:pStyle w:val="ListParagraph"/>
              <w:numPr>
                <w:ilvl w:val="0"/>
                <w:numId w:val="20"/>
              </w:numPr>
              <w:jc w:val="both"/>
              <w:rPr>
                <w:rFonts w:eastAsia="Times New Roman" w:cs="Times New Roman"/>
                <w:color w:val="000000"/>
              </w:rPr>
            </w:pPr>
          </w:p>
        </w:tc>
        <w:tc>
          <w:tcPr>
            <w:tcW w:w="2638" w:type="dxa"/>
            <w:tcBorders>
              <w:top w:val="nil"/>
              <w:left w:val="nil"/>
              <w:bottom w:val="single" w:sz="4" w:space="0" w:color="auto"/>
              <w:right w:val="single" w:sz="4" w:space="0" w:color="auto"/>
            </w:tcBorders>
            <w:shd w:val="clear" w:color="auto" w:fill="auto"/>
            <w:noWrap/>
            <w:vAlign w:val="center"/>
            <w:hideMark/>
          </w:tcPr>
          <w:p w14:paraId="34D39A67" w14:textId="77777777" w:rsidR="00EC111D" w:rsidRPr="009D6A53" w:rsidRDefault="00EC111D" w:rsidP="007A720B">
            <w:pPr>
              <w:rPr>
                <w:rFonts w:eastAsia="Times New Roman" w:cs="Times New Roman"/>
                <w:color w:val="000000"/>
                <w:lang w:val="en-US"/>
              </w:rPr>
            </w:pPr>
            <w:r>
              <w:t>Solder</w:t>
            </w:r>
          </w:p>
        </w:tc>
        <w:tc>
          <w:tcPr>
            <w:tcW w:w="990" w:type="dxa"/>
            <w:tcBorders>
              <w:top w:val="nil"/>
              <w:left w:val="nil"/>
              <w:bottom w:val="single" w:sz="4" w:space="0" w:color="auto"/>
              <w:right w:val="single" w:sz="4" w:space="0" w:color="auto"/>
            </w:tcBorders>
            <w:shd w:val="clear" w:color="auto" w:fill="auto"/>
            <w:noWrap/>
            <w:vAlign w:val="center"/>
            <w:hideMark/>
          </w:tcPr>
          <w:p w14:paraId="34D7381C" w14:textId="77777777" w:rsidR="00EC111D" w:rsidRPr="009D6A53" w:rsidRDefault="00EC111D" w:rsidP="00FE6E0F">
            <w:pPr>
              <w:jc w:val="center"/>
              <w:rPr>
                <w:rFonts w:eastAsia="Times New Roman" w:cs="Times New Roman"/>
                <w:color w:val="000000"/>
                <w:lang w:val="en-US"/>
              </w:rPr>
            </w:pPr>
            <w:r w:rsidRPr="009D6A53">
              <w:rPr>
                <w:rFonts w:eastAsia="Times New Roman" w:cs="Times New Roman"/>
                <w:color w:val="000000"/>
                <w:lang w:val="en-US"/>
              </w:rPr>
              <w:t>1</w:t>
            </w:r>
          </w:p>
        </w:tc>
      </w:tr>
      <w:tr w:rsidR="00EC111D" w:rsidRPr="009D6A53" w14:paraId="05D085C1" w14:textId="77777777" w:rsidTr="00F81853">
        <w:trPr>
          <w:trHeight w:val="427"/>
          <w:jc w:val="center"/>
        </w:trPr>
        <w:tc>
          <w:tcPr>
            <w:tcW w:w="988" w:type="dxa"/>
            <w:tcBorders>
              <w:top w:val="nil"/>
              <w:left w:val="single" w:sz="4" w:space="0" w:color="auto"/>
              <w:bottom w:val="single" w:sz="4" w:space="0" w:color="auto"/>
              <w:right w:val="single" w:sz="4" w:space="0" w:color="auto"/>
            </w:tcBorders>
            <w:shd w:val="clear" w:color="auto" w:fill="auto"/>
            <w:noWrap/>
            <w:vAlign w:val="center"/>
          </w:tcPr>
          <w:p w14:paraId="79BFEF86" w14:textId="77777777" w:rsidR="00EC111D" w:rsidRPr="00E56B11" w:rsidRDefault="00EC111D" w:rsidP="00EC111D">
            <w:pPr>
              <w:pStyle w:val="ListParagraph"/>
              <w:numPr>
                <w:ilvl w:val="0"/>
                <w:numId w:val="20"/>
              </w:numPr>
              <w:jc w:val="both"/>
              <w:rPr>
                <w:rFonts w:eastAsia="Times New Roman" w:cs="Times New Roman"/>
                <w:color w:val="000000"/>
              </w:rPr>
            </w:pPr>
          </w:p>
        </w:tc>
        <w:tc>
          <w:tcPr>
            <w:tcW w:w="2638" w:type="dxa"/>
            <w:tcBorders>
              <w:top w:val="nil"/>
              <w:left w:val="nil"/>
              <w:bottom w:val="single" w:sz="4" w:space="0" w:color="auto"/>
              <w:right w:val="single" w:sz="4" w:space="0" w:color="auto"/>
            </w:tcBorders>
            <w:shd w:val="clear" w:color="auto" w:fill="auto"/>
            <w:noWrap/>
            <w:vAlign w:val="center"/>
            <w:hideMark/>
          </w:tcPr>
          <w:p w14:paraId="5354E363" w14:textId="77777777" w:rsidR="00EC111D" w:rsidRPr="009D6A53" w:rsidRDefault="00EC111D" w:rsidP="007A720B">
            <w:pPr>
              <w:rPr>
                <w:rFonts w:eastAsia="Times New Roman" w:cs="Times New Roman"/>
                <w:color w:val="000000"/>
                <w:lang w:val="en-US"/>
              </w:rPr>
            </w:pPr>
            <w:r>
              <w:t>Bor Listrik</w:t>
            </w:r>
          </w:p>
        </w:tc>
        <w:tc>
          <w:tcPr>
            <w:tcW w:w="990" w:type="dxa"/>
            <w:tcBorders>
              <w:top w:val="nil"/>
              <w:left w:val="nil"/>
              <w:bottom w:val="single" w:sz="4" w:space="0" w:color="auto"/>
              <w:right w:val="single" w:sz="4" w:space="0" w:color="auto"/>
            </w:tcBorders>
            <w:shd w:val="clear" w:color="auto" w:fill="auto"/>
            <w:noWrap/>
            <w:vAlign w:val="center"/>
            <w:hideMark/>
          </w:tcPr>
          <w:p w14:paraId="7AA4229B" w14:textId="77777777" w:rsidR="00EC111D" w:rsidRPr="009D6A53" w:rsidRDefault="00EC111D" w:rsidP="00FE6E0F">
            <w:pPr>
              <w:jc w:val="center"/>
              <w:rPr>
                <w:rFonts w:eastAsia="Times New Roman" w:cs="Times New Roman"/>
                <w:color w:val="000000"/>
                <w:lang w:val="en-US"/>
              </w:rPr>
            </w:pPr>
            <w:r w:rsidRPr="009D6A53">
              <w:rPr>
                <w:rFonts w:eastAsia="Times New Roman" w:cs="Times New Roman"/>
                <w:color w:val="000000"/>
                <w:lang w:val="en-US"/>
              </w:rPr>
              <w:t>1</w:t>
            </w:r>
          </w:p>
        </w:tc>
      </w:tr>
      <w:tr w:rsidR="00EC111D" w:rsidRPr="009D6A53" w14:paraId="5211275C" w14:textId="77777777" w:rsidTr="00F81853">
        <w:trPr>
          <w:trHeight w:val="427"/>
          <w:jc w:val="center"/>
        </w:trPr>
        <w:tc>
          <w:tcPr>
            <w:tcW w:w="988" w:type="dxa"/>
            <w:tcBorders>
              <w:top w:val="nil"/>
              <w:left w:val="single" w:sz="4" w:space="0" w:color="auto"/>
              <w:bottom w:val="single" w:sz="4" w:space="0" w:color="auto"/>
              <w:right w:val="single" w:sz="4" w:space="0" w:color="auto"/>
            </w:tcBorders>
            <w:shd w:val="clear" w:color="auto" w:fill="auto"/>
            <w:noWrap/>
            <w:vAlign w:val="center"/>
          </w:tcPr>
          <w:p w14:paraId="2BA7F0E4" w14:textId="77777777" w:rsidR="00EC111D" w:rsidRPr="00E56B11" w:rsidRDefault="00EC111D" w:rsidP="00EC111D">
            <w:pPr>
              <w:pStyle w:val="ListParagraph"/>
              <w:numPr>
                <w:ilvl w:val="0"/>
                <w:numId w:val="20"/>
              </w:numPr>
              <w:jc w:val="both"/>
              <w:rPr>
                <w:rFonts w:eastAsia="Times New Roman" w:cs="Times New Roman"/>
                <w:color w:val="000000"/>
              </w:rPr>
            </w:pPr>
          </w:p>
        </w:tc>
        <w:tc>
          <w:tcPr>
            <w:tcW w:w="2638" w:type="dxa"/>
            <w:tcBorders>
              <w:top w:val="nil"/>
              <w:left w:val="nil"/>
              <w:bottom w:val="single" w:sz="4" w:space="0" w:color="auto"/>
              <w:right w:val="single" w:sz="4" w:space="0" w:color="auto"/>
            </w:tcBorders>
            <w:shd w:val="clear" w:color="auto" w:fill="auto"/>
            <w:noWrap/>
            <w:vAlign w:val="center"/>
            <w:hideMark/>
          </w:tcPr>
          <w:p w14:paraId="64D12202" w14:textId="77777777" w:rsidR="00EC111D" w:rsidRPr="009D6A53" w:rsidRDefault="00EC111D" w:rsidP="007A720B">
            <w:pPr>
              <w:rPr>
                <w:rFonts w:eastAsia="Times New Roman" w:cs="Times New Roman"/>
                <w:color w:val="000000"/>
                <w:lang w:val="en-US"/>
              </w:rPr>
            </w:pPr>
            <w:r>
              <w:t>Komputer</w:t>
            </w:r>
          </w:p>
        </w:tc>
        <w:tc>
          <w:tcPr>
            <w:tcW w:w="990" w:type="dxa"/>
            <w:tcBorders>
              <w:top w:val="nil"/>
              <w:left w:val="nil"/>
              <w:bottom w:val="single" w:sz="4" w:space="0" w:color="auto"/>
              <w:right w:val="single" w:sz="4" w:space="0" w:color="auto"/>
            </w:tcBorders>
            <w:shd w:val="clear" w:color="auto" w:fill="auto"/>
            <w:noWrap/>
            <w:vAlign w:val="center"/>
            <w:hideMark/>
          </w:tcPr>
          <w:p w14:paraId="461295FF" w14:textId="77777777" w:rsidR="00EC111D" w:rsidRPr="009D6A53" w:rsidRDefault="00EC111D" w:rsidP="00FE6E0F">
            <w:pPr>
              <w:jc w:val="center"/>
              <w:rPr>
                <w:rFonts w:eastAsia="Times New Roman" w:cs="Times New Roman"/>
                <w:color w:val="000000"/>
                <w:lang w:val="en-US"/>
              </w:rPr>
            </w:pPr>
            <w:r w:rsidRPr="009D6A53">
              <w:rPr>
                <w:rFonts w:eastAsia="Times New Roman" w:cs="Times New Roman"/>
                <w:color w:val="000000"/>
                <w:lang w:val="en-US"/>
              </w:rPr>
              <w:t>1</w:t>
            </w:r>
          </w:p>
        </w:tc>
      </w:tr>
      <w:tr w:rsidR="00EC111D" w:rsidRPr="009D6A53" w14:paraId="68B9F639" w14:textId="77777777" w:rsidTr="00F81853">
        <w:trPr>
          <w:trHeight w:val="427"/>
          <w:jc w:val="center"/>
        </w:trPr>
        <w:tc>
          <w:tcPr>
            <w:tcW w:w="988" w:type="dxa"/>
            <w:tcBorders>
              <w:top w:val="nil"/>
              <w:left w:val="single" w:sz="4" w:space="0" w:color="auto"/>
              <w:bottom w:val="single" w:sz="4" w:space="0" w:color="auto"/>
              <w:right w:val="single" w:sz="4" w:space="0" w:color="auto"/>
            </w:tcBorders>
            <w:shd w:val="clear" w:color="auto" w:fill="auto"/>
            <w:noWrap/>
            <w:vAlign w:val="center"/>
          </w:tcPr>
          <w:p w14:paraId="771FD873" w14:textId="77777777" w:rsidR="00EC111D" w:rsidRPr="00E56B11" w:rsidRDefault="00EC111D" w:rsidP="00EC111D">
            <w:pPr>
              <w:pStyle w:val="ListParagraph"/>
              <w:numPr>
                <w:ilvl w:val="0"/>
                <w:numId w:val="20"/>
              </w:numPr>
              <w:jc w:val="both"/>
              <w:rPr>
                <w:rFonts w:eastAsia="Times New Roman" w:cs="Times New Roman"/>
                <w:color w:val="000000"/>
              </w:rPr>
            </w:pPr>
          </w:p>
        </w:tc>
        <w:tc>
          <w:tcPr>
            <w:tcW w:w="2638" w:type="dxa"/>
            <w:tcBorders>
              <w:top w:val="nil"/>
              <w:left w:val="nil"/>
              <w:bottom w:val="single" w:sz="4" w:space="0" w:color="auto"/>
              <w:right w:val="single" w:sz="4" w:space="0" w:color="auto"/>
            </w:tcBorders>
            <w:shd w:val="clear" w:color="auto" w:fill="auto"/>
            <w:noWrap/>
            <w:vAlign w:val="center"/>
          </w:tcPr>
          <w:p w14:paraId="1BBFA06D" w14:textId="1F580235" w:rsidR="00EC111D" w:rsidRPr="00A12030" w:rsidRDefault="00A12030" w:rsidP="007A720B">
            <w:pPr>
              <w:rPr>
                <w:lang w:val="en-US"/>
              </w:rPr>
            </w:pPr>
            <w:r>
              <w:t>USB B</w:t>
            </w:r>
            <w:r w:rsidR="00541E34">
              <w:rPr>
                <w:lang w:val="en-US"/>
              </w:rPr>
              <w:t xml:space="preserve"> 2.0</w:t>
            </w:r>
          </w:p>
        </w:tc>
        <w:tc>
          <w:tcPr>
            <w:tcW w:w="990" w:type="dxa"/>
            <w:tcBorders>
              <w:top w:val="nil"/>
              <w:left w:val="nil"/>
              <w:bottom w:val="single" w:sz="4" w:space="0" w:color="auto"/>
              <w:right w:val="single" w:sz="4" w:space="0" w:color="auto"/>
            </w:tcBorders>
            <w:shd w:val="clear" w:color="auto" w:fill="auto"/>
            <w:noWrap/>
            <w:vAlign w:val="center"/>
          </w:tcPr>
          <w:p w14:paraId="217A37C3" w14:textId="77777777" w:rsidR="00EC111D" w:rsidRPr="009D6A53" w:rsidRDefault="00EC111D" w:rsidP="00FE6E0F">
            <w:pPr>
              <w:jc w:val="center"/>
              <w:rPr>
                <w:rFonts w:eastAsia="Times New Roman" w:cs="Times New Roman"/>
                <w:color w:val="000000"/>
                <w:lang w:val="en-US"/>
              </w:rPr>
            </w:pPr>
            <w:r>
              <w:rPr>
                <w:rFonts w:eastAsia="Times New Roman" w:cs="Times New Roman"/>
                <w:color w:val="000000"/>
                <w:lang w:val="en-US"/>
              </w:rPr>
              <w:t>1</w:t>
            </w:r>
          </w:p>
        </w:tc>
      </w:tr>
      <w:tr w:rsidR="00EC111D" w:rsidRPr="009D6A53" w14:paraId="3DD32942" w14:textId="77777777" w:rsidTr="00F81853">
        <w:trPr>
          <w:trHeight w:val="427"/>
          <w:jc w:val="center"/>
        </w:trPr>
        <w:tc>
          <w:tcPr>
            <w:tcW w:w="988" w:type="dxa"/>
            <w:tcBorders>
              <w:top w:val="nil"/>
              <w:left w:val="single" w:sz="4" w:space="0" w:color="auto"/>
              <w:bottom w:val="single" w:sz="4" w:space="0" w:color="auto"/>
              <w:right w:val="single" w:sz="4" w:space="0" w:color="auto"/>
            </w:tcBorders>
            <w:shd w:val="clear" w:color="auto" w:fill="auto"/>
            <w:noWrap/>
            <w:vAlign w:val="center"/>
          </w:tcPr>
          <w:p w14:paraId="4127E65D" w14:textId="77777777" w:rsidR="00EC111D" w:rsidRPr="00E56B11" w:rsidRDefault="00EC111D" w:rsidP="00EC111D">
            <w:pPr>
              <w:pStyle w:val="ListParagraph"/>
              <w:numPr>
                <w:ilvl w:val="0"/>
                <w:numId w:val="20"/>
              </w:numPr>
              <w:jc w:val="both"/>
              <w:rPr>
                <w:rFonts w:eastAsia="Times New Roman" w:cs="Times New Roman"/>
                <w:color w:val="000000"/>
              </w:rPr>
            </w:pPr>
          </w:p>
        </w:tc>
        <w:tc>
          <w:tcPr>
            <w:tcW w:w="2638" w:type="dxa"/>
            <w:tcBorders>
              <w:top w:val="nil"/>
              <w:left w:val="nil"/>
              <w:bottom w:val="single" w:sz="4" w:space="0" w:color="auto"/>
              <w:right w:val="single" w:sz="4" w:space="0" w:color="auto"/>
            </w:tcBorders>
            <w:shd w:val="clear" w:color="auto" w:fill="auto"/>
            <w:noWrap/>
            <w:vAlign w:val="center"/>
          </w:tcPr>
          <w:p w14:paraId="32BD48B7" w14:textId="7A5BE90B" w:rsidR="00EC111D" w:rsidRPr="00E608FC" w:rsidRDefault="007A720B" w:rsidP="007A720B">
            <w:pPr>
              <w:rPr>
                <w:lang w:val="en-US"/>
              </w:rPr>
            </w:pPr>
            <w:r>
              <w:t xml:space="preserve">HT56 </w:t>
            </w:r>
            <w:r w:rsidRPr="007A720B">
              <w:t>ases Leak Detector</w:t>
            </w:r>
            <w:r w:rsidR="00E608FC">
              <w:rPr>
                <w:lang w:val="en-US"/>
              </w:rPr>
              <w:t xml:space="preserve"> 1000 PPM</w:t>
            </w:r>
          </w:p>
        </w:tc>
        <w:tc>
          <w:tcPr>
            <w:tcW w:w="990" w:type="dxa"/>
            <w:tcBorders>
              <w:top w:val="nil"/>
              <w:left w:val="nil"/>
              <w:bottom w:val="single" w:sz="4" w:space="0" w:color="auto"/>
              <w:right w:val="single" w:sz="4" w:space="0" w:color="auto"/>
            </w:tcBorders>
            <w:shd w:val="clear" w:color="auto" w:fill="auto"/>
            <w:noWrap/>
            <w:vAlign w:val="center"/>
          </w:tcPr>
          <w:p w14:paraId="229B6089" w14:textId="77777777" w:rsidR="00EC111D" w:rsidRDefault="00EC111D" w:rsidP="00FE6E0F">
            <w:pPr>
              <w:jc w:val="center"/>
              <w:rPr>
                <w:rFonts w:eastAsia="Times New Roman" w:cs="Times New Roman"/>
                <w:color w:val="000000"/>
                <w:lang w:val="en-US"/>
              </w:rPr>
            </w:pPr>
            <w:r>
              <w:rPr>
                <w:rFonts w:eastAsia="Times New Roman" w:cs="Times New Roman"/>
                <w:color w:val="000000"/>
                <w:lang w:val="en-US"/>
              </w:rPr>
              <w:t>1</w:t>
            </w:r>
          </w:p>
        </w:tc>
      </w:tr>
      <w:tr w:rsidR="00EC111D" w:rsidRPr="009D6A53" w14:paraId="50813822" w14:textId="77777777" w:rsidTr="00F81853">
        <w:trPr>
          <w:trHeight w:val="427"/>
          <w:jc w:val="center"/>
        </w:trPr>
        <w:tc>
          <w:tcPr>
            <w:tcW w:w="988" w:type="dxa"/>
            <w:tcBorders>
              <w:top w:val="nil"/>
              <w:left w:val="single" w:sz="4" w:space="0" w:color="auto"/>
              <w:bottom w:val="single" w:sz="4" w:space="0" w:color="auto"/>
              <w:right w:val="single" w:sz="4" w:space="0" w:color="auto"/>
            </w:tcBorders>
            <w:shd w:val="clear" w:color="auto" w:fill="auto"/>
            <w:noWrap/>
            <w:vAlign w:val="center"/>
          </w:tcPr>
          <w:p w14:paraId="68E2995F" w14:textId="77777777" w:rsidR="00EC111D" w:rsidRPr="00E56B11" w:rsidRDefault="00EC111D" w:rsidP="00EC111D">
            <w:pPr>
              <w:pStyle w:val="ListParagraph"/>
              <w:numPr>
                <w:ilvl w:val="0"/>
                <w:numId w:val="20"/>
              </w:numPr>
              <w:jc w:val="both"/>
              <w:rPr>
                <w:rFonts w:eastAsia="Times New Roman" w:cs="Times New Roman"/>
                <w:color w:val="000000"/>
              </w:rPr>
            </w:pPr>
          </w:p>
        </w:tc>
        <w:tc>
          <w:tcPr>
            <w:tcW w:w="2638" w:type="dxa"/>
            <w:tcBorders>
              <w:top w:val="nil"/>
              <w:left w:val="nil"/>
              <w:bottom w:val="single" w:sz="4" w:space="0" w:color="auto"/>
              <w:right w:val="single" w:sz="4" w:space="0" w:color="auto"/>
            </w:tcBorders>
            <w:shd w:val="clear" w:color="auto" w:fill="auto"/>
            <w:noWrap/>
            <w:vAlign w:val="center"/>
            <w:hideMark/>
          </w:tcPr>
          <w:p w14:paraId="5822CDE4" w14:textId="77777777" w:rsidR="00EC111D" w:rsidRPr="009D6A53" w:rsidRDefault="00EC111D" w:rsidP="007A720B">
            <w:pPr>
              <w:rPr>
                <w:rFonts w:eastAsia="Times New Roman" w:cs="Times New Roman"/>
                <w:color w:val="000000"/>
                <w:lang w:val="en-US"/>
              </w:rPr>
            </w:pPr>
            <w:r>
              <w:t>Cutter</w:t>
            </w:r>
          </w:p>
        </w:tc>
        <w:tc>
          <w:tcPr>
            <w:tcW w:w="990" w:type="dxa"/>
            <w:tcBorders>
              <w:top w:val="nil"/>
              <w:left w:val="nil"/>
              <w:bottom w:val="single" w:sz="4" w:space="0" w:color="auto"/>
              <w:right w:val="single" w:sz="4" w:space="0" w:color="auto"/>
            </w:tcBorders>
            <w:shd w:val="clear" w:color="auto" w:fill="auto"/>
            <w:noWrap/>
            <w:vAlign w:val="center"/>
            <w:hideMark/>
          </w:tcPr>
          <w:p w14:paraId="4A4191BF" w14:textId="77777777" w:rsidR="00EC111D" w:rsidRPr="009D6A53" w:rsidRDefault="00EC111D" w:rsidP="00FE6E0F">
            <w:pPr>
              <w:jc w:val="center"/>
              <w:rPr>
                <w:rFonts w:eastAsia="Times New Roman" w:cs="Times New Roman"/>
                <w:color w:val="000000"/>
                <w:lang w:val="en-US"/>
              </w:rPr>
            </w:pPr>
            <w:r w:rsidRPr="009D6A53">
              <w:rPr>
                <w:rFonts w:eastAsia="Times New Roman" w:cs="Times New Roman"/>
                <w:color w:val="000000"/>
                <w:lang w:val="en-US"/>
              </w:rPr>
              <w:t>1</w:t>
            </w:r>
          </w:p>
        </w:tc>
      </w:tr>
    </w:tbl>
    <w:p w14:paraId="64D5931E" w14:textId="77777777" w:rsidR="00351F01" w:rsidRDefault="00351F01" w:rsidP="00610CA2">
      <w:pPr>
        <w:pStyle w:val="P-All"/>
      </w:pPr>
    </w:p>
    <w:p w14:paraId="373777CC" w14:textId="4DC97C94" w:rsidR="00936903" w:rsidRPr="004753CB" w:rsidRDefault="006E24BE" w:rsidP="00610CA2">
      <w:pPr>
        <w:pStyle w:val="P-All"/>
      </w:pPr>
      <w:r>
        <w:rPr>
          <w:lang w:val="en-US"/>
        </w:rPr>
        <w:t xml:space="preserve">Adapun </w:t>
      </w:r>
      <w:r w:rsidRPr="004753CB">
        <w:t>spesifikasi</w:t>
      </w:r>
      <w:r>
        <w:rPr>
          <w:lang w:val="en-US"/>
        </w:rPr>
        <w:t xml:space="preserve"> dari komputer yang digunakan</w:t>
      </w:r>
      <w:r>
        <w:t xml:space="preserve"> dalam</w:t>
      </w:r>
      <w:r w:rsidR="00936903" w:rsidRPr="004753CB">
        <w:t xml:space="preserve"> penelitiannya sebagai berikut:</w:t>
      </w:r>
    </w:p>
    <w:p w14:paraId="65FB9184" w14:textId="07D7950A" w:rsidR="00936903" w:rsidRPr="00610CA2" w:rsidRDefault="006E24BE" w:rsidP="00610CA2">
      <w:pPr>
        <w:pStyle w:val="NB-1"/>
      </w:pPr>
      <w:r>
        <w:t xml:space="preserve">Komputer </w:t>
      </w:r>
      <w:r>
        <w:rPr>
          <w:lang w:val="en-US"/>
        </w:rPr>
        <w:t>i7-3770 CPU</w:t>
      </w:r>
    </w:p>
    <w:p w14:paraId="7F0A6EEF" w14:textId="3B053A44" w:rsidR="00936903" w:rsidRPr="00610CA2" w:rsidRDefault="006E24BE" w:rsidP="00610CA2">
      <w:pPr>
        <w:pStyle w:val="NB-1"/>
      </w:pPr>
      <w:r>
        <w:t>RAM 16 GB</w:t>
      </w:r>
    </w:p>
    <w:p w14:paraId="4E4EBBF0" w14:textId="5259E92A" w:rsidR="00936903" w:rsidRPr="00610CA2" w:rsidRDefault="006E24BE" w:rsidP="00610CA2">
      <w:pPr>
        <w:pStyle w:val="NB-1"/>
      </w:pPr>
      <w:r>
        <w:t>Hard-disk 50</w:t>
      </w:r>
      <w:r w:rsidR="00936903" w:rsidRPr="00610CA2">
        <w:t>0 GB</w:t>
      </w:r>
    </w:p>
    <w:p w14:paraId="3D8CBC6E" w14:textId="0023AF58" w:rsidR="00936903" w:rsidRDefault="006E24BE" w:rsidP="00610CA2">
      <w:pPr>
        <w:pStyle w:val="NB-1"/>
      </w:pPr>
      <w:r>
        <w:t xml:space="preserve">Monitor </w:t>
      </w:r>
      <w:r w:rsidR="007F4EDE">
        <w:t>23 inch</w:t>
      </w:r>
    </w:p>
    <w:p w14:paraId="2F463EED" w14:textId="22880F6F" w:rsidR="00E83603" w:rsidRDefault="00E83603" w:rsidP="00E83603">
      <w:pPr>
        <w:pStyle w:val="NB-1"/>
        <w:numPr>
          <w:ilvl w:val="0"/>
          <w:numId w:val="0"/>
        </w:numPr>
        <w:ind w:left="720"/>
      </w:pPr>
    </w:p>
    <w:p w14:paraId="58C4CAD2" w14:textId="10A5CEA8" w:rsidR="00093E7B" w:rsidRDefault="00093E7B" w:rsidP="00E83603">
      <w:pPr>
        <w:pStyle w:val="NB-1"/>
        <w:numPr>
          <w:ilvl w:val="0"/>
          <w:numId w:val="0"/>
        </w:numPr>
        <w:ind w:left="720"/>
      </w:pPr>
    </w:p>
    <w:p w14:paraId="43F5B9E1" w14:textId="44E8C514" w:rsidR="00093E7B" w:rsidRDefault="00093E7B" w:rsidP="00E83603">
      <w:pPr>
        <w:pStyle w:val="NB-1"/>
        <w:numPr>
          <w:ilvl w:val="0"/>
          <w:numId w:val="0"/>
        </w:numPr>
        <w:ind w:left="720"/>
      </w:pPr>
    </w:p>
    <w:p w14:paraId="30DD7006" w14:textId="3A1F7544" w:rsidR="00093E7B" w:rsidRDefault="00093E7B" w:rsidP="00E83603">
      <w:pPr>
        <w:pStyle w:val="NB-1"/>
        <w:numPr>
          <w:ilvl w:val="0"/>
          <w:numId w:val="0"/>
        </w:numPr>
        <w:ind w:left="720"/>
      </w:pPr>
    </w:p>
    <w:p w14:paraId="63E2786F" w14:textId="02332626" w:rsidR="00093E7B" w:rsidRDefault="00093E7B" w:rsidP="00E83603">
      <w:pPr>
        <w:pStyle w:val="NB-1"/>
        <w:numPr>
          <w:ilvl w:val="0"/>
          <w:numId w:val="0"/>
        </w:numPr>
        <w:ind w:left="720"/>
      </w:pPr>
    </w:p>
    <w:p w14:paraId="7F4B41E3" w14:textId="052BA99E" w:rsidR="00093E7B" w:rsidRDefault="00093E7B" w:rsidP="00E83603">
      <w:pPr>
        <w:pStyle w:val="NB-1"/>
        <w:numPr>
          <w:ilvl w:val="0"/>
          <w:numId w:val="0"/>
        </w:numPr>
        <w:ind w:left="720"/>
      </w:pPr>
    </w:p>
    <w:p w14:paraId="7716B816" w14:textId="3DA10BD8" w:rsidR="00093E7B" w:rsidRDefault="00093E7B" w:rsidP="00E83603">
      <w:pPr>
        <w:pStyle w:val="NB-1"/>
        <w:numPr>
          <w:ilvl w:val="0"/>
          <w:numId w:val="0"/>
        </w:numPr>
        <w:ind w:left="720"/>
      </w:pPr>
    </w:p>
    <w:p w14:paraId="66502E04" w14:textId="77777777" w:rsidR="00093E7B" w:rsidRPr="00610CA2" w:rsidRDefault="00093E7B" w:rsidP="00E83603">
      <w:pPr>
        <w:pStyle w:val="NB-1"/>
        <w:numPr>
          <w:ilvl w:val="0"/>
          <w:numId w:val="0"/>
        </w:numPr>
        <w:ind w:left="720"/>
      </w:pPr>
    </w:p>
    <w:p w14:paraId="6CE5D9A2" w14:textId="04DE141C" w:rsidR="000D0470" w:rsidRDefault="000D0470" w:rsidP="000D0470">
      <w:pPr>
        <w:pStyle w:val="Heading3"/>
      </w:pPr>
      <w:bookmarkStart w:id="41" w:name="_Toc10592"/>
      <w:bookmarkStart w:id="42" w:name="_Toc16071032"/>
      <w:bookmarkStart w:id="43" w:name="_Toc189305340"/>
      <w:r>
        <w:lastRenderedPageBreak/>
        <w:t>3.</w:t>
      </w:r>
      <w:r w:rsidR="00086A5B">
        <w:rPr>
          <w:lang w:val="en-US"/>
        </w:rPr>
        <w:t>4</w:t>
      </w:r>
      <w:r>
        <w:t>.1 Perangkat Keras</w:t>
      </w:r>
      <w:bookmarkEnd w:id="41"/>
      <w:bookmarkEnd w:id="42"/>
      <w:bookmarkEnd w:id="43"/>
    </w:p>
    <w:p w14:paraId="48DB0E7E" w14:textId="109DDD5F" w:rsidR="000D0470" w:rsidRDefault="000D0470" w:rsidP="003737CB">
      <w:pPr>
        <w:pStyle w:val="P-All"/>
      </w:pPr>
      <w:r>
        <w:t xml:space="preserve">Dalam penelitian </w:t>
      </w:r>
      <w:r w:rsidR="00F40E46" w:rsidRPr="00F40E46">
        <w:t>dibutuhkan perangkat keras dengan spesifikasi minimum</w:t>
      </w:r>
      <w:r>
        <w:t xml:space="preserve"> </w:t>
      </w:r>
      <w:r w:rsidR="00F40E46" w:rsidRPr="00F40E46">
        <w:t>seperti yang dapat</w:t>
      </w:r>
      <w:r>
        <w:t xml:space="preserve"> dilihat pada Tabel 3.1.</w:t>
      </w:r>
    </w:p>
    <w:p w14:paraId="16C7CE52" w14:textId="6374BCD1" w:rsidR="000D0470" w:rsidRDefault="000D0470" w:rsidP="00610CA2">
      <w:pPr>
        <w:pStyle w:val="Caption"/>
      </w:pPr>
      <w:bookmarkStart w:id="44" w:name="_Toc15159620"/>
      <w:bookmarkStart w:id="45" w:name="_Toc479783465"/>
      <w:bookmarkStart w:id="46" w:name="_Toc481345859"/>
      <w:bookmarkStart w:id="47" w:name="_Toc479759799"/>
      <w:bookmarkStart w:id="48" w:name="_Toc58400283"/>
      <w:bookmarkStart w:id="49" w:name="_Toc58400832"/>
      <w:r>
        <w:t xml:space="preserve">Tabel 3. </w:t>
      </w:r>
      <w:r>
        <w:fldChar w:fldCharType="begin"/>
      </w:r>
      <w:r>
        <w:instrText xml:space="preserve"> SEQ Tabel_3. \* ARABIC </w:instrText>
      </w:r>
      <w:r>
        <w:fldChar w:fldCharType="separate"/>
      </w:r>
      <w:r w:rsidR="00F40E46">
        <w:t>1</w:t>
      </w:r>
      <w:r>
        <w:fldChar w:fldCharType="end"/>
      </w:r>
      <w:r>
        <w:t xml:space="preserve"> Perangkat Keras</w:t>
      </w:r>
      <w:bookmarkEnd w:id="44"/>
      <w:bookmarkEnd w:id="45"/>
      <w:bookmarkEnd w:id="46"/>
      <w:bookmarkEnd w:id="47"/>
      <w:bookmarkEnd w:id="48"/>
      <w:bookmarkEnd w:id="49"/>
    </w:p>
    <w:tbl>
      <w:tblPr>
        <w:tblW w:w="743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088"/>
        <w:gridCol w:w="5345"/>
      </w:tblGrid>
      <w:tr w:rsidR="000D0470" w:rsidRPr="000D0470" w14:paraId="732032BE" w14:textId="77777777" w:rsidTr="000D0470">
        <w:trPr>
          <w:tblHeader/>
          <w:jc w:val="center"/>
        </w:trPr>
        <w:tc>
          <w:tcPr>
            <w:tcW w:w="2088" w:type="dxa"/>
            <w:shd w:val="clear" w:color="auto" w:fill="B8CCE4"/>
          </w:tcPr>
          <w:p w14:paraId="0A42CB67" w14:textId="77777777" w:rsidR="000D0470" w:rsidRPr="000D0470" w:rsidRDefault="000D0470" w:rsidP="000D0470">
            <w:pPr>
              <w:jc w:val="center"/>
              <w:rPr>
                <w:b/>
                <w:bCs/>
              </w:rPr>
            </w:pPr>
            <w:r w:rsidRPr="000D0470">
              <w:rPr>
                <w:b/>
                <w:bCs/>
              </w:rPr>
              <w:t>Hardware</w:t>
            </w:r>
          </w:p>
        </w:tc>
        <w:tc>
          <w:tcPr>
            <w:tcW w:w="5345" w:type="dxa"/>
            <w:shd w:val="clear" w:color="auto" w:fill="B8CCE4"/>
          </w:tcPr>
          <w:p w14:paraId="3F81D6F4" w14:textId="7CD35CC3" w:rsidR="000D0470" w:rsidRPr="000D0470" w:rsidRDefault="000D0470" w:rsidP="000D0470">
            <w:pPr>
              <w:jc w:val="center"/>
              <w:rPr>
                <w:b/>
                <w:bCs/>
              </w:rPr>
            </w:pPr>
            <w:r w:rsidRPr="000D0470">
              <w:rPr>
                <w:b/>
                <w:bCs/>
              </w:rPr>
              <w:t>Spesifikasi</w:t>
            </w:r>
          </w:p>
        </w:tc>
      </w:tr>
      <w:tr w:rsidR="000D0470" w14:paraId="1AA8E9A8" w14:textId="77777777" w:rsidTr="000D0470">
        <w:trPr>
          <w:jc w:val="center"/>
        </w:trPr>
        <w:tc>
          <w:tcPr>
            <w:tcW w:w="2088" w:type="dxa"/>
          </w:tcPr>
          <w:p w14:paraId="354796A4" w14:textId="77777777" w:rsidR="000D0470" w:rsidRDefault="000D0470" w:rsidP="0009390C">
            <w:r>
              <w:t>Jenis Komputer</w:t>
            </w:r>
          </w:p>
        </w:tc>
        <w:tc>
          <w:tcPr>
            <w:tcW w:w="5345" w:type="dxa"/>
          </w:tcPr>
          <w:p w14:paraId="166ACF8C" w14:textId="77777777" w:rsidR="000D0470" w:rsidRDefault="000D0470" w:rsidP="0009390C">
            <w:r>
              <w:t>Processor Intel Celeron CPU 1007U @1.50GHz</w:t>
            </w:r>
          </w:p>
        </w:tc>
      </w:tr>
      <w:tr w:rsidR="000D0470" w14:paraId="7B7D98C9" w14:textId="77777777" w:rsidTr="000D0470">
        <w:trPr>
          <w:jc w:val="center"/>
        </w:trPr>
        <w:tc>
          <w:tcPr>
            <w:tcW w:w="2088" w:type="dxa"/>
          </w:tcPr>
          <w:p w14:paraId="5D18838F" w14:textId="77777777" w:rsidR="000D0470" w:rsidRDefault="000D0470" w:rsidP="0009390C">
            <w:r>
              <w:t xml:space="preserve">RAM </w:t>
            </w:r>
          </w:p>
        </w:tc>
        <w:tc>
          <w:tcPr>
            <w:tcW w:w="5345" w:type="dxa"/>
          </w:tcPr>
          <w:p w14:paraId="107BE144" w14:textId="77777777" w:rsidR="000D0470" w:rsidRDefault="000D0470" w:rsidP="0009390C">
            <w:r>
              <w:t>2.00 GB</w:t>
            </w:r>
          </w:p>
        </w:tc>
      </w:tr>
      <w:tr w:rsidR="000D0470" w14:paraId="7519FA87" w14:textId="77777777" w:rsidTr="000D0470">
        <w:trPr>
          <w:jc w:val="center"/>
        </w:trPr>
        <w:tc>
          <w:tcPr>
            <w:tcW w:w="2088" w:type="dxa"/>
          </w:tcPr>
          <w:p w14:paraId="1C5B41DF" w14:textId="77777777" w:rsidR="000D0470" w:rsidRDefault="000D0470" w:rsidP="0009390C">
            <w:r>
              <w:t>Hardisk</w:t>
            </w:r>
          </w:p>
        </w:tc>
        <w:tc>
          <w:tcPr>
            <w:tcW w:w="5345" w:type="dxa"/>
          </w:tcPr>
          <w:p w14:paraId="73FABC62" w14:textId="77777777" w:rsidR="000D0470" w:rsidRDefault="000D0470" w:rsidP="0009390C">
            <w:r>
              <w:t>500 GB</w:t>
            </w:r>
          </w:p>
        </w:tc>
      </w:tr>
      <w:tr w:rsidR="000D0470" w14:paraId="43B076D4" w14:textId="77777777" w:rsidTr="000D0470">
        <w:trPr>
          <w:jc w:val="center"/>
        </w:trPr>
        <w:tc>
          <w:tcPr>
            <w:tcW w:w="2088" w:type="dxa"/>
          </w:tcPr>
          <w:p w14:paraId="00AD01DC" w14:textId="77777777" w:rsidR="000D0470" w:rsidRDefault="000D0470" w:rsidP="0009390C">
            <w:r>
              <w:t>Monitor</w:t>
            </w:r>
          </w:p>
        </w:tc>
        <w:tc>
          <w:tcPr>
            <w:tcW w:w="5345" w:type="dxa"/>
          </w:tcPr>
          <w:p w14:paraId="082D0F4B" w14:textId="77777777" w:rsidR="000D0470" w:rsidRDefault="000D0470" w:rsidP="0009390C">
            <w:r>
              <w:t xml:space="preserve">136668 (32 Bit) (60 Hz) </w:t>
            </w:r>
          </w:p>
        </w:tc>
      </w:tr>
      <w:tr w:rsidR="00F40E46" w14:paraId="4DD1C8E1" w14:textId="77777777" w:rsidTr="000D0470">
        <w:trPr>
          <w:jc w:val="center"/>
        </w:trPr>
        <w:tc>
          <w:tcPr>
            <w:tcW w:w="2088" w:type="dxa"/>
          </w:tcPr>
          <w:p w14:paraId="6062AAA0" w14:textId="4B2F121B" w:rsidR="00F40E46" w:rsidRPr="00F40E46" w:rsidRDefault="00872550" w:rsidP="0027385F">
            <w:pPr>
              <w:rPr>
                <w:lang w:val="en-US"/>
              </w:rPr>
            </w:pPr>
            <w:r w:rsidRPr="00872550">
              <w:rPr>
                <w:lang w:val="en-US"/>
              </w:rPr>
              <w:t xml:space="preserve">Signal Generator </w:t>
            </w:r>
          </w:p>
        </w:tc>
        <w:tc>
          <w:tcPr>
            <w:tcW w:w="5345" w:type="dxa"/>
          </w:tcPr>
          <w:p w14:paraId="4438B057" w14:textId="1937388F" w:rsidR="00F40E46" w:rsidRDefault="00872550" w:rsidP="0009390C">
            <w:r w:rsidRPr="00872550">
              <w:t>Process Calibrator LB02A</w:t>
            </w:r>
          </w:p>
        </w:tc>
      </w:tr>
    </w:tbl>
    <w:p w14:paraId="63CB8C67" w14:textId="77777777" w:rsidR="000D0470" w:rsidRDefault="000D0470" w:rsidP="000D0470">
      <w:pPr>
        <w:ind w:left="720"/>
      </w:pPr>
    </w:p>
    <w:p w14:paraId="12D62470" w14:textId="27CFBB4D" w:rsidR="000D0470" w:rsidRDefault="000D0470" w:rsidP="000D0470">
      <w:pPr>
        <w:pStyle w:val="Heading3"/>
      </w:pPr>
      <w:bookmarkStart w:id="50" w:name="_Toc29300"/>
      <w:bookmarkStart w:id="51" w:name="_Toc16071033"/>
      <w:bookmarkStart w:id="52" w:name="_Toc189305341"/>
      <w:r>
        <w:t>3.</w:t>
      </w:r>
      <w:r w:rsidR="00086A5B">
        <w:rPr>
          <w:lang w:val="en-US"/>
        </w:rPr>
        <w:t>4</w:t>
      </w:r>
      <w:r>
        <w:t>.2 Perangkat Lunak</w:t>
      </w:r>
      <w:bookmarkEnd w:id="50"/>
      <w:bookmarkEnd w:id="51"/>
      <w:bookmarkEnd w:id="52"/>
    </w:p>
    <w:p w14:paraId="3C408812" w14:textId="6B9AA468" w:rsidR="000D0470" w:rsidRDefault="00F40E46" w:rsidP="00610CA2">
      <w:pPr>
        <w:pStyle w:val="P-All"/>
      </w:pPr>
      <w:r w:rsidRPr="00F40E46">
        <w:t>P</w:t>
      </w:r>
      <w:r w:rsidR="000D0470">
        <w:t xml:space="preserve">erangkat lunak yang digunakan </w:t>
      </w:r>
      <w:r w:rsidRPr="00F40E46">
        <w:t>dalam penelit</w:t>
      </w:r>
      <w:r>
        <w:rPr>
          <w:lang w:val="en-US"/>
        </w:rPr>
        <w:t xml:space="preserve">ian ini </w:t>
      </w:r>
      <w:r w:rsidR="000D0470">
        <w:t>dapat dilihat pada Tabel 3.2.</w:t>
      </w:r>
    </w:p>
    <w:p w14:paraId="76167E3F" w14:textId="754FC20F" w:rsidR="00F40E46" w:rsidRPr="00F40E46" w:rsidRDefault="00F40E46" w:rsidP="00610CA2">
      <w:pPr>
        <w:pStyle w:val="Caption"/>
        <w:rPr>
          <w:lang w:val="en-US"/>
        </w:rPr>
      </w:pPr>
      <w:bookmarkStart w:id="53" w:name="_Toc58400284"/>
      <w:bookmarkStart w:id="54" w:name="_Toc58400833"/>
      <w:r>
        <w:t xml:space="preserve">Tabel 3. </w:t>
      </w:r>
      <w:r>
        <w:fldChar w:fldCharType="begin"/>
      </w:r>
      <w:r>
        <w:instrText xml:space="preserve"> SEQ Tabel_3. \* ARABIC </w:instrText>
      </w:r>
      <w:r>
        <w:fldChar w:fldCharType="separate"/>
      </w:r>
      <w:r w:rsidR="00AE77B1">
        <w:t>2</w:t>
      </w:r>
      <w:r>
        <w:fldChar w:fldCharType="end"/>
      </w:r>
      <w:r>
        <w:rPr>
          <w:lang w:val="en-US"/>
        </w:rPr>
        <w:t xml:space="preserve"> </w:t>
      </w:r>
      <w:r w:rsidR="00AE77B1">
        <w:rPr>
          <w:lang w:val="en-US"/>
        </w:rPr>
        <w:t>Perangkat Lunak</w:t>
      </w:r>
      <w:bookmarkEnd w:id="53"/>
      <w:bookmarkEnd w:id="54"/>
    </w:p>
    <w:tbl>
      <w:tblPr>
        <w:tblW w:w="750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663"/>
        <w:gridCol w:w="4842"/>
      </w:tblGrid>
      <w:tr w:rsidR="000D0470" w:rsidRPr="000D0470" w14:paraId="09700B24" w14:textId="77777777" w:rsidTr="00F40E46">
        <w:trPr>
          <w:tblHeader/>
          <w:jc w:val="center"/>
        </w:trPr>
        <w:tc>
          <w:tcPr>
            <w:tcW w:w="2663" w:type="dxa"/>
            <w:shd w:val="clear" w:color="auto" w:fill="B8CCE4"/>
          </w:tcPr>
          <w:p w14:paraId="2A9613A9" w14:textId="77777777" w:rsidR="000D0470" w:rsidRPr="000D0470" w:rsidRDefault="000D0470" w:rsidP="000D0470">
            <w:pPr>
              <w:jc w:val="center"/>
              <w:rPr>
                <w:b/>
                <w:bCs/>
              </w:rPr>
            </w:pPr>
            <w:r w:rsidRPr="000D0470">
              <w:rPr>
                <w:b/>
                <w:bCs/>
              </w:rPr>
              <w:t>Software</w:t>
            </w:r>
          </w:p>
        </w:tc>
        <w:tc>
          <w:tcPr>
            <w:tcW w:w="4842" w:type="dxa"/>
            <w:shd w:val="clear" w:color="auto" w:fill="B8CCE4"/>
          </w:tcPr>
          <w:p w14:paraId="5A7D0685" w14:textId="77777777" w:rsidR="000D0470" w:rsidRPr="000D0470" w:rsidRDefault="000D0470" w:rsidP="000D0470">
            <w:pPr>
              <w:jc w:val="center"/>
              <w:rPr>
                <w:b/>
                <w:bCs/>
              </w:rPr>
            </w:pPr>
            <w:r w:rsidRPr="000D0470">
              <w:rPr>
                <w:b/>
                <w:bCs/>
              </w:rPr>
              <w:t>Spesifikasi</w:t>
            </w:r>
          </w:p>
        </w:tc>
      </w:tr>
      <w:tr w:rsidR="000D0470" w14:paraId="5C1C0328" w14:textId="77777777" w:rsidTr="00F40E46">
        <w:trPr>
          <w:jc w:val="center"/>
        </w:trPr>
        <w:tc>
          <w:tcPr>
            <w:tcW w:w="2663" w:type="dxa"/>
          </w:tcPr>
          <w:p w14:paraId="2A6809FE" w14:textId="77777777" w:rsidR="000D0470" w:rsidRDefault="000D0470" w:rsidP="0009390C">
            <w:r>
              <w:t>Sistem Operasi</w:t>
            </w:r>
          </w:p>
        </w:tc>
        <w:tc>
          <w:tcPr>
            <w:tcW w:w="4842" w:type="dxa"/>
          </w:tcPr>
          <w:p w14:paraId="74542BAA" w14:textId="60AA7A90" w:rsidR="000D0470" w:rsidRDefault="000D0470" w:rsidP="0009390C">
            <w:r>
              <w:rPr>
                <w:lang w:val="en-US"/>
              </w:rPr>
              <w:t xml:space="preserve">Microsoft </w:t>
            </w:r>
            <w:r w:rsidR="009E0F75">
              <w:t>Windows 10</w:t>
            </w:r>
          </w:p>
        </w:tc>
      </w:tr>
      <w:tr w:rsidR="000D0470" w14:paraId="045A3516" w14:textId="77777777" w:rsidTr="00F40E46">
        <w:trPr>
          <w:jc w:val="center"/>
        </w:trPr>
        <w:tc>
          <w:tcPr>
            <w:tcW w:w="2663" w:type="dxa"/>
          </w:tcPr>
          <w:p w14:paraId="423AD93B" w14:textId="77777777" w:rsidR="000D0470" w:rsidRDefault="000D0470" w:rsidP="0009390C">
            <w:r>
              <w:t>Web Browser</w:t>
            </w:r>
          </w:p>
        </w:tc>
        <w:tc>
          <w:tcPr>
            <w:tcW w:w="4842" w:type="dxa"/>
          </w:tcPr>
          <w:p w14:paraId="66AC8AEB" w14:textId="4886E9F1" w:rsidR="000D0470" w:rsidRPr="00FA0921" w:rsidRDefault="000D0470" w:rsidP="0009390C">
            <w:pPr>
              <w:rPr>
                <w:lang w:val="en-US"/>
              </w:rPr>
            </w:pPr>
            <w:r>
              <w:t>Google Chrome</w:t>
            </w:r>
          </w:p>
        </w:tc>
      </w:tr>
      <w:tr w:rsidR="00F40E46" w14:paraId="7C3ACFA9" w14:textId="77777777" w:rsidTr="00F40E46">
        <w:trPr>
          <w:jc w:val="center"/>
        </w:trPr>
        <w:tc>
          <w:tcPr>
            <w:tcW w:w="2663" w:type="dxa"/>
          </w:tcPr>
          <w:p w14:paraId="51A51C0B" w14:textId="556DAD9F" w:rsidR="00F40E46" w:rsidRPr="00F40E46" w:rsidRDefault="00F40E46" w:rsidP="0009390C">
            <w:pPr>
              <w:rPr>
                <w:lang w:val="en-US"/>
              </w:rPr>
            </w:pPr>
            <w:r>
              <w:rPr>
                <w:lang w:val="en-US"/>
              </w:rPr>
              <w:t>Bahasa Pemrograman</w:t>
            </w:r>
          </w:p>
        </w:tc>
        <w:tc>
          <w:tcPr>
            <w:tcW w:w="4842" w:type="dxa"/>
          </w:tcPr>
          <w:p w14:paraId="4631B6B3" w14:textId="692FC203" w:rsidR="00F40E46" w:rsidRPr="00F40E46" w:rsidRDefault="009E0F75" w:rsidP="0009390C">
            <w:pPr>
              <w:rPr>
                <w:lang w:val="en-US"/>
              </w:rPr>
            </w:pPr>
            <w:r>
              <w:rPr>
                <w:lang w:val="en-US"/>
              </w:rPr>
              <w:t>C++</w:t>
            </w:r>
          </w:p>
        </w:tc>
      </w:tr>
      <w:tr w:rsidR="00F40E46" w14:paraId="66636A53" w14:textId="77777777" w:rsidTr="00F40E46">
        <w:trPr>
          <w:jc w:val="center"/>
        </w:trPr>
        <w:tc>
          <w:tcPr>
            <w:tcW w:w="2663" w:type="dxa"/>
          </w:tcPr>
          <w:p w14:paraId="571FDD90" w14:textId="408BA878" w:rsidR="00F40E46" w:rsidRDefault="00D35C29" w:rsidP="0009390C">
            <w:pPr>
              <w:rPr>
                <w:lang w:val="en-US"/>
              </w:rPr>
            </w:pPr>
            <w:r>
              <w:rPr>
                <w:lang w:val="en-US"/>
              </w:rPr>
              <w:t>Sketch P</w:t>
            </w:r>
            <w:r w:rsidRPr="00D35C29">
              <w:rPr>
                <w:lang w:val="en-US"/>
              </w:rPr>
              <w:t>emrogaman</w:t>
            </w:r>
          </w:p>
        </w:tc>
        <w:tc>
          <w:tcPr>
            <w:tcW w:w="4842" w:type="dxa"/>
          </w:tcPr>
          <w:p w14:paraId="7C83C682" w14:textId="1B3E4F07" w:rsidR="00F40E46" w:rsidRDefault="00D35C29" w:rsidP="0009390C">
            <w:pPr>
              <w:rPr>
                <w:lang w:val="en-US"/>
              </w:rPr>
            </w:pPr>
            <w:r>
              <w:rPr>
                <w:lang w:val="en-US"/>
              </w:rPr>
              <w:t xml:space="preserve">Arduino IDE </w:t>
            </w:r>
            <w:r w:rsidR="009E0F75">
              <w:rPr>
                <w:lang w:val="en-US"/>
              </w:rPr>
              <w:t>V</w:t>
            </w:r>
            <w:r>
              <w:rPr>
                <w:lang w:val="en-US"/>
              </w:rPr>
              <w:t xml:space="preserve"> </w:t>
            </w:r>
            <w:r w:rsidR="009E0F75">
              <w:rPr>
                <w:lang w:val="en-US"/>
              </w:rPr>
              <w:t>2.3.2</w:t>
            </w:r>
          </w:p>
        </w:tc>
      </w:tr>
      <w:tr w:rsidR="00F40E46" w14:paraId="1D73D345" w14:textId="77777777" w:rsidTr="00F40E46">
        <w:trPr>
          <w:jc w:val="center"/>
        </w:trPr>
        <w:tc>
          <w:tcPr>
            <w:tcW w:w="2663" w:type="dxa"/>
          </w:tcPr>
          <w:p w14:paraId="12297AC3" w14:textId="2F43D758" w:rsidR="00F40E46" w:rsidRDefault="00A22D0A" w:rsidP="0009390C">
            <w:pPr>
              <w:rPr>
                <w:lang w:val="en-US"/>
              </w:rPr>
            </w:pPr>
            <w:r>
              <w:rPr>
                <w:lang w:val="en-US"/>
              </w:rPr>
              <w:t>Office 365</w:t>
            </w:r>
          </w:p>
        </w:tc>
        <w:tc>
          <w:tcPr>
            <w:tcW w:w="4842" w:type="dxa"/>
          </w:tcPr>
          <w:p w14:paraId="5C575564" w14:textId="0319D2F9" w:rsidR="00F40E46" w:rsidRDefault="00A22D0A" w:rsidP="0009390C">
            <w:pPr>
              <w:rPr>
                <w:lang w:val="en-US"/>
              </w:rPr>
            </w:pPr>
            <w:r>
              <w:rPr>
                <w:lang w:val="en-US"/>
              </w:rPr>
              <w:t>Microsoft Office 2013</w:t>
            </w:r>
          </w:p>
        </w:tc>
      </w:tr>
    </w:tbl>
    <w:p w14:paraId="33DC0B6C" w14:textId="77777777" w:rsidR="00032B25" w:rsidRDefault="00032B25" w:rsidP="00032B25"/>
    <w:p w14:paraId="23CA9E51" w14:textId="1718F783" w:rsidR="009C0146" w:rsidRPr="004753CB" w:rsidRDefault="00326670" w:rsidP="00326670">
      <w:pPr>
        <w:pStyle w:val="Heading2"/>
      </w:pPr>
      <w:bookmarkStart w:id="55" w:name="_Toc189305342"/>
      <w:r>
        <w:t>3.</w:t>
      </w:r>
      <w:r w:rsidR="00086A5B">
        <w:t>5</w:t>
      </w:r>
      <w:r>
        <w:t xml:space="preserve"> </w:t>
      </w:r>
      <w:r w:rsidR="009C0146" w:rsidRPr="004753CB">
        <w:t>Jalan Penelitian</w:t>
      </w:r>
      <w:bookmarkEnd w:id="55"/>
    </w:p>
    <w:p w14:paraId="5C6A8A57" w14:textId="5542DD74" w:rsidR="009A3574" w:rsidRDefault="009A3574" w:rsidP="009A3574">
      <w:pPr>
        <w:tabs>
          <w:tab w:val="left" w:pos="567"/>
        </w:tabs>
        <w:jc w:val="both"/>
        <w:rPr>
          <w:rFonts w:cs="Times New Roman"/>
          <w:lang w:val="en-US"/>
        </w:rPr>
      </w:pPr>
      <w:r>
        <w:rPr>
          <w:rFonts w:cs="Times New Roman"/>
          <w:lang w:val="en-US"/>
        </w:rPr>
        <w:tab/>
      </w:r>
      <w:r w:rsidRPr="009D6A53">
        <w:rPr>
          <w:rFonts w:cs="Times New Roman"/>
          <w:lang w:val="en-US"/>
        </w:rPr>
        <w:t>B</w:t>
      </w:r>
      <w:r w:rsidRPr="009D6A53">
        <w:rPr>
          <w:rFonts w:cs="Times New Roman"/>
        </w:rPr>
        <w:t>erikut adalah diagram alur penelitian Research and Developmen</w:t>
      </w:r>
      <w:r w:rsidRPr="009D6A53">
        <w:rPr>
          <w:rFonts w:cs="Times New Roman"/>
          <w:lang w:val="en-US"/>
        </w:rPr>
        <w:t xml:space="preserve">t </w:t>
      </w:r>
      <w:r w:rsidRPr="009D6A53">
        <w:rPr>
          <w:rFonts w:cs="Times New Roman"/>
        </w:rPr>
        <w:t>yang digunakan pada</w:t>
      </w:r>
      <w:r w:rsidRPr="009D6A53">
        <w:rPr>
          <w:rFonts w:cs="Times New Roman"/>
          <w:spacing w:val="1"/>
        </w:rPr>
        <w:t xml:space="preserve"> </w:t>
      </w:r>
      <w:r w:rsidRPr="009D6A53">
        <w:rPr>
          <w:rFonts w:cs="Times New Roman"/>
        </w:rPr>
        <w:t>penelitian</w:t>
      </w:r>
      <w:r w:rsidRPr="009D6A53">
        <w:rPr>
          <w:rFonts w:cs="Times New Roman"/>
          <w:spacing w:val="1"/>
        </w:rPr>
        <w:t xml:space="preserve"> </w:t>
      </w:r>
      <w:r w:rsidRPr="009D6A53">
        <w:rPr>
          <w:rFonts w:cs="Times New Roman"/>
        </w:rPr>
        <w:t>ini</w:t>
      </w:r>
      <w:r w:rsidRPr="009D6A53">
        <w:rPr>
          <w:rFonts w:cs="Times New Roman"/>
          <w:lang w:val="en-US"/>
        </w:rPr>
        <w:t xml:space="preserve"> :</w:t>
      </w:r>
    </w:p>
    <w:p w14:paraId="7E4A04EB" w14:textId="77777777" w:rsidR="009A3574" w:rsidRPr="009D6A53" w:rsidRDefault="009A3574" w:rsidP="009A3574">
      <w:pPr>
        <w:tabs>
          <w:tab w:val="left" w:pos="567"/>
        </w:tabs>
        <w:rPr>
          <w:rFonts w:cs="Times New Roman"/>
          <w:lang w:val="en-US"/>
        </w:rPr>
      </w:pPr>
    </w:p>
    <w:p w14:paraId="78AB98FD" w14:textId="77777777" w:rsidR="009A3574" w:rsidRDefault="009A3574" w:rsidP="009A3574">
      <w:pPr>
        <w:keepNext/>
        <w:tabs>
          <w:tab w:val="left" w:pos="567"/>
        </w:tabs>
        <w:jc w:val="center"/>
        <w:rPr>
          <w:rFonts w:cs="Times New Roman"/>
        </w:rPr>
      </w:pPr>
      <w:r w:rsidRPr="009D6A53">
        <w:rPr>
          <w:rFonts w:cs="Times New Roman"/>
          <w:lang w:val="en-US"/>
        </w:rPr>
        <w:drawing>
          <wp:inline distT="0" distB="0" distL="0" distR="0" wp14:anchorId="4D566B24" wp14:editId="2CA47F3B">
            <wp:extent cx="2396233" cy="1583140"/>
            <wp:effectExtent l="0" t="0" r="444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396233" cy="1583140"/>
                    </a:xfrm>
                    <a:prstGeom prst="rect">
                      <a:avLst/>
                    </a:prstGeom>
                    <a:noFill/>
                    <a:ln>
                      <a:noFill/>
                    </a:ln>
                  </pic:spPr>
                </pic:pic>
              </a:graphicData>
            </a:graphic>
          </wp:inline>
        </w:drawing>
      </w:r>
    </w:p>
    <w:p w14:paraId="6A191838" w14:textId="77777777" w:rsidR="009A3574" w:rsidRPr="009D6A53" w:rsidRDefault="009A3574" w:rsidP="009A3574">
      <w:pPr>
        <w:keepNext/>
        <w:tabs>
          <w:tab w:val="left" w:pos="567"/>
        </w:tabs>
        <w:jc w:val="center"/>
        <w:rPr>
          <w:rFonts w:cs="Times New Roman"/>
        </w:rPr>
      </w:pPr>
    </w:p>
    <w:p w14:paraId="5FC3155A" w14:textId="77777777" w:rsidR="009A3574" w:rsidRDefault="009A3574" w:rsidP="009A3574">
      <w:pPr>
        <w:pStyle w:val="Caption"/>
        <w:rPr>
          <w:rFonts w:cs="Times New Roman"/>
        </w:rPr>
      </w:pPr>
      <w:bookmarkStart w:id="56" w:name="_Toc187148473"/>
      <w:r w:rsidRPr="009D6A53">
        <w:rPr>
          <w:rFonts w:cs="Times New Roman"/>
        </w:rPr>
        <w:t>Gambar 3.</w:t>
      </w:r>
      <w:r w:rsidRPr="009D6A53">
        <w:rPr>
          <w:rFonts w:cs="Times New Roman"/>
        </w:rPr>
        <w:fldChar w:fldCharType="begin"/>
      </w:r>
      <w:r w:rsidRPr="009D6A53">
        <w:rPr>
          <w:rFonts w:cs="Times New Roman"/>
        </w:rPr>
        <w:instrText xml:space="preserve"> SEQ Gambar_3. \* ARABIC </w:instrText>
      </w:r>
      <w:r w:rsidRPr="009D6A53">
        <w:rPr>
          <w:rFonts w:cs="Times New Roman"/>
        </w:rPr>
        <w:fldChar w:fldCharType="separate"/>
      </w:r>
      <w:r w:rsidRPr="009D6A53">
        <w:rPr>
          <w:rFonts w:cs="Times New Roman"/>
        </w:rPr>
        <w:t>2</w:t>
      </w:r>
      <w:r w:rsidRPr="009D6A53">
        <w:rPr>
          <w:rFonts w:cs="Times New Roman"/>
        </w:rPr>
        <w:fldChar w:fldCharType="end"/>
      </w:r>
      <w:r w:rsidRPr="009D6A53">
        <w:rPr>
          <w:rFonts w:cs="Times New Roman"/>
        </w:rPr>
        <w:t xml:space="preserve"> Penelitian Research and Development</w:t>
      </w:r>
      <w:bookmarkEnd w:id="56"/>
    </w:p>
    <w:p w14:paraId="5A1704F2" w14:textId="77777777" w:rsidR="009A3574" w:rsidRDefault="009A3574" w:rsidP="009A3574">
      <w:pPr>
        <w:pStyle w:val="ListParagraph"/>
        <w:numPr>
          <w:ilvl w:val="0"/>
          <w:numId w:val="18"/>
        </w:numPr>
        <w:spacing w:line="360" w:lineRule="auto"/>
        <w:jc w:val="both"/>
      </w:pPr>
      <w:r>
        <w:t>Identifikasi Masalah</w:t>
      </w:r>
    </w:p>
    <w:p w14:paraId="40259D4B" w14:textId="77777777" w:rsidR="009A3574" w:rsidRDefault="009A3574" w:rsidP="009A3574">
      <w:pPr>
        <w:pStyle w:val="ListParagraph"/>
        <w:spacing w:line="360" w:lineRule="auto"/>
        <w:jc w:val="both"/>
      </w:pPr>
      <w:r>
        <w:lastRenderedPageBreak/>
        <w:tab/>
      </w:r>
      <w:r w:rsidRPr="000B2FB1">
        <w:t>Langkah awal dalam penelitian R&amp;D adalah mengidentifikasi masalah atau kebutuhan yang perlu diselesaikan atau dikembangkan melalui</w:t>
      </w:r>
      <w:r>
        <w:rPr>
          <w:lang w:val="en-US"/>
        </w:rPr>
        <w:t xml:space="preserve"> </w:t>
      </w:r>
      <w:r>
        <w:t>Langkah awal dalam penelitian R&amp;D adalah mengidentifikasi masalah atau kebutuhan yang perlu diselesaikan atau dikembangkan melalui penelitian.</w:t>
      </w:r>
    </w:p>
    <w:p w14:paraId="7E1016DE" w14:textId="77777777" w:rsidR="009A3574" w:rsidRDefault="009A3574" w:rsidP="009A3574">
      <w:pPr>
        <w:pStyle w:val="ListParagraph"/>
        <w:numPr>
          <w:ilvl w:val="0"/>
          <w:numId w:val="18"/>
        </w:numPr>
        <w:spacing w:line="360" w:lineRule="auto"/>
        <w:jc w:val="both"/>
      </w:pPr>
      <w:r>
        <w:t>Tinjauan Literatur</w:t>
      </w:r>
    </w:p>
    <w:p w14:paraId="4A4A2D92" w14:textId="77777777" w:rsidR="009A3574" w:rsidRDefault="009A3574" w:rsidP="009A3574">
      <w:pPr>
        <w:pStyle w:val="ListParagraph"/>
        <w:spacing w:line="360" w:lineRule="auto"/>
        <w:jc w:val="both"/>
      </w:pPr>
      <w:r>
        <w:tab/>
        <w:t>Melakukan tinjauan literatur yang komprehensif untuk memahami penelitian terkait yang telah dilakukan sebelumnya dan memperoleh pengetahuan yang relevan dalam bidang tersebut.</w:t>
      </w:r>
    </w:p>
    <w:p w14:paraId="1AC31BAC" w14:textId="77777777" w:rsidR="009A3574" w:rsidRDefault="009A3574" w:rsidP="009A3574">
      <w:pPr>
        <w:pStyle w:val="ListParagraph"/>
        <w:numPr>
          <w:ilvl w:val="0"/>
          <w:numId w:val="18"/>
        </w:numPr>
        <w:spacing w:line="360" w:lineRule="auto"/>
        <w:jc w:val="both"/>
      </w:pPr>
      <w:r>
        <w:t>Perumusan Tujuan</w:t>
      </w:r>
    </w:p>
    <w:p w14:paraId="4A0962F6" w14:textId="77777777" w:rsidR="009A3574" w:rsidRDefault="009A3574" w:rsidP="009A3574">
      <w:pPr>
        <w:pStyle w:val="ListParagraph"/>
        <w:spacing w:line="360" w:lineRule="auto"/>
        <w:jc w:val="both"/>
      </w:pPr>
      <w:r>
        <w:tab/>
        <w:t>Merumuskan tujuan penelitian R&amp;D yang jelas dan spesifik, yang mencakup hasil yang diharapkan dan kontribusi yang diinginkan.</w:t>
      </w:r>
    </w:p>
    <w:p w14:paraId="65264A29" w14:textId="77777777" w:rsidR="009A3574" w:rsidRDefault="009A3574" w:rsidP="009A3574">
      <w:pPr>
        <w:pStyle w:val="ListParagraph"/>
        <w:numPr>
          <w:ilvl w:val="0"/>
          <w:numId w:val="18"/>
        </w:numPr>
        <w:spacing w:line="360" w:lineRule="auto"/>
        <w:jc w:val="both"/>
      </w:pPr>
      <w:r>
        <w:t>Perancangan Konseptual</w:t>
      </w:r>
    </w:p>
    <w:p w14:paraId="2C8E8EC4" w14:textId="0D173A28" w:rsidR="009A3574" w:rsidRDefault="009A3574" w:rsidP="009A3574">
      <w:pPr>
        <w:pStyle w:val="ListParagraph"/>
        <w:spacing w:line="360" w:lineRule="auto"/>
        <w:jc w:val="both"/>
      </w:pPr>
      <w:r>
        <w:tab/>
        <w:t>Merancang konsep atau gagasan solusi yang potensial untuk menyelesaikan masalah yang diidentifikasi berdasarkan tinjauan literatur dan pemahaman terkait.</w:t>
      </w:r>
    </w:p>
    <w:p w14:paraId="7407C693" w14:textId="77777777" w:rsidR="009A3574" w:rsidRDefault="009A3574" w:rsidP="009A3574">
      <w:pPr>
        <w:pStyle w:val="ListParagraph"/>
        <w:numPr>
          <w:ilvl w:val="0"/>
          <w:numId w:val="18"/>
        </w:numPr>
        <w:spacing w:line="360" w:lineRule="auto"/>
        <w:jc w:val="both"/>
      </w:pPr>
      <w:r>
        <w:t>Pembuatan Prototipe</w:t>
      </w:r>
    </w:p>
    <w:p w14:paraId="6959D948" w14:textId="77777777" w:rsidR="009A3574" w:rsidRDefault="009A3574" w:rsidP="009A3574">
      <w:pPr>
        <w:pStyle w:val="ListParagraph"/>
        <w:spacing w:line="360" w:lineRule="auto"/>
        <w:jc w:val="both"/>
      </w:pPr>
      <w:r>
        <w:tab/>
        <w:t>Membuat prototipe atau model awal dari solusi yang diusulkan, baik dalam bentuk perangkat keras maupun perangkat lunak, untuk menguji dan mengembangkan konsep yang dirancang.</w:t>
      </w:r>
    </w:p>
    <w:p w14:paraId="36F17DF1" w14:textId="77777777" w:rsidR="009A3574" w:rsidRDefault="009A3574" w:rsidP="009A3574">
      <w:pPr>
        <w:pStyle w:val="ListParagraph"/>
        <w:numPr>
          <w:ilvl w:val="0"/>
          <w:numId w:val="18"/>
        </w:numPr>
        <w:spacing w:line="360" w:lineRule="auto"/>
        <w:jc w:val="both"/>
      </w:pPr>
      <w:r>
        <w:t>Pengujian dan Evaluasi</w:t>
      </w:r>
    </w:p>
    <w:p w14:paraId="697957C5" w14:textId="77777777" w:rsidR="009A3574" w:rsidRDefault="009A3574" w:rsidP="009A3574">
      <w:pPr>
        <w:pStyle w:val="ListParagraph"/>
        <w:spacing w:line="360" w:lineRule="auto"/>
        <w:jc w:val="both"/>
      </w:pPr>
      <w:r>
        <w:tab/>
        <w:t>Melakukan pengujian prototipe untuk mengevaluasi kinerja, keandalan, efektivitas, dan kesesuaian dengan tujuan penelitian. Hasil pengujian digunakan untuk memperbaiki dan mengoptimalkan solusi yang diusulkan.</w:t>
      </w:r>
    </w:p>
    <w:p w14:paraId="6F291CDF" w14:textId="77777777" w:rsidR="009A3574" w:rsidRDefault="009A3574" w:rsidP="009A3574">
      <w:pPr>
        <w:pStyle w:val="ListParagraph"/>
        <w:numPr>
          <w:ilvl w:val="0"/>
          <w:numId w:val="18"/>
        </w:numPr>
        <w:spacing w:line="360" w:lineRule="auto"/>
        <w:jc w:val="both"/>
      </w:pPr>
      <w:r>
        <w:t>Perbaikan dan Pengembangan</w:t>
      </w:r>
    </w:p>
    <w:p w14:paraId="17457DF7" w14:textId="77777777" w:rsidR="009A3574" w:rsidRDefault="009A3574" w:rsidP="009A3574">
      <w:pPr>
        <w:pStyle w:val="ListParagraph"/>
        <w:spacing w:line="360" w:lineRule="auto"/>
        <w:jc w:val="both"/>
      </w:pPr>
      <w:r>
        <w:tab/>
        <w:t>Berdasarkan hasil pengujian dan evaluasi, melakukan perbaikan dan pengembangan lanjutan terhadap prototipe atau konsep solusi yang diusulkan untuk meningkatkan kinerja dan efisiensi.</w:t>
      </w:r>
    </w:p>
    <w:p w14:paraId="5FFE3662" w14:textId="77777777" w:rsidR="009A3574" w:rsidRDefault="009A3574" w:rsidP="009A3574">
      <w:pPr>
        <w:pStyle w:val="ListParagraph"/>
        <w:numPr>
          <w:ilvl w:val="0"/>
          <w:numId w:val="18"/>
        </w:numPr>
        <w:spacing w:line="360" w:lineRule="auto"/>
        <w:jc w:val="both"/>
      </w:pPr>
      <w:r>
        <w:t>Implementasi</w:t>
      </w:r>
    </w:p>
    <w:p w14:paraId="36793CA5" w14:textId="77777777" w:rsidR="009A3574" w:rsidRDefault="009A3574" w:rsidP="009A3574">
      <w:pPr>
        <w:pStyle w:val="ListParagraph"/>
        <w:spacing w:line="360" w:lineRule="auto"/>
        <w:jc w:val="both"/>
      </w:pPr>
      <w:r>
        <w:tab/>
        <w:t>Mengimplementasikan solusi yang dihasilkan dalam lingkungan yang relevan atau dalam konteks aplikasi yang sesuai.</w:t>
      </w:r>
    </w:p>
    <w:p w14:paraId="6418671F" w14:textId="77777777" w:rsidR="009A3574" w:rsidRDefault="009A3574" w:rsidP="009A3574">
      <w:pPr>
        <w:pStyle w:val="ListParagraph"/>
        <w:numPr>
          <w:ilvl w:val="0"/>
          <w:numId w:val="18"/>
        </w:numPr>
        <w:spacing w:line="360" w:lineRule="auto"/>
        <w:jc w:val="both"/>
      </w:pPr>
      <w:r>
        <w:lastRenderedPageBreak/>
        <w:t>Evaluasi dan Validasi</w:t>
      </w:r>
    </w:p>
    <w:p w14:paraId="173900A8" w14:textId="77777777" w:rsidR="009A3574" w:rsidRDefault="009A3574" w:rsidP="009A3574">
      <w:pPr>
        <w:pStyle w:val="ListParagraph"/>
        <w:spacing w:line="360" w:lineRule="auto"/>
        <w:jc w:val="both"/>
      </w:pPr>
      <w:r>
        <w:tab/>
        <w:t>Mengevaluasi solusi yang diimplementasikan dan melakukan validasi terhadap keberhasilan dan efektivitas solusi yang dikembangkan, berdasarkan parameter yang ditetapkan sebelumnya.</w:t>
      </w:r>
    </w:p>
    <w:p w14:paraId="00DAF232" w14:textId="77777777" w:rsidR="009A3574" w:rsidRDefault="009A3574" w:rsidP="009A3574">
      <w:pPr>
        <w:pStyle w:val="ListParagraph"/>
        <w:numPr>
          <w:ilvl w:val="0"/>
          <w:numId w:val="18"/>
        </w:numPr>
        <w:spacing w:line="360" w:lineRule="auto"/>
        <w:jc w:val="both"/>
      </w:pPr>
      <w:r>
        <w:t>Dokumentasi dan Diseminasi</w:t>
      </w:r>
    </w:p>
    <w:p w14:paraId="6A8A0E60" w14:textId="77777777" w:rsidR="009A3574" w:rsidRPr="000B2FB1" w:rsidRDefault="009A3574" w:rsidP="009A3574">
      <w:pPr>
        <w:pStyle w:val="ListParagraph"/>
        <w:spacing w:line="360" w:lineRule="auto"/>
        <w:jc w:val="both"/>
      </w:pPr>
      <w:r>
        <w:rPr>
          <w:lang w:val="en-US"/>
        </w:rPr>
        <w:t>`</w:t>
      </w:r>
      <w:r>
        <w:rPr>
          <w:lang w:val="en-US"/>
        </w:rPr>
        <w:tab/>
      </w:r>
      <w:r>
        <w:t>Mendokumentasikan hasil penelitian, termasuk metode, temuan, dan rekomendasi. Melakukan diseminasi informasi melalui publikasi ilmiah, konferensi, atau laporan penelitian untuk berbagi pengetahuan dan kontribusi dengan komunitas ilmiah dan praktisi terkait.</w:t>
      </w:r>
    </w:p>
    <w:p w14:paraId="5396F482" w14:textId="04FBDFAC" w:rsidR="00434E58" w:rsidRPr="00B446EF" w:rsidRDefault="00800C30" w:rsidP="00610CA2">
      <w:pPr>
        <w:pStyle w:val="P-All"/>
        <w:rPr>
          <w:lang w:val="fi-FI"/>
        </w:rPr>
      </w:pPr>
      <w:r w:rsidRPr="004753CB">
        <w:t>Bagian ini menjelaskan tahap-tahap dalam metodologi penelitian yang digunakan. Contoh</w:t>
      </w:r>
      <w:r w:rsidR="00326670" w:rsidRPr="00B446EF">
        <w:rPr>
          <w:lang w:val="fi-FI"/>
        </w:rPr>
        <w:t>.</w:t>
      </w:r>
    </w:p>
    <w:p w14:paraId="500F7836" w14:textId="77777777" w:rsidR="00B446EF" w:rsidRDefault="00B446EF" w:rsidP="00610CA2">
      <w:pPr>
        <w:pStyle w:val="P-All"/>
      </w:pPr>
      <w:r>
        <w:t>Berikut tahapan-tahapan metodologi dalam penelitian ini, seperti pada Gambar 3.1.</w:t>
      </w:r>
    </w:p>
    <w:p w14:paraId="019BC6DA" w14:textId="77777777" w:rsidR="00B446EF" w:rsidRDefault="00B446EF" w:rsidP="00B446EF">
      <w:pPr>
        <w:keepNext/>
        <w:spacing w:line="360" w:lineRule="auto"/>
        <w:ind w:left="90"/>
        <w:jc w:val="center"/>
      </w:pPr>
      <w:r>
        <w:rPr>
          <w:lang w:val="en-US"/>
        </w:rPr>
        <w:drawing>
          <wp:inline distT="0" distB="0" distL="0" distR="0" wp14:anchorId="2A23E657" wp14:editId="3D30BCD8">
            <wp:extent cx="3182179" cy="2428875"/>
            <wp:effectExtent l="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7"/>
                    <pic:cNvPicPr>
                      <a:picLocks noChangeAspect="1" noChangeArrowheads="1"/>
                    </pic:cNvPicPr>
                  </pic:nvPicPr>
                  <pic:blipFill>
                    <a:blip r:embed="rId23">
                      <a:extLst>
                        <a:ext uri="{28A0092B-C50C-407E-A947-70E740481C1C}">
                          <a14:useLocalDpi xmlns:a14="http://schemas.microsoft.com/office/drawing/2010/main" val="0"/>
                        </a:ext>
                      </a:extLst>
                    </a:blip>
                    <a:srcRect l="31557" t="13805" r="18002" b="7071"/>
                    <a:stretch>
                      <a:fillRect/>
                    </a:stretch>
                  </pic:blipFill>
                  <pic:spPr>
                    <a:xfrm>
                      <a:off x="0" y="0"/>
                      <a:ext cx="3186250" cy="2431982"/>
                    </a:xfrm>
                    <a:prstGeom prst="rect">
                      <a:avLst/>
                    </a:prstGeom>
                    <a:noFill/>
                    <a:ln>
                      <a:noFill/>
                    </a:ln>
                  </pic:spPr>
                </pic:pic>
              </a:graphicData>
            </a:graphic>
          </wp:inline>
        </w:drawing>
      </w:r>
    </w:p>
    <w:p w14:paraId="7C8394B1" w14:textId="07FE5F09" w:rsidR="00B446EF" w:rsidRPr="00B446EF" w:rsidRDefault="00B446EF" w:rsidP="00610CA2">
      <w:pPr>
        <w:pStyle w:val="Caption"/>
      </w:pPr>
      <w:bookmarkStart w:id="57" w:name="_Toc58400431"/>
      <w:bookmarkStart w:id="58" w:name="_Toc58400856"/>
      <w:r>
        <w:t xml:space="preserve">Gambar 3. </w:t>
      </w:r>
      <w:r>
        <w:fldChar w:fldCharType="begin"/>
      </w:r>
      <w:r>
        <w:instrText xml:space="preserve"> SEQ Gambar_3. \* ARABIC </w:instrText>
      </w:r>
      <w:r>
        <w:fldChar w:fldCharType="separate"/>
      </w:r>
      <w:r>
        <w:t>1</w:t>
      </w:r>
      <w:r>
        <w:fldChar w:fldCharType="end"/>
      </w:r>
      <w:r w:rsidRPr="00B446EF">
        <w:t xml:space="preserve"> Tahapan Penelitian </w:t>
      </w:r>
      <w:sdt>
        <w:sdtPr>
          <w:rPr>
            <w:color w:val="000000"/>
            <w:szCs w:val="20"/>
          </w:rPr>
          <w:id w:val="-630246689"/>
        </w:sdtPr>
        <w:sdtContent>
          <w:r>
            <w:rPr>
              <w:color w:val="000000"/>
              <w:szCs w:val="20"/>
            </w:rPr>
            <w:fldChar w:fldCharType="begin"/>
          </w:r>
          <w:r w:rsidRPr="00B446EF">
            <w:rPr>
              <w:szCs w:val="20"/>
            </w:rPr>
            <w:instrText xml:space="preserve"> CITATION Efr05 \l 1033 </w:instrText>
          </w:r>
          <w:r>
            <w:rPr>
              <w:color w:val="000000"/>
              <w:szCs w:val="20"/>
            </w:rPr>
            <w:fldChar w:fldCharType="separate"/>
          </w:r>
          <w:r w:rsidR="00610CA2" w:rsidRPr="00610CA2">
            <w:rPr>
              <w:szCs w:val="20"/>
            </w:rPr>
            <w:t>(Turban, 2005)</w:t>
          </w:r>
          <w:r>
            <w:rPr>
              <w:color w:val="000000"/>
              <w:szCs w:val="20"/>
            </w:rPr>
            <w:fldChar w:fldCharType="end"/>
          </w:r>
        </w:sdtContent>
      </w:sdt>
      <w:bookmarkEnd w:id="57"/>
      <w:bookmarkEnd w:id="58"/>
    </w:p>
    <w:p w14:paraId="4F940793" w14:textId="77777777" w:rsidR="00C00EDD" w:rsidRDefault="00B446EF" w:rsidP="00610CA2">
      <w:pPr>
        <w:pStyle w:val="P-All"/>
      </w:pPr>
      <w:r w:rsidRPr="00B446EF">
        <w:t xml:space="preserve">Selanjutnya jelaskan tahap-tahap yang tertera pada Gambar 3.1 tersebut, dipisah menjadi Sub-Bab, misalnya : </w:t>
      </w:r>
      <w:r w:rsidR="00C00EDD" w:rsidRPr="00C00EDD">
        <w:t xml:space="preserve"> </w:t>
      </w:r>
    </w:p>
    <w:p w14:paraId="4E642514" w14:textId="64E659A9" w:rsidR="00F22F72" w:rsidRDefault="00F22F72" w:rsidP="00F22F72">
      <w:pPr>
        <w:pStyle w:val="Heading3"/>
      </w:pPr>
      <w:bookmarkStart w:id="59" w:name="_Toc189305343"/>
      <w:r>
        <w:t>3.</w:t>
      </w:r>
      <w:r w:rsidR="00086A5B">
        <w:rPr>
          <w:lang w:val="en-US"/>
        </w:rPr>
        <w:t>5</w:t>
      </w:r>
      <w:r>
        <w:t>.1 Tahap Intelegensi</w:t>
      </w:r>
      <w:bookmarkEnd w:id="59"/>
    </w:p>
    <w:p w14:paraId="395D1D96" w14:textId="77777777" w:rsidR="003574F8" w:rsidRDefault="003574F8" w:rsidP="003574F8"/>
    <w:p w14:paraId="72EF5ABC" w14:textId="55D65F91" w:rsidR="00F22F72" w:rsidRDefault="00F22F72" w:rsidP="00F22F72">
      <w:pPr>
        <w:pStyle w:val="Heading3"/>
      </w:pPr>
      <w:bookmarkStart w:id="60" w:name="_Toc189305344"/>
      <w:r>
        <w:t>3.</w:t>
      </w:r>
      <w:r w:rsidR="00086A5B">
        <w:rPr>
          <w:lang w:val="en-US"/>
        </w:rPr>
        <w:t>5</w:t>
      </w:r>
      <w:r>
        <w:t>.2 Tahap Desain</w:t>
      </w:r>
      <w:bookmarkEnd w:id="60"/>
    </w:p>
    <w:p w14:paraId="6378E2C5" w14:textId="242FE836" w:rsidR="00F22F72" w:rsidRPr="005A2A21" w:rsidRDefault="00F22F72" w:rsidP="00F22F72">
      <w:pPr>
        <w:pStyle w:val="Heading4"/>
      </w:pPr>
      <w:r w:rsidRPr="005A2A21">
        <w:t>3.</w:t>
      </w:r>
      <w:r w:rsidR="00086A5B">
        <w:rPr>
          <w:lang w:val="en-US"/>
        </w:rPr>
        <w:t>5</w:t>
      </w:r>
      <w:r w:rsidRPr="005A2A21">
        <w:t>.2.1</w:t>
      </w:r>
      <w:r w:rsidRPr="005A2A21">
        <w:tab/>
        <w:t>Flowchart Sistem</w:t>
      </w:r>
    </w:p>
    <w:p w14:paraId="2FA07ECD" w14:textId="6B87E4A4" w:rsidR="00F22F72" w:rsidRPr="005036B5" w:rsidRDefault="00F22F72" w:rsidP="00F22F72">
      <w:pPr>
        <w:pStyle w:val="Heading4"/>
        <w:rPr>
          <w:lang w:val="en-US"/>
        </w:rPr>
      </w:pPr>
      <w:r w:rsidRPr="005A2A21">
        <w:t>3.</w:t>
      </w:r>
      <w:r w:rsidR="00086A5B">
        <w:rPr>
          <w:lang w:val="en-US"/>
        </w:rPr>
        <w:t>5</w:t>
      </w:r>
      <w:r w:rsidRPr="005A2A21">
        <w:t>.2.2 Perancangan DFD</w:t>
      </w:r>
      <w:r w:rsidR="005036B5">
        <w:rPr>
          <w:lang w:val="en-US"/>
        </w:rPr>
        <w:t xml:space="preserve"> / UML</w:t>
      </w:r>
    </w:p>
    <w:p w14:paraId="3B2D5324" w14:textId="67A0C14D" w:rsidR="00F22F72" w:rsidRPr="005A2A21" w:rsidRDefault="00F22F72" w:rsidP="00F22F72">
      <w:pPr>
        <w:pStyle w:val="Heading4"/>
      </w:pPr>
      <w:r w:rsidRPr="005A2A21">
        <w:lastRenderedPageBreak/>
        <w:t>3.</w:t>
      </w:r>
      <w:r w:rsidR="00086A5B">
        <w:rPr>
          <w:lang w:val="en-US"/>
        </w:rPr>
        <w:t>5</w:t>
      </w:r>
      <w:r w:rsidRPr="005A2A21">
        <w:t>.2.3</w:t>
      </w:r>
      <w:r w:rsidRPr="005A2A21">
        <w:tab/>
        <w:t>Perancangan Database</w:t>
      </w:r>
    </w:p>
    <w:p w14:paraId="54DB6FA8" w14:textId="1CBC19BF" w:rsidR="00F22F72" w:rsidRDefault="00F22F72" w:rsidP="00F22F72">
      <w:pPr>
        <w:pStyle w:val="Heading4"/>
      </w:pPr>
      <w:r w:rsidRPr="005A2A21">
        <w:t>3.</w:t>
      </w:r>
      <w:r w:rsidR="00086A5B">
        <w:rPr>
          <w:lang w:val="en-US"/>
        </w:rPr>
        <w:t>5</w:t>
      </w:r>
      <w:r w:rsidRPr="005A2A21">
        <w:t>.2.4</w:t>
      </w:r>
      <w:r w:rsidRPr="005A2A21">
        <w:tab/>
        <w:t>Rancangan Antar Muka</w:t>
      </w:r>
    </w:p>
    <w:p w14:paraId="431A6FC2" w14:textId="77777777" w:rsidR="003574F8" w:rsidRPr="003574F8" w:rsidRDefault="003574F8" w:rsidP="003574F8"/>
    <w:p w14:paraId="0157693C" w14:textId="3102B523" w:rsidR="00F22F72" w:rsidRDefault="00F22F72" w:rsidP="00F22F72">
      <w:pPr>
        <w:pStyle w:val="Heading3"/>
      </w:pPr>
      <w:bookmarkStart w:id="61" w:name="_Toc189305345"/>
      <w:r>
        <w:t>3.</w:t>
      </w:r>
      <w:r w:rsidR="00086A5B">
        <w:rPr>
          <w:lang w:val="en-US"/>
        </w:rPr>
        <w:t>5</w:t>
      </w:r>
      <w:r>
        <w:t>.3 Tahap Implementasi</w:t>
      </w:r>
      <w:bookmarkEnd w:id="61"/>
    </w:p>
    <w:p w14:paraId="20BAF9C0" w14:textId="77777777" w:rsidR="003574F8" w:rsidRDefault="003574F8" w:rsidP="003574F8"/>
    <w:p w14:paraId="2363C2FD" w14:textId="26EBE3EA" w:rsidR="00C00EDD" w:rsidRDefault="00F22F72" w:rsidP="00F22F72">
      <w:pPr>
        <w:pStyle w:val="Heading3"/>
      </w:pPr>
      <w:bookmarkStart w:id="62" w:name="_Toc189305346"/>
      <w:bookmarkStart w:id="63" w:name="_GoBack"/>
      <w:bookmarkEnd w:id="63"/>
      <w:r>
        <w:t>3.</w:t>
      </w:r>
      <w:r w:rsidR="00086A5B">
        <w:rPr>
          <w:lang w:val="en-US"/>
        </w:rPr>
        <w:t>5</w:t>
      </w:r>
      <w:r>
        <w:t>.</w:t>
      </w:r>
      <w:r w:rsidRPr="00790250">
        <w:t>4</w:t>
      </w:r>
      <w:r>
        <w:t xml:space="preserve"> Tahap Pemilihan</w:t>
      </w:r>
      <w:bookmarkEnd w:id="62"/>
    </w:p>
    <w:p w14:paraId="1F4B4574" w14:textId="7CF37887" w:rsidR="00C00EDD" w:rsidRPr="00C00EDD" w:rsidRDefault="00C00EDD" w:rsidP="00C00EDD">
      <w:pPr>
        <w:ind w:firstLine="720"/>
        <w:sectPr w:rsidR="00C00EDD" w:rsidRPr="00C00EDD" w:rsidSect="00584959">
          <w:footerReference w:type="default" r:id="rId24"/>
          <w:headerReference w:type="first" r:id="rId25"/>
          <w:pgSz w:w="11900" w:h="16840"/>
          <w:pgMar w:top="2268" w:right="1701" w:bottom="1701" w:left="2268" w:header="708" w:footer="708" w:gutter="0"/>
          <w:cols w:space="708"/>
          <w:titlePg/>
          <w:docGrid w:linePitch="360"/>
        </w:sectPr>
      </w:pPr>
    </w:p>
    <w:p w14:paraId="658CCCA2" w14:textId="2F4685F2" w:rsidR="002410E4" w:rsidRPr="004753CB" w:rsidRDefault="002410E4" w:rsidP="00CD4076">
      <w:pPr>
        <w:pStyle w:val="Heading1"/>
      </w:pPr>
      <w:bookmarkStart w:id="64" w:name="_Toc189305347"/>
      <w:r w:rsidRPr="004753CB">
        <w:lastRenderedPageBreak/>
        <w:t>BAB IV</w:t>
      </w:r>
      <w:r w:rsidR="00EE1C52">
        <w:br/>
      </w:r>
      <w:r w:rsidR="003574F8" w:rsidRPr="00790250">
        <w:t>HASIL</w:t>
      </w:r>
      <w:r w:rsidRPr="004753CB">
        <w:t xml:space="preserve"> DAN PEMBAHASAN</w:t>
      </w:r>
      <w:bookmarkEnd w:id="64"/>
    </w:p>
    <w:p w14:paraId="412C4639" w14:textId="77777777" w:rsidR="003574F8" w:rsidRDefault="003574F8" w:rsidP="003574F8"/>
    <w:p w14:paraId="04BBE940" w14:textId="09D4BB90" w:rsidR="009C0146" w:rsidRPr="00790250" w:rsidRDefault="003574F8" w:rsidP="003574F8">
      <w:pPr>
        <w:pStyle w:val="Heading2"/>
        <w:rPr>
          <w:lang w:val="id-ID"/>
        </w:rPr>
      </w:pPr>
      <w:bookmarkStart w:id="65" w:name="_Toc189305348"/>
      <w:r w:rsidRPr="00790250">
        <w:rPr>
          <w:lang w:val="id-ID"/>
        </w:rPr>
        <w:t xml:space="preserve">4.1 </w:t>
      </w:r>
      <w:r w:rsidR="009C0146" w:rsidRPr="00790250">
        <w:rPr>
          <w:lang w:val="id-ID"/>
        </w:rPr>
        <w:t>Hasil Penelitian</w:t>
      </w:r>
      <w:bookmarkEnd w:id="65"/>
    </w:p>
    <w:p w14:paraId="1BB309D4" w14:textId="196EE1BD" w:rsidR="00F83908" w:rsidRPr="004753CB" w:rsidRDefault="00C81890" w:rsidP="00610CA2">
      <w:pPr>
        <w:pStyle w:val="P-All"/>
      </w:pPr>
      <w:r w:rsidRPr="004753CB">
        <w:t>Tuliskan penemuan-penemuan baru yang dihasilkan dalam penelitian yang dilakukan.</w:t>
      </w:r>
      <w:r w:rsidR="00F54F02" w:rsidRPr="004753CB">
        <w:t xml:space="preserve"> Jika terdapat </w:t>
      </w:r>
      <w:r w:rsidR="00F54F02" w:rsidRPr="00811DC2">
        <w:t>beberapa</w:t>
      </w:r>
      <w:r w:rsidR="00F54F02" w:rsidRPr="004753CB">
        <w:t xml:space="preserve"> hasil, dapat ditambahkan sebagai sub bab tersendiri (4.1.1, 4.1.2, 4.1.3,…..)</w:t>
      </w:r>
      <w:r w:rsidR="00D866C6" w:rsidRPr="004753CB">
        <w:t>.</w:t>
      </w:r>
    </w:p>
    <w:p w14:paraId="303FAACE" w14:textId="7E08070D" w:rsidR="009C0146" w:rsidRPr="00790250" w:rsidRDefault="003574F8" w:rsidP="003574F8">
      <w:pPr>
        <w:pStyle w:val="Heading2"/>
        <w:rPr>
          <w:lang w:val="fi-FI"/>
        </w:rPr>
      </w:pPr>
      <w:bookmarkStart w:id="66" w:name="_Toc189305349"/>
      <w:r w:rsidRPr="00790250">
        <w:rPr>
          <w:lang w:val="fi-FI"/>
        </w:rPr>
        <w:t xml:space="preserve">4.2 </w:t>
      </w:r>
      <w:r w:rsidR="009C0146" w:rsidRPr="00790250">
        <w:rPr>
          <w:lang w:val="fi-FI"/>
        </w:rPr>
        <w:t>Analisis</w:t>
      </w:r>
      <w:r w:rsidR="00406287" w:rsidRPr="00790250">
        <w:rPr>
          <w:lang w:val="fi-FI"/>
        </w:rPr>
        <w:t xml:space="preserve"> dan Pembahasan</w:t>
      </w:r>
      <w:bookmarkEnd w:id="66"/>
    </w:p>
    <w:p w14:paraId="0ECC63F3" w14:textId="53F097A7" w:rsidR="0034460E" w:rsidRPr="004753CB" w:rsidRDefault="006B0F3C" w:rsidP="00610CA2">
      <w:pPr>
        <w:pStyle w:val="P-All"/>
      </w:pPr>
      <w:r w:rsidRPr="004753CB">
        <w:t>Tuliskan hasil analisis terhadap hasil penelitian. Tambahkan pula gambar, tabel, ataupun grafik yang memperkuat analisis penelitian.</w:t>
      </w:r>
      <w:r w:rsidR="00152C2E" w:rsidRPr="004753CB">
        <w:t xml:space="preserve"> Tambahkan beberapa pembahasan tentang hasil analisis yang dihubungkan dengan metodologi penelitian yang digunakan.</w:t>
      </w:r>
      <w:r w:rsidR="007D0F55" w:rsidRPr="004753CB">
        <w:t xml:space="preserve"> Pada bagian ini dapat ditambahkan sub bab tersendiri (4.2.1, 4.2.2, 4.2.3, 4.2.4, </w:t>
      </w:r>
      <w:r w:rsidR="006455DD" w:rsidRPr="004753CB">
        <w:t>4.2.5, 4.2.6,</w:t>
      </w:r>
      <w:r w:rsidR="007D0F55" w:rsidRPr="004753CB">
        <w:t>.....) jika memang diperlukan.</w:t>
      </w:r>
    </w:p>
    <w:p w14:paraId="1B6056F8" w14:textId="77777777" w:rsidR="00152C2E" w:rsidRPr="004753CB" w:rsidRDefault="00152C2E" w:rsidP="004C3E14">
      <w:pPr>
        <w:pStyle w:val="ListParagraph"/>
      </w:pPr>
    </w:p>
    <w:p w14:paraId="1C950152" w14:textId="14AF8B95" w:rsidR="00152C2E" w:rsidRDefault="00307975" w:rsidP="00307975">
      <w:pPr>
        <w:pStyle w:val="ListParagraph"/>
        <w:tabs>
          <w:tab w:val="left" w:pos="2143"/>
        </w:tabs>
      </w:pPr>
      <w:r w:rsidRPr="00307975">
        <w:t>Hasil Pengujian keseluruhan sistem</w:t>
      </w:r>
    </w:p>
    <w:p w14:paraId="16476743" w14:textId="6138A45B" w:rsidR="00B95291" w:rsidRDefault="00B95291" w:rsidP="004C3E14">
      <w:pPr>
        <w:pStyle w:val="ListParagraph"/>
      </w:pPr>
    </w:p>
    <w:tbl>
      <w:tblPr>
        <w:tblStyle w:val="TableGrid"/>
        <w:tblW w:w="7938" w:type="dxa"/>
        <w:tblInd w:w="-5" w:type="dxa"/>
        <w:tblLook w:val="04A0" w:firstRow="1" w:lastRow="0" w:firstColumn="1" w:lastColumn="0" w:noHBand="0" w:noVBand="1"/>
      </w:tblPr>
      <w:tblGrid>
        <w:gridCol w:w="1456"/>
        <w:gridCol w:w="934"/>
        <w:gridCol w:w="935"/>
        <w:gridCol w:w="1170"/>
        <w:gridCol w:w="1104"/>
        <w:gridCol w:w="2339"/>
      </w:tblGrid>
      <w:tr w:rsidR="00B95291" w14:paraId="50589BF4" w14:textId="0132D992" w:rsidTr="00B0435A">
        <w:tc>
          <w:tcPr>
            <w:tcW w:w="1456" w:type="dxa"/>
          </w:tcPr>
          <w:p w14:paraId="2C2E7DEA" w14:textId="53DB606A" w:rsidR="00B95291" w:rsidRPr="00B95291" w:rsidRDefault="006A71E8" w:rsidP="004C3E14">
            <w:pPr>
              <w:pStyle w:val="ListParagraph"/>
              <w:ind w:left="0"/>
              <w:rPr>
                <w:lang w:val="en-US"/>
              </w:rPr>
            </w:pPr>
            <w:r>
              <w:rPr>
                <w:lang w:val="en-US"/>
              </w:rPr>
              <w:t xml:space="preserve">Percobaan </w:t>
            </w:r>
            <w:r>
              <w:rPr>
                <w:lang w:val="en-US"/>
              </w:rPr>
              <w:br/>
              <w:t>Ke-</w:t>
            </w:r>
          </w:p>
        </w:tc>
        <w:tc>
          <w:tcPr>
            <w:tcW w:w="934" w:type="dxa"/>
          </w:tcPr>
          <w:p w14:paraId="0EA152A7" w14:textId="4924B0BC" w:rsidR="00B95291" w:rsidRPr="004207E5" w:rsidRDefault="007D5820" w:rsidP="004C3E14">
            <w:pPr>
              <w:pStyle w:val="ListParagraph"/>
              <w:ind w:left="0"/>
              <w:rPr>
                <w:lang w:val="en-US"/>
              </w:rPr>
            </w:pPr>
            <w:r>
              <w:rPr>
                <w:lang w:val="en-US"/>
              </w:rPr>
              <w:t>Waktu (RTC)</w:t>
            </w:r>
          </w:p>
        </w:tc>
        <w:tc>
          <w:tcPr>
            <w:tcW w:w="935" w:type="dxa"/>
          </w:tcPr>
          <w:p w14:paraId="5DEC7F92" w14:textId="47DCB39B" w:rsidR="00B95291" w:rsidRPr="004207E5" w:rsidRDefault="006D1A79" w:rsidP="004C3E14">
            <w:pPr>
              <w:pStyle w:val="ListParagraph"/>
              <w:ind w:left="0"/>
              <w:rPr>
                <w:lang w:val="en-US"/>
              </w:rPr>
            </w:pPr>
            <w:r>
              <w:rPr>
                <w:lang w:val="en-US"/>
              </w:rPr>
              <w:t xml:space="preserve">Status </w:t>
            </w:r>
            <w:r w:rsidR="00010049">
              <w:rPr>
                <w:lang w:val="en-US"/>
              </w:rPr>
              <w:t>Buzzer</w:t>
            </w:r>
          </w:p>
        </w:tc>
        <w:tc>
          <w:tcPr>
            <w:tcW w:w="4613" w:type="dxa"/>
            <w:gridSpan w:val="3"/>
          </w:tcPr>
          <w:p w14:paraId="16D16B3E" w14:textId="403C7F77" w:rsidR="00B95291" w:rsidRDefault="00B95291" w:rsidP="00B95291">
            <w:pPr>
              <w:pStyle w:val="ListParagraph"/>
              <w:ind w:left="0"/>
              <w:jc w:val="center"/>
              <w:rPr>
                <w:lang w:val="en-US"/>
              </w:rPr>
            </w:pPr>
            <w:r>
              <w:rPr>
                <w:lang w:val="en-US"/>
              </w:rPr>
              <w:t>Tampilan Lcd</w:t>
            </w:r>
          </w:p>
        </w:tc>
      </w:tr>
      <w:tr w:rsidR="00B95291" w14:paraId="659AD3D5" w14:textId="7B0BDBA6" w:rsidTr="00B0435A">
        <w:tc>
          <w:tcPr>
            <w:tcW w:w="1456" w:type="dxa"/>
          </w:tcPr>
          <w:p w14:paraId="7263C265" w14:textId="16027428" w:rsidR="00B95291" w:rsidRPr="00767B5D" w:rsidRDefault="00B95291" w:rsidP="00767B5D">
            <w:pPr>
              <w:pStyle w:val="ListParagraph"/>
              <w:numPr>
                <w:ilvl w:val="0"/>
                <w:numId w:val="13"/>
              </w:numPr>
              <w:rPr>
                <w:lang w:val="en-US"/>
              </w:rPr>
            </w:pPr>
          </w:p>
        </w:tc>
        <w:tc>
          <w:tcPr>
            <w:tcW w:w="934" w:type="dxa"/>
          </w:tcPr>
          <w:p w14:paraId="782585F6" w14:textId="77777777" w:rsidR="00B95291" w:rsidRDefault="00B95291" w:rsidP="004C3E14">
            <w:pPr>
              <w:pStyle w:val="ListParagraph"/>
              <w:ind w:left="0"/>
            </w:pPr>
          </w:p>
        </w:tc>
        <w:tc>
          <w:tcPr>
            <w:tcW w:w="935" w:type="dxa"/>
          </w:tcPr>
          <w:p w14:paraId="52913683" w14:textId="77777777" w:rsidR="00B95291" w:rsidRDefault="00B95291" w:rsidP="004C3E14">
            <w:pPr>
              <w:pStyle w:val="ListParagraph"/>
              <w:ind w:left="0"/>
            </w:pPr>
          </w:p>
        </w:tc>
        <w:tc>
          <w:tcPr>
            <w:tcW w:w="1170" w:type="dxa"/>
          </w:tcPr>
          <w:p w14:paraId="27E51B14" w14:textId="581C679D" w:rsidR="00B95291" w:rsidRPr="00B95291" w:rsidRDefault="00B95291" w:rsidP="00B95291">
            <w:pPr>
              <w:pStyle w:val="ListParagraph"/>
              <w:ind w:left="0"/>
              <w:jc w:val="center"/>
              <w:rPr>
                <w:lang w:val="en-US"/>
              </w:rPr>
            </w:pPr>
            <w:r>
              <w:rPr>
                <w:lang w:val="en-US"/>
              </w:rPr>
              <w:t>PPM</w:t>
            </w:r>
          </w:p>
        </w:tc>
        <w:tc>
          <w:tcPr>
            <w:tcW w:w="1104" w:type="dxa"/>
          </w:tcPr>
          <w:p w14:paraId="1B4C9FCA" w14:textId="0BB7A7E0" w:rsidR="00B95291" w:rsidRPr="00B95291" w:rsidRDefault="00B95291" w:rsidP="00B95291">
            <w:pPr>
              <w:pStyle w:val="ListParagraph"/>
              <w:ind w:left="0"/>
              <w:jc w:val="center"/>
              <w:rPr>
                <w:lang w:val="en-US"/>
              </w:rPr>
            </w:pPr>
            <w:r>
              <w:rPr>
                <w:lang w:val="en-US"/>
              </w:rPr>
              <w:t>mA</w:t>
            </w:r>
          </w:p>
        </w:tc>
        <w:tc>
          <w:tcPr>
            <w:tcW w:w="2339" w:type="dxa"/>
          </w:tcPr>
          <w:p w14:paraId="10F66881" w14:textId="20129D3F" w:rsidR="00B95291" w:rsidRDefault="00B95291" w:rsidP="00B95291">
            <w:pPr>
              <w:pStyle w:val="ListParagraph"/>
              <w:ind w:left="0"/>
              <w:jc w:val="center"/>
              <w:rPr>
                <w:lang w:val="en-US"/>
              </w:rPr>
            </w:pPr>
            <w:r>
              <w:rPr>
                <w:lang w:val="en-US"/>
              </w:rPr>
              <w:t>LEL</w:t>
            </w:r>
          </w:p>
        </w:tc>
      </w:tr>
      <w:tr w:rsidR="00B95291" w14:paraId="462CB6DE" w14:textId="77777777" w:rsidTr="00B0435A">
        <w:tc>
          <w:tcPr>
            <w:tcW w:w="1456" w:type="dxa"/>
          </w:tcPr>
          <w:p w14:paraId="7BAD5F13" w14:textId="77777777" w:rsidR="00B95291" w:rsidRDefault="00B95291" w:rsidP="00767B5D">
            <w:pPr>
              <w:pStyle w:val="ListParagraph"/>
              <w:numPr>
                <w:ilvl w:val="0"/>
                <w:numId w:val="13"/>
              </w:numPr>
            </w:pPr>
          </w:p>
        </w:tc>
        <w:tc>
          <w:tcPr>
            <w:tcW w:w="934" w:type="dxa"/>
          </w:tcPr>
          <w:p w14:paraId="45255AE8" w14:textId="77777777" w:rsidR="00B95291" w:rsidRDefault="00B95291" w:rsidP="004C3E14">
            <w:pPr>
              <w:pStyle w:val="ListParagraph"/>
              <w:ind w:left="0"/>
            </w:pPr>
          </w:p>
        </w:tc>
        <w:tc>
          <w:tcPr>
            <w:tcW w:w="935" w:type="dxa"/>
          </w:tcPr>
          <w:p w14:paraId="451D4BA0" w14:textId="77777777" w:rsidR="00B95291" w:rsidRDefault="00B95291" w:rsidP="004C3E14">
            <w:pPr>
              <w:pStyle w:val="ListParagraph"/>
              <w:ind w:left="0"/>
            </w:pPr>
          </w:p>
        </w:tc>
        <w:tc>
          <w:tcPr>
            <w:tcW w:w="1170" w:type="dxa"/>
          </w:tcPr>
          <w:p w14:paraId="0FEB0EB2" w14:textId="77777777" w:rsidR="00B95291" w:rsidRDefault="00B95291" w:rsidP="00B95291">
            <w:pPr>
              <w:pStyle w:val="ListParagraph"/>
              <w:ind w:left="0"/>
              <w:jc w:val="center"/>
              <w:rPr>
                <w:lang w:val="en-US"/>
              </w:rPr>
            </w:pPr>
          </w:p>
        </w:tc>
        <w:tc>
          <w:tcPr>
            <w:tcW w:w="1104" w:type="dxa"/>
          </w:tcPr>
          <w:p w14:paraId="479F86C6" w14:textId="77777777" w:rsidR="00B95291" w:rsidRDefault="00B95291" w:rsidP="00B95291">
            <w:pPr>
              <w:pStyle w:val="ListParagraph"/>
              <w:ind w:left="0"/>
              <w:jc w:val="center"/>
              <w:rPr>
                <w:lang w:val="en-US"/>
              </w:rPr>
            </w:pPr>
          </w:p>
        </w:tc>
        <w:tc>
          <w:tcPr>
            <w:tcW w:w="2339" w:type="dxa"/>
          </w:tcPr>
          <w:p w14:paraId="4E02380A" w14:textId="77777777" w:rsidR="00B95291" w:rsidRDefault="00B95291" w:rsidP="00B95291">
            <w:pPr>
              <w:pStyle w:val="ListParagraph"/>
              <w:ind w:left="0"/>
              <w:jc w:val="center"/>
              <w:rPr>
                <w:lang w:val="en-US"/>
              </w:rPr>
            </w:pPr>
          </w:p>
        </w:tc>
      </w:tr>
      <w:tr w:rsidR="00B95291" w14:paraId="2BC73E21" w14:textId="77777777" w:rsidTr="00B0435A">
        <w:tc>
          <w:tcPr>
            <w:tcW w:w="1456" w:type="dxa"/>
          </w:tcPr>
          <w:p w14:paraId="5881B940" w14:textId="77777777" w:rsidR="00B95291" w:rsidRDefault="00B95291" w:rsidP="00767B5D">
            <w:pPr>
              <w:pStyle w:val="ListParagraph"/>
              <w:numPr>
                <w:ilvl w:val="0"/>
                <w:numId w:val="13"/>
              </w:numPr>
            </w:pPr>
          </w:p>
        </w:tc>
        <w:tc>
          <w:tcPr>
            <w:tcW w:w="934" w:type="dxa"/>
          </w:tcPr>
          <w:p w14:paraId="03ACC4AA" w14:textId="77777777" w:rsidR="00B95291" w:rsidRDefault="00B95291" w:rsidP="004C3E14">
            <w:pPr>
              <w:pStyle w:val="ListParagraph"/>
              <w:ind w:left="0"/>
            </w:pPr>
          </w:p>
        </w:tc>
        <w:tc>
          <w:tcPr>
            <w:tcW w:w="935" w:type="dxa"/>
          </w:tcPr>
          <w:p w14:paraId="16015D44" w14:textId="77777777" w:rsidR="00B95291" w:rsidRDefault="00B95291" w:rsidP="004C3E14">
            <w:pPr>
              <w:pStyle w:val="ListParagraph"/>
              <w:ind w:left="0"/>
            </w:pPr>
          </w:p>
        </w:tc>
        <w:tc>
          <w:tcPr>
            <w:tcW w:w="1170" w:type="dxa"/>
          </w:tcPr>
          <w:p w14:paraId="4D63B353" w14:textId="77777777" w:rsidR="00B95291" w:rsidRDefault="00B95291" w:rsidP="00B95291">
            <w:pPr>
              <w:pStyle w:val="ListParagraph"/>
              <w:ind w:left="0"/>
              <w:jc w:val="center"/>
              <w:rPr>
                <w:lang w:val="en-US"/>
              </w:rPr>
            </w:pPr>
          </w:p>
        </w:tc>
        <w:tc>
          <w:tcPr>
            <w:tcW w:w="1104" w:type="dxa"/>
          </w:tcPr>
          <w:p w14:paraId="04E344C8" w14:textId="77777777" w:rsidR="00B95291" w:rsidRDefault="00B95291" w:rsidP="00B95291">
            <w:pPr>
              <w:pStyle w:val="ListParagraph"/>
              <w:ind w:left="0"/>
              <w:jc w:val="center"/>
              <w:rPr>
                <w:lang w:val="en-US"/>
              </w:rPr>
            </w:pPr>
          </w:p>
        </w:tc>
        <w:tc>
          <w:tcPr>
            <w:tcW w:w="2339" w:type="dxa"/>
          </w:tcPr>
          <w:p w14:paraId="1DD26707" w14:textId="77777777" w:rsidR="00B95291" w:rsidRDefault="00B95291" w:rsidP="00B95291">
            <w:pPr>
              <w:pStyle w:val="ListParagraph"/>
              <w:ind w:left="0"/>
              <w:jc w:val="center"/>
              <w:rPr>
                <w:lang w:val="en-US"/>
              </w:rPr>
            </w:pPr>
          </w:p>
        </w:tc>
      </w:tr>
    </w:tbl>
    <w:p w14:paraId="75353A28" w14:textId="05876876" w:rsidR="004C3EE2" w:rsidRDefault="004C3EE2" w:rsidP="004C3E14">
      <w:pPr>
        <w:pStyle w:val="ListParagraph"/>
      </w:pPr>
    </w:p>
    <w:p w14:paraId="36BF2386" w14:textId="57409262" w:rsidR="004C3EE2" w:rsidRDefault="004C3EE2" w:rsidP="004C3E14">
      <w:pPr>
        <w:pStyle w:val="ListParagraph"/>
      </w:pPr>
    </w:p>
    <w:p w14:paraId="633C8D5F" w14:textId="77777777" w:rsidR="004C3EE2" w:rsidRDefault="004C3EE2" w:rsidP="004C3E14">
      <w:pPr>
        <w:pStyle w:val="ListParagraph"/>
      </w:pPr>
    </w:p>
    <w:p w14:paraId="23FCFC68" w14:textId="1027B0CD" w:rsidR="004F2E60" w:rsidRDefault="004F2E60" w:rsidP="004F2E60">
      <w:pPr>
        <w:tabs>
          <w:tab w:val="left" w:pos="1306"/>
        </w:tabs>
      </w:pPr>
      <w:r>
        <w:tab/>
      </w:r>
    </w:p>
    <w:p w14:paraId="5DB653C8" w14:textId="5CC97DF5" w:rsidR="004F2E60" w:rsidRPr="004F2E60" w:rsidRDefault="004F2E60" w:rsidP="004F2E60">
      <w:pPr>
        <w:tabs>
          <w:tab w:val="left" w:pos="1306"/>
        </w:tabs>
        <w:rPr>
          <w:lang w:val="en-US"/>
        </w:rPr>
      </w:pPr>
      <w:r>
        <w:rPr>
          <w:lang w:val="en-US"/>
        </w:rPr>
        <w:t>Tabel pengujian RTC</w:t>
      </w:r>
    </w:p>
    <w:p w14:paraId="70C8743F" w14:textId="77777777" w:rsidR="004F2E60" w:rsidRPr="004F2E60" w:rsidRDefault="004F2E60" w:rsidP="004F2E60">
      <w:pPr>
        <w:tabs>
          <w:tab w:val="left" w:pos="1306"/>
        </w:tabs>
      </w:pPr>
      <w:r>
        <w:tab/>
      </w:r>
    </w:p>
    <w:tbl>
      <w:tblPr>
        <w:tblStyle w:val="TableGrid"/>
        <w:tblW w:w="0" w:type="auto"/>
        <w:tblLook w:val="04A0" w:firstRow="1" w:lastRow="0" w:firstColumn="1" w:lastColumn="0" w:noHBand="0" w:noVBand="1"/>
      </w:tblPr>
      <w:tblGrid>
        <w:gridCol w:w="1583"/>
        <w:gridCol w:w="1584"/>
        <w:gridCol w:w="1584"/>
        <w:gridCol w:w="1585"/>
        <w:gridCol w:w="1585"/>
      </w:tblGrid>
      <w:tr w:rsidR="00E658F3" w14:paraId="6D33AD58" w14:textId="08FEBEEE" w:rsidTr="00E658F3">
        <w:tc>
          <w:tcPr>
            <w:tcW w:w="1583" w:type="dxa"/>
          </w:tcPr>
          <w:p w14:paraId="55D642FF" w14:textId="71157144" w:rsidR="00E658F3" w:rsidRPr="005F25FA" w:rsidRDefault="00E658F3" w:rsidP="004F2E60">
            <w:pPr>
              <w:tabs>
                <w:tab w:val="left" w:pos="1306"/>
              </w:tabs>
              <w:rPr>
                <w:lang w:val="en-US"/>
              </w:rPr>
            </w:pPr>
            <w:r>
              <w:rPr>
                <w:lang w:val="en-US"/>
              </w:rPr>
              <w:t>Pengujian ke-</w:t>
            </w:r>
          </w:p>
        </w:tc>
        <w:tc>
          <w:tcPr>
            <w:tcW w:w="1584" w:type="dxa"/>
          </w:tcPr>
          <w:p w14:paraId="17D50981" w14:textId="1BF2FFA5" w:rsidR="00E658F3" w:rsidRPr="005F25FA" w:rsidRDefault="00E658F3" w:rsidP="004F2E60">
            <w:pPr>
              <w:tabs>
                <w:tab w:val="left" w:pos="1306"/>
              </w:tabs>
              <w:rPr>
                <w:lang w:val="en-US"/>
              </w:rPr>
            </w:pPr>
            <w:r>
              <w:rPr>
                <w:lang w:val="en-US"/>
              </w:rPr>
              <w:t>Waktu ( Jam )</w:t>
            </w:r>
          </w:p>
        </w:tc>
        <w:tc>
          <w:tcPr>
            <w:tcW w:w="1584" w:type="dxa"/>
          </w:tcPr>
          <w:p w14:paraId="62DA5DAC" w14:textId="0EE178EA" w:rsidR="00E658F3" w:rsidRPr="005F25FA" w:rsidRDefault="00E658F3" w:rsidP="004F2E60">
            <w:pPr>
              <w:tabs>
                <w:tab w:val="left" w:pos="1306"/>
              </w:tabs>
              <w:rPr>
                <w:lang w:val="en-US"/>
              </w:rPr>
            </w:pPr>
            <w:r>
              <w:rPr>
                <w:lang w:val="en-US"/>
              </w:rPr>
              <w:t>Waktu ( RTC)</w:t>
            </w:r>
          </w:p>
        </w:tc>
        <w:tc>
          <w:tcPr>
            <w:tcW w:w="1585" w:type="dxa"/>
          </w:tcPr>
          <w:p w14:paraId="6E487815" w14:textId="45B59F80" w:rsidR="00E658F3" w:rsidRPr="005F25FA" w:rsidRDefault="00E658F3" w:rsidP="004F2E60">
            <w:pPr>
              <w:tabs>
                <w:tab w:val="left" w:pos="1306"/>
              </w:tabs>
              <w:rPr>
                <w:lang w:val="en-US"/>
              </w:rPr>
            </w:pPr>
            <w:r>
              <w:rPr>
                <w:lang w:val="en-US"/>
              </w:rPr>
              <w:t>Selisih</w:t>
            </w:r>
          </w:p>
        </w:tc>
        <w:tc>
          <w:tcPr>
            <w:tcW w:w="1585" w:type="dxa"/>
          </w:tcPr>
          <w:p w14:paraId="2FEF6416" w14:textId="3F249811" w:rsidR="00E658F3" w:rsidRDefault="00E658F3" w:rsidP="004F2E60">
            <w:pPr>
              <w:tabs>
                <w:tab w:val="left" w:pos="1306"/>
              </w:tabs>
              <w:rPr>
                <w:lang w:val="en-US"/>
              </w:rPr>
            </w:pPr>
            <w:r>
              <w:rPr>
                <w:lang w:val="en-US"/>
              </w:rPr>
              <w:t>Ket</w:t>
            </w:r>
          </w:p>
        </w:tc>
      </w:tr>
      <w:tr w:rsidR="00E658F3" w14:paraId="484AAA5C" w14:textId="0DDF7F9B" w:rsidTr="00E658F3">
        <w:tc>
          <w:tcPr>
            <w:tcW w:w="1583" w:type="dxa"/>
          </w:tcPr>
          <w:p w14:paraId="4D05BA1D" w14:textId="77777777" w:rsidR="00E658F3" w:rsidRDefault="00E658F3" w:rsidP="004F2E60">
            <w:pPr>
              <w:tabs>
                <w:tab w:val="left" w:pos="1306"/>
              </w:tabs>
            </w:pPr>
          </w:p>
        </w:tc>
        <w:tc>
          <w:tcPr>
            <w:tcW w:w="1584" w:type="dxa"/>
          </w:tcPr>
          <w:p w14:paraId="6FC1B5FC" w14:textId="77777777" w:rsidR="00E658F3" w:rsidRDefault="00E658F3" w:rsidP="004F2E60">
            <w:pPr>
              <w:tabs>
                <w:tab w:val="left" w:pos="1306"/>
              </w:tabs>
            </w:pPr>
          </w:p>
        </w:tc>
        <w:tc>
          <w:tcPr>
            <w:tcW w:w="1584" w:type="dxa"/>
          </w:tcPr>
          <w:p w14:paraId="756F8160" w14:textId="77777777" w:rsidR="00E658F3" w:rsidRDefault="00E658F3" w:rsidP="004F2E60">
            <w:pPr>
              <w:tabs>
                <w:tab w:val="left" w:pos="1306"/>
              </w:tabs>
            </w:pPr>
          </w:p>
        </w:tc>
        <w:tc>
          <w:tcPr>
            <w:tcW w:w="1585" w:type="dxa"/>
          </w:tcPr>
          <w:p w14:paraId="51C33164" w14:textId="77777777" w:rsidR="00E658F3" w:rsidRDefault="00E658F3" w:rsidP="004F2E60">
            <w:pPr>
              <w:tabs>
                <w:tab w:val="left" w:pos="1306"/>
              </w:tabs>
            </w:pPr>
          </w:p>
        </w:tc>
        <w:tc>
          <w:tcPr>
            <w:tcW w:w="1585" w:type="dxa"/>
          </w:tcPr>
          <w:p w14:paraId="522F0818" w14:textId="77777777" w:rsidR="00E658F3" w:rsidRDefault="00E658F3" w:rsidP="004F2E60">
            <w:pPr>
              <w:tabs>
                <w:tab w:val="left" w:pos="1306"/>
              </w:tabs>
            </w:pPr>
          </w:p>
        </w:tc>
      </w:tr>
      <w:tr w:rsidR="00E658F3" w14:paraId="141B467A" w14:textId="71564FB1" w:rsidTr="00E658F3">
        <w:tc>
          <w:tcPr>
            <w:tcW w:w="1583" w:type="dxa"/>
          </w:tcPr>
          <w:p w14:paraId="21621E24" w14:textId="77777777" w:rsidR="00E658F3" w:rsidRDefault="00E658F3" w:rsidP="004F2E60">
            <w:pPr>
              <w:tabs>
                <w:tab w:val="left" w:pos="1306"/>
              </w:tabs>
            </w:pPr>
          </w:p>
        </w:tc>
        <w:tc>
          <w:tcPr>
            <w:tcW w:w="1584" w:type="dxa"/>
          </w:tcPr>
          <w:p w14:paraId="4C2B16FB" w14:textId="77777777" w:rsidR="00E658F3" w:rsidRDefault="00E658F3" w:rsidP="004F2E60">
            <w:pPr>
              <w:tabs>
                <w:tab w:val="left" w:pos="1306"/>
              </w:tabs>
            </w:pPr>
          </w:p>
        </w:tc>
        <w:tc>
          <w:tcPr>
            <w:tcW w:w="1584" w:type="dxa"/>
          </w:tcPr>
          <w:p w14:paraId="2C1D7519" w14:textId="77777777" w:rsidR="00E658F3" w:rsidRDefault="00E658F3" w:rsidP="004F2E60">
            <w:pPr>
              <w:tabs>
                <w:tab w:val="left" w:pos="1306"/>
              </w:tabs>
            </w:pPr>
          </w:p>
        </w:tc>
        <w:tc>
          <w:tcPr>
            <w:tcW w:w="1585" w:type="dxa"/>
          </w:tcPr>
          <w:p w14:paraId="012218BA" w14:textId="77777777" w:rsidR="00E658F3" w:rsidRDefault="00E658F3" w:rsidP="004F2E60">
            <w:pPr>
              <w:tabs>
                <w:tab w:val="left" w:pos="1306"/>
              </w:tabs>
            </w:pPr>
          </w:p>
        </w:tc>
        <w:tc>
          <w:tcPr>
            <w:tcW w:w="1585" w:type="dxa"/>
          </w:tcPr>
          <w:p w14:paraId="173C2460" w14:textId="77777777" w:rsidR="00E658F3" w:rsidRDefault="00E658F3" w:rsidP="004F2E60">
            <w:pPr>
              <w:tabs>
                <w:tab w:val="left" w:pos="1306"/>
              </w:tabs>
            </w:pPr>
          </w:p>
        </w:tc>
      </w:tr>
      <w:tr w:rsidR="00E658F3" w14:paraId="43D89E3D" w14:textId="794C4014" w:rsidTr="00E658F3">
        <w:tc>
          <w:tcPr>
            <w:tcW w:w="1583" w:type="dxa"/>
          </w:tcPr>
          <w:p w14:paraId="38D72578" w14:textId="77777777" w:rsidR="00E658F3" w:rsidRDefault="00E658F3" w:rsidP="004F2E60">
            <w:pPr>
              <w:tabs>
                <w:tab w:val="left" w:pos="1306"/>
              </w:tabs>
            </w:pPr>
          </w:p>
        </w:tc>
        <w:tc>
          <w:tcPr>
            <w:tcW w:w="1584" w:type="dxa"/>
          </w:tcPr>
          <w:p w14:paraId="30C532A7" w14:textId="77777777" w:rsidR="00E658F3" w:rsidRDefault="00E658F3" w:rsidP="004F2E60">
            <w:pPr>
              <w:tabs>
                <w:tab w:val="left" w:pos="1306"/>
              </w:tabs>
            </w:pPr>
          </w:p>
        </w:tc>
        <w:tc>
          <w:tcPr>
            <w:tcW w:w="1584" w:type="dxa"/>
          </w:tcPr>
          <w:p w14:paraId="18350424" w14:textId="77777777" w:rsidR="00E658F3" w:rsidRDefault="00E658F3" w:rsidP="004F2E60">
            <w:pPr>
              <w:tabs>
                <w:tab w:val="left" w:pos="1306"/>
              </w:tabs>
            </w:pPr>
          </w:p>
        </w:tc>
        <w:tc>
          <w:tcPr>
            <w:tcW w:w="1585" w:type="dxa"/>
          </w:tcPr>
          <w:p w14:paraId="44EC99E4" w14:textId="77777777" w:rsidR="00E658F3" w:rsidRDefault="00E658F3" w:rsidP="004F2E60">
            <w:pPr>
              <w:tabs>
                <w:tab w:val="left" w:pos="1306"/>
              </w:tabs>
            </w:pPr>
          </w:p>
        </w:tc>
        <w:tc>
          <w:tcPr>
            <w:tcW w:w="1585" w:type="dxa"/>
          </w:tcPr>
          <w:p w14:paraId="7D432ADC" w14:textId="77777777" w:rsidR="00E658F3" w:rsidRDefault="00E658F3" w:rsidP="004F2E60">
            <w:pPr>
              <w:tabs>
                <w:tab w:val="left" w:pos="1306"/>
              </w:tabs>
            </w:pPr>
          </w:p>
        </w:tc>
      </w:tr>
      <w:tr w:rsidR="00E658F3" w14:paraId="369DC35E" w14:textId="14D033D5" w:rsidTr="00E658F3">
        <w:tc>
          <w:tcPr>
            <w:tcW w:w="1583" w:type="dxa"/>
          </w:tcPr>
          <w:p w14:paraId="48B4AE77" w14:textId="77777777" w:rsidR="00E658F3" w:rsidRDefault="00E658F3" w:rsidP="004F2E60">
            <w:pPr>
              <w:tabs>
                <w:tab w:val="left" w:pos="1306"/>
              </w:tabs>
            </w:pPr>
          </w:p>
        </w:tc>
        <w:tc>
          <w:tcPr>
            <w:tcW w:w="1584" w:type="dxa"/>
          </w:tcPr>
          <w:p w14:paraId="5695F04F" w14:textId="77777777" w:rsidR="00E658F3" w:rsidRDefault="00E658F3" w:rsidP="004F2E60">
            <w:pPr>
              <w:tabs>
                <w:tab w:val="left" w:pos="1306"/>
              </w:tabs>
            </w:pPr>
          </w:p>
        </w:tc>
        <w:tc>
          <w:tcPr>
            <w:tcW w:w="1584" w:type="dxa"/>
          </w:tcPr>
          <w:p w14:paraId="5130E1D0" w14:textId="77777777" w:rsidR="00E658F3" w:rsidRDefault="00E658F3" w:rsidP="004F2E60">
            <w:pPr>
              <w:tabs>
                <w:tab w:val="left" w:pos="1306"/>
              </w:tabs>
            </w:pPr>
          </w:p>
        </w:tc>
        <w:tc>
          <w:tcPr>
            <w:tcW w:w="1585" w:type="dxa"/>
          </w:tcPr>
          <w:p w14:paraId="5B53BD9B" w14:textId="77777777" w:rsidR="00E658F3" w:rsidRDefault="00E658F3" w:rsidP="004F2E60">
            <w:pPr>
              <w:tabs>
                <w:tab w:val="left" w:pos="1306"/>
              </w:tabs>
            </w:pPr>
          </w:p>
        </w:tc>
        <w:tc>
          <w:tcPr>
            <w:tcW w:w="1585" w:type="dxa"/>
          </w:tcPr>
          <w:p w14:paraId="12613A3D" w14:textId="77777777" w:rsidR="00E658F3" w:rsidRDefault="00E658F3" w:rsidP="004F2E60">
            <w:pPr>
              <w:tabs>
                <w:tab w:val="left" w:pos="1306"/>
              </w:tabs>
            </w:pPr>
          </w:p>
        </w:tc>
      </w:tr>
      <w:tr w:rsidR="00E658F3" w14:paraId="1F61ADC7" w14:textId="3703F10E" w:rsidTr="00E658F3">
        <w:tc>
          <w:tcPr>
            <w:tcW w:w="1583" w:type="dxa"/>
          </w:tcPr>
          <w:p w14:paraId="4A8172A2" w14:textId="77777777" w:rsidR="00E658F3" w:rsidRDefault="00E658F3" w:rsidP="004F2E60">
            <w:pPr>
              <w:tabs>
                <w:tab w:val="left" w:pos="1306"/>
              </w:tabs>
            </w:pPr>
          </w:p>
        </w:tc>
        <w:tc>
          <w:tcPr>
            <w:tcW w:w="1584" w:type="dxa"/>
          </w:tcPr>
          <w:p w14:paraId="63179E2C" w14:textId="77777777" w:rsidR="00E658F3" w:rsidRDefault="00E658F3" w:rsidP="004F2E60">
            <w:pPr>
              <w:tabs>
                <w:tab w:val="left" w:pos="1306"/>
              </w:tabs>
            </w:pPr>
          </w:p>
        </w:tc>
        <w:tc>
          <w:tcPr>
            <w:tcW w:w="1584" w:type="dxa"/>
          </w:tcPr>
          <w:p w14:paraId="1C1BD85A" w14:textId="77777777" w:rsidR="00E658F3" w:rsidRDefault="00E658F3" w:rsidP="004F2E60">
            <w:pPr>
              <w:tabs>
                <w:tab w:val="left" w:pos="1306"/>
              </w:tabs>
            </w:pPr>
          </w:p>
        </w:tc>
        <w:tc>
          <w:tcPr>
            <w:tcW w:w="1585" w:type="dxa"/>
          </w:tcPr>
          <w:p w14:paraId="7347AA6B" w14:textId="77777777" w:rsidR="00E658F3" w:rsidRDefault="00E658F3" w:rsidP="004F2E60">
            <w:pPr>
              <w:tabs>
                <w:tab w:val="left" w:pos="1306"/>
              </w:tabs>
            </w:pPr>
          </w:p>
        </w:tc>
        <w:tc>
          <w:tcPr>
            <w:tcW w:w="1585" w:type="dxa"/>
          </w:tcPr>
          <w:p w14:paraId="2D437716" w14:textId="77777777" w:rsidR="00E658F3" w:rsidRDefault="00E658F3" w:rsidP="004F2E60">
            <w:pPr>
              <w:tabs>
                <w:tab w:val="left" w:pos="1306"/>
              </w:tabs>
            </w:pPr>
          </w:p>
        </w:tc>
      </w:tr>
    </w:tbl>
    <w:p w14:paraId="35735909" w14:textId="74FF83E0" w:rsidR="00C97B3E" w:rsidRDefault="00C97B3E" w:rsidP="004F2E60">
      <w:pPr>
        <w:tabs>
          <w:tab w:val="left" w:pos="1306"/>
        </w:tabs>
      </w:pPr>
    </w:p>
    <w:p w14:paraId="2F71E0B4" w14:textId="77777777" w:rsidR="00C97B3E" w:rsidRPr="00C97B3E" w:rsidRDefault="00C97B3E" w:rsidP="00C97B3E"/>
    <w:p w14:paraId="52D6850E" w14:textId="77777777" w:rsidR="00C97B3E" w:rsidRPr="00C97B3E" w:rsidRDefault="00C97B3E" w:rsidP="00C97B3E"/>
    <w:p w14:paraId="097330F9" w14:textId="0ABB52EA" w:rsidR="00C97B3E" w:rsidRDefault="00C97B3E" w:rsidP="00C97B3E"/>
    <w:p w14:paraId="4F6892E7" w14:textId="67B3EDF5" w:rsidR="00C97B3E" w:rsidRPr="00C97B3E" w:rsidRDefault="00C97B3E" w:rsidP="00C97B3E">
      <w:pPr>
        <w:tabs>
          <w:tab w:val="left" w:pos="1784"/>
        </w:tabs>
        <w:rPr>
          <w:lang w:val="en-US"/>
        </w:rPr>
      </w:pPr>
      <w:r>
        <w:rPr>
          <w:lang w:val="en-US"/>
        </w:rPr>
        <w:lastRenderedPageBreak/>
        <w:t>Tabel Pengujian Data logger Sensor</w:t>
      </w:r>
    </w:p>
    <w:p w14:paraId="4C4584CF" w14:textId="1718CC8B" w:rsidR="00C97B3E" w:rsidRDefault="00C97B3E" w:rsidP="00C97B3E">
      <w:pPr>
        <w:tabs>
          <w:tab w:val="left" w:pos="1784"/>
        </w:tabs>
      </w:pPr>
      <w:r>
        <w:tab/>
      </w:r>
    </w:p>
    <w:p w14:paraId="53C799FC" w14:textId="28AD402A" w:rsidR="00C97B3E" w:rsidRDefault="00C97B3E" w:rsidP="00C97B3E">
      <w:pPr>
        <w:tabs>
          <w:tab w:val="left" w:pos="1784"/>
        </w:tabs>
      </w:pPr>
    </w:p>
    <w:tbl>
      <w:tblPr>
        <w:tblStyle w:val="TableGrid"/>
        <w:tblW w:w="8393" w:type="dxa"/>
        <w:tblLook w:val="04A0" w:firstRow="1" w:lastRow="0" w:firstColumn="1" w:lastColumn="0" w:noHBand="0" w:noVBand="1"/>
      </w:tblPr>
      <w:tblGrid>
        <w:gridCol w:w="1636"/>
        <w:gridCol w:w="1620"/>
        <w:gridCol w:w="1275"/>
        <w:gridCol w:w="1418"/>
        <w:gridCol w:w="1257"/>
        <w:gridCol w:w="1187"/>
      </w:tblGrid>
      <w:tr w:rsidR="00A11D59" w14:paraId="620CEB56" w14:textId="77777777" w:rsidTr="00535346">
        <w:tc>
          <w:tcPr>
            <w:tcW w:w="1636" w:type="dxa"/>
            <w:vMerge w:val="restart"/>
          </w:tcPr>
          <w:p w14:paraId="184F3C2D" w14:textId="2522A30E" w:rsidR="00A11D59" w:rsidRPr="00C97B3E" w:rsidRDefault="00A11D59" w:rsidP="00C97B3E">
            <w:pPr>
              <w:tabs>
                <w:tab w:val="left" w:pos="1784"/>
              </w:tabs>
              <w:rPr>
                <w:lang w:val="en-US"/>
              </w:rPr>
            </w:pPr>
            <w:r>
              <w:rPr>
                <w:lang w:val="en-US"/>
              </w:rPr>
              <w:t xml:space="preserve">Pengujian ke- </w:t>
            </w:r>
          </w:p>
        </w:tc>
        <w:tc>
          <w:tcPr>
            <w:tcW w:w="1620" w:type="dxa"/>
            <w:vMerge w:val="restart"/>
          </w:tcPr>
          <w:p w14:paraId="32C457AD" w14:textId="35E48CD0" w:rsidR="00A11D59" w:rsidRPr="00C97B3E" w:rsidRDefault="00535346" w:rsidP="00C97B3E">
            <w:pPr>
              <w:tabs>
                <w:tab w:val="left" w:pos="1784"/>
              </w:tabs>
              <w:rPr>
                <w:lang w:val="en-US"/>
              </w:rPr>
            </w:pPr>
            <w:r>
              <w:rPr>
                <w:lang w:val="en-US"/>
              </w:rPr>
              <w:t>Waktu (</w:t>
            </w:r>
            <w:r w:rsidR="00A11D59">
              <w:rPr>
                <w:lang w:val="en-US"/>
              </w:rPr>
              <w:t>RTC )</w:t>
            </w:r>
          </w:p>
        </w:tc>
        <w:tc>
          <w:tcPr>
            <w:tcW w:w="3950" w:type="dxa"/>
            <w:gridSpan w:val="3"/>
          </w:tcPr>
          <w:p w14:paraId="207E6ABD" w14:textId="21A75701" w:rsidR="00A11D59" w:rsidRDefault="00A11D59" w:rsidP="00B27AD1">
            <w:pPr>
              <w:tabs>
                <w:tab w:val="left" w:pos="1784"/>
              </w:tabs>
              <w:jc w:val="center"/>
              <w:rPr>
                <w:lang w:val="en-US"/>
              </w:rPr>
            </w:pPr>
            <w:r>
              <w:rPr>
                <w:lang w:val="en-US"/>
              </w:rPr>
              <w:t>Data Logger SD Card</w:t>
            </w:r>
          </w:p>
        </w:tc>
        <w:tc>
          <w:tcPr>
            <w:tcW w:w="1187" w:type="dxa"/>
            <w:vMerge w:val="restart"/>
          </w:tcPr>
          <w:p w14:paraId="6F105EAC" w14:textId="50E5F1E9" w:rsidR="00A11D59" w:rsidRPr="00C97B3E" w:rsidRDefault="00A11D59" w:rsidP="00C97B3E">
            <w:pPr>
              <w:tabs>
                <w:tab w:val="left" w:pos="1784"/>
              </w:tabs>
              <w:rPr>
                <w:lang w:val="en-US"/>
              </w:rPr>
            </w:pPr>
            <w:r>
              <w:rPr>
                <w:lang w:val="en-US"/>
              </w:rPr>
              <w:t>Ket</w:t>
            </w:r>
          </w:p>
        </w:tc>
      </w:tr>
      <w:tr w:rsidR="00A11D59" w14:paraId="5E24A1C5" w14:textId="77777777" w:rsidTr="00E46366">
        <w:tc>
          <w:tcPr>
            <w:tcW w:w="1636" w:type="dxa"/>
            <w:vMerge/>
          </w:tcPr>
          <w:p w14:paraId="615A7789" w14:textId="77777777" w:rsidR="00A11D59" w:rsidRDefault="00A11D59" w:rsidP="00C97B3E">
            <w:pPr>
              <w:tabs>
                <w:tab w:val="left" w:pos="1784"/>
              </w:tabs>
            </w:pPr>
          </w:p>
        </w:tc>
        <w:tc>
          <w:tcPr>
            <w:tcW w:w="1620" w:type="dxa"/>
            <w:vMerge/>
          </w:tcPr>
          <w:p w14:paraId="66A8AE37" w14:textId="77777777" w:rsidR="00A11D59" w:rsidRDefault="00A11D59" w:rsidP="00C97B3E">
            <w:pPr>
              <w:tabs>
                <w:tab w:val="left" w:pos="1784"/>
              </w:tabs>
              <w:rPr>
                <w:lang w:val="en-US"/>
              </w:rPr>
            </w:pPr>
          </w:p>
        </w:tc>
        <w:tc>
          <w:tcPr>
            <w:tcW w:w="1275" w:type="dxa"/>
          </w:tcPr>
          <w:p w14:paraId="70305FF3" w14:textId="1094CACA" w:rsidR="00A11D59" w:rsidRPr="00A13F71" w:rsidRDefault="00A11D59" w:rsidP="00B27AD1">
            <w:pPr>
              <w:tabs>
                <w:tab w:val="left" w:pos="1784"/>
              </w:tabs>
              <w:jc w:val="center"/>
              <w:rPr>
                <w:lang w:val="en-US"/>
              </w:rPr>
            </w:pPr>
            <w:r>
              <w:rPr>
                <w:lang w:val="en-US"/>
              </w:rPr>
              <w:t>PPM</w:t>
            </w:r>
          </w:p>
        </w:tc>
        <w:tc>
          <w:tcPr>
            <w:tcW w:w="1418" w:type="dxa"/>
          </w:tcPr>
          <w:p w14:paraId="36493792" w14:textId="6747D1FB" w:rsidR="00A11D59" w:rsidRPr="00A13F71" w:rsidRDefault="00A11D59" w:rsidP="00B27AD1">
            <w:pPr>
              <w:tabs>
                <w:tab w:val="left" w:pos="1784"/>
              </w:tabs>
              <w:jc w:val="center"/>
              <w:rPr>
                <w:lang w:val="en-US"/>
              </w:rPr>
            </w:pPr>
            <w:r>
              <w:rPr>
                <w:lang w:val="en-US"/>
              </w:rPr>
              <w:t>mA</w:t>
            </w:r>
          </w:p>
        </w:tc>
        <w:tc>
          <w:tcPr>
            <w:tcW w:w="1257" w:type="dxa"/>
          </w:tcPr>
          <w:p w14:paraId="7D607862" w14:textId="2B32BE05" w:rsidR="00A11D59" w:rsidRPr="00A13F71" w:rsidRDefault="00A11D59" w:rsidP="00B27AD1">
            <w:pPr>
              <w:tabs>
                <w:tab w:val="left" w:pos="1784"/>
              </w:tabs>
              <w:jc w:val="center"/>
              <w:rPr>
                <w:lang w:val="en-US"/>
              </w:rPr>
            </w:pPr>
            <w:r>
              <w:rPr>
                <w:lang w:val="en-US"/>
              </w:rPr>
              <w:t>LEL</w:t>
            </w:r>
          </w:p>
        </w:tc>
        <w:tc>
          <w:tcPr>
            <w:tcW w:w="1187" w:type="dxa"/>
            <w:vMerge/>
          </w:tcPr>
          <w:p w14:paraId="7D73CA4B" w14:textId="2CD18823" w:rsidR="00A11D59" w:rsidRDefault="00A11D59" w:rsidP="00C97B3E">
            <w:pPr>
              <w:tabs>
                <w:tab w:val="left" w:pos="1784"/>
              </w:tabs>
            </w:pPr>
          </w:p>
        </w:tc>
      </w:tr>
      <w:tr w:rsidR="00A13F71" w14:paraId="0520DEBE" w14:textId="77777777" w:rsidTr="00E46366">
        <w:tc>
          <w:tcPr>
            <w:tcW w:w="1636" w:type="dxa"/>
          </w:tcPr>
          <w:p w14:paraId="5D236CE9" w14:textId="77777777" w:rsidR="00A13F71" w:rsidRDefault="00A13F71" w:rsidP="00C97B3E">
            <w:pPr>
              <w:tabs>
                <w:tab w:val="left" w:pos="1784"/>
              </w:tabs>
            </w:pPr>
          </w:p>
        </w:tc>
        <w:tc>
          <w:tcPr>
            <w:tcW w:w="1620" w:type="dxa"/>
          </w:tcPr>
          <w:p w14:paraId="33161A43" w14:textId="77777777" w:rsidR="00A13F71" w:rsidRDefault="00A13F71" w:rsidP="00C97B3E">
            <w:pPr>
              <w:tabs>
                <w:tab w:val="left" w:pos="1784"/>
              </w:tabs>
              <w:rPr>
                <w:lang w:val="en-US"/>
              </w:rPr>
            </w:pPr>
          </w:p>
        </w:tc>
        <w:tc>
          <w:tcPr>
            <w:tcW w:w="1275" w:type="dxa"/>
          </w:tcPr>
          <w:p w14:paraId="71FA3A3A" w14:textId="77777777" w:rsidR="00A13F71" w:rsidRDefault="00A13F71" w:rsidP="00C97B3E">
            <w:pPr>
              <w:tabs>
                <w:tab w:val="left" w:pos="1784"/>
              </w:tabs>
            </w:pPr>
          </w:p>
        </w:tc>
        <w:tc>
          <w:tcPr>
            <w:tcW w:w="1418" w:type="dxa"/>
          </w:tcPr>
          <w:p w14:paraId="5232134F" w14:textId="77777777" w:rsidR="00A13F71" w:rsidRDefault="00A13F71" w:rsidP="00C97B3E">
            <w:pPr>
              <w:tabs>
                <w:tab w:val="left" w:pos="1784"/>
              </w:tabs>
            </w:pPr>
          </w:p>
        </w:tc>
        <w:tc>
          <w:tcPr>
            <w:tcW w:w="1257" w:type="dxa"/>
          </w:tcPr>
          <w:p w14:paraId="41793C5C" w14:textId="31E5A685" w:rsidR="00A13F71" w:rsidRDefault="00A13F71" w:rsidP="00C97B3E">
            <w:pPr>
              <w:tabs>
                <w:tab w:val="left" w:pos="1784"/>
              </w:tabs>
            </w:pPr>
          </w:p>
        </w:tc>
        <w:tc>
          <w:tcPr>
            <w:tcW w:w="1187" w:type="dxa"/>
          </w:tcPr>
          <w:p w14:paraId="2ABBE3DA" w14:textId="78F7475A" w:rsidR="00A13F71" w:rsidRDefault="00A13F71" w:rsidP="00C97B3E">
            <w:pPr>
              <w:tabs>
                <w:tab w:val="left" w:pos="1784"/>
              </w:tabs>
            </w:pPr>
          </w:p>
        </w:tc>
      </w:tr>
      <w:tr w:rsidR="00A13F71" w14:paraId="480263C3" w14:textId="77777777" w:rsidTr="00E46366">
        <w:tc>
          <w:tcPr>
            <w:tcW w:w="1636" w:type="dxa"/>
          </w:tcPr>
          <w:p w14:paraId="57DCA3DD" w14:textId="77777777" w:rsidR="00A13F71" w:rsidRDefault="00A13F71" w:rsidP="00C97B3E">
            <w:pPr>
              <w:tabs>
                <w:tab w:val="left" w:pos="1784"/>
              </w:tabs>
            </w:pPr>
          </w:p>
        </w:tc>
        <w:tc>
          <w:tcPr>
            <w:tcW w:w="1620" w:type="dxa"/>
          </w:tcPr>
          <w:p w14:paraId="4687429B" w14:textId="77777777" w:rsidR="00A13F71" w:rsidRDefault="00A13F71" w:rsidP="00C97B3E">
            <w:pPr>
              <w:tabs>
                <w:tab w:val="left" w:pos="1784"/>
              </w:tabs>
              <w:rPr>
                <w:lang w:val="en-US"/>
              </w:rPr>
            </w:pPr>
          </w:p>
        </w:tc>
        <w:tc>
          <w:tcPr>
            <w:tcW w:w="1275" w:type="dxa"/>
          </w:tcPr>
          <w:p w14:paraId="4E130EAC" w14:textId="77777777" w:rsidR="00A13F71" w:rsidRDefault="00A13F71" w:rsidP="00C97B3E">
            <w:pPr>
              <w:tabs>
                <w:tab w:val="left" w:pos="1784"/>
              </w:tabs>
            </w:pPr>
          </w:p>
        </w:tc>
        <w:tc>
          <w:tcPr>
            <w:tcW w:w="1418" w:type="dxa"/>
          </w:tcPr>
          <w:p w14:paraId="4AE7C26F" w14:textId="77777777" w:rsidR="00A13F71" w:rsidRDefault="00A13F71" w:rsidP="00C97B3E">
            <w:pPr>
              <w:tabs>
                <w:tab w:val="left" w:pos="1784"/>
              </w:tabs>
            </w:pPr>
          </w:p>
        </w:tc>
        <w:tc>
          <w:tcPr>
            <w:tcW w:w="1257" w:type="dxa"/>
          </w:tcPr>
          <w:p w14:paraId="1463FB2C" w14:textId="661B931E" w:rsidR="00A13F71" w:rsidRDefault="00A13F71" w:rsidP="00C97B3E">
            <w:pPr>
              <w:tabs>
                <w:tab w:val="left" w:pos="1784"/>
              </w:tabs>
            </w:pPr>
          </w:p>
        </w:tc>
        <w:tc>
          <w:tcPr>
            <w:tcW w:w="1187" w:type="dxa"/>
          </w:tcPr>
          <w:p w14:paraId="04839BF3" w14:textId="630D6837" w:rsidR="00A13F71" w:rsidRDefault="00A13F71" w:rsidP="00C97B3E">
            <w:pPr>
              <w:tabs>
                <w:tab w:val="left" w:pos="1784"/>
              </w:tabs>
            </w:pPr>
          </w:p>
        </w:tc>
      </w:tr>
    </w:tbl>
    <w:p w14:paraId="198342C8" w14:textId="684D5868" w:rsidR="00C97B3E" w:rsidRDefault="00C97B3E" w:rsidP="00C97B3E">
      <w:pPr>
        <w:tabs>
          <w:tab w:val="left" w:pos="1784"/>
        </w:tabs>
        <w:rPr>
          <w:lang w:val="en-US"/>
        </w:rPr>
      </w:pPr>
    </w:p>
    <w:p w14:paraId="7A45716F" w14:textId="551D9F7E" w:rsidR="002830C9" w:rsidRDefault="002830C9" w:rsidP="00C97B3E">
      <w:pPr>
        <w:tabs>
          <w:tab w:val="left" w:pos="1784"/>
        </w:tabs>
        <w:rPr>
          <w:lang w:val="en-US"/>
        </w:rPr>
      </w:pPr>
    </w:p>
    <w:p w14:paraId="6C7C7B77" w14:textId="323A6921" w:rsidR="002830C9" w:rsidRDefault="002830C9" w:rsidP="002830C9">
      <w:pPr>
        <w:tabs>
          <w:tab w:val="left" w:pos="1784"/>
        </w:tabs>
        <w:rPr>
          <w:lang w:val="en-US"/>
        </w:rPr>
      </w:pPr>
    </w:p>
    <w:p w14:paraId="05DFD81B" w14:textId="0DFFA102" w:rsidR="002830C9" w:rsidRDefault="002830C9" w:rsidP="002830C9">
      <w:pPr>
        <w:tabs>
          <w:tab w:val="left" w:pos="1784"/>
        </w:tabs>
        <w:rPr>
          <w:lang w:val="en-US"/>
        </w:rPr>
      </w:pPr>
      <w:r>
        <w:rPr>
          <w:lang w:val="en-US"/>
        </w:rPr>
        <w:t xml:space="preserve">Tabel Pengujian Sensor dan </w:t>
      </w:r>
      <w:r w:rsidR="00E745F0">
        <w:rPr>
          <w:lang w:val="en-US"/>
        </w:rPr>
        <w:t xml:space="preserve"> Vol</w:t>
      </w:r>
      <w:r w:rsidR="00E53D2F">
        <w:rPr>
          <w:lang w:val="en-US"/>
        </w:rPr>
        <w:t>tag</w:t>
      </w:r>
      <w:r w:rsidR="00E745F0">
        <w:rPr>
          <w:lang w:val="en-US"/>
        </w:rPr>
        <w:t>e to Current 4-20mA</w:t>
      </w:r>
    </w:p>
    <w:p w14:paraId="57D1CD16" w14:textId="0401D63A" w:rsidR="00E745F0" w:rsidRDefault="00E745F0" w:rsidP="002830C9">
      <w:pPr>
        <w:tabs>
          <w:tab w:val="left" w:pos="1784"/>
        </w:tabs>
        <w:rPr>
          <w:lang w:val="en-US"/>
        </w:rPr>
      </w:pPr>
    </w:p>
    <w:p w14:paraId="5584294A" w14:textId="3DEBB87B" w:rsidR="00E745F0" w:rsidRDefault="00E745F0" w:rsidP="002830C9">
      <w:pPr>
        <w:tabs>
          <w:tab w:val="left" w:pos="1784"/>
        </w:tabs>
        <w:rPr>
          <w:lang w:val="en-US"/>
        </w:rPr>
      </w:pPr>
    </w:p>
    <w:tbl>
      <w:tblPr>
        <w:tblStyle w:val="TableGrid"/>
        <w:tblW w:w="0" w:type="auto"/>
        <w:tblLook w:val="04A0" w:firstRow="1" w:lastRow="0" w:firstColumn="1" w:lastColumn="0" w:noHBand="0" w:noVBand="1"/>
      </w:tblPr>
      <w:tblGrid>
        <w:gridCol w:w="1584"/>
        <w:gridCol w:w="1584"/>
        <w:gridCol w:w="1584"/>
        <w:gridCol w:w="1584"/>
        <w:gridCol w:w="1585"/>
      </w:tblGrid>
      <w:tr w:rsidR="005A30A1" w14:paraId="5555AD0E" w14:textId="77777777" w:rsidTr="00D744A3">
        <w:tc>
          <w:tcPr>
            <w:tcW w:w="1584" w:type="dxa"/>
            <w:vAlign w:val="center"/>
          </w:tcPr>
          <w:p w14:paraId="76BE6CB3" w14:textId="248815DF" w:rsidR="005A30A1" w:rsidRDefault="00123E5D" w:rsidP="00D744A3">
            <w:pPr>
              <w:tabs>
                <w:tab w:val="left" w:pos="1784"/>
              </w:tabs>
              <w:jc w:val="center"/>
              <w:rPr>
                <w:lang w:val="en-US"/>
              </w:rPr>
            </w:pPr>
            <w:r>
              <w:rPr>
                <w:lang w:val="en-US"/>
              </w:rPr>
              <w:t>Pengujian Ke-</w:t>
            </w:r>
          </w:p>
        </w:tc>
        <w:tc>
          <w:tcPr>
            <w:tcW w:w="1584" w:type="dxa"/>
            <w:vAlign w:val="center"/>
          </w:tcPr>
          <w:p w14:paraId="025D0FFC" w14:textId="0AF5AE4F" w:rsidR="005A30A1" w:rsidRDefault="005A30A1" w:rsidP="00D744A3">
            <w:pPr>
              <w:tabs>
                <w:tab w:val="left" w:pos="1784"/>
              </w:tabs>
              <w:jc w:val="center"/>
              <w:rPr>
                <w:lang w:val="en-US"/>
              </w:rPr>
            </w:pPr>
            <w:r>
              <w:rPr>
                <w:lang w:val="en-US"/>
              </w:rPr>
              <w:t>Vout Sensor MQ4 (V)</w:t>
            </w:r>
          </w:p>
        </w:tc>
        <w:tc>
          <w:tcPr>
            <w:tcW w:w="1584" w:type="dxa"/>
            <w:vAlign w:val="center"/>
          </w:tcPr>
          <w:p w14:paraId="473ADAE3" w14:textId="353AC4B5" w:rsidR="005A30A1" w:rsidRDefault="005A30A1" w:rsidP="00D744A3">
            <w:pPr>
              <w:tabs>
                <w:tab w:val="left" w:pos="1784"/>
              </w:tabs>
              <w:jc w:val="center"/>
              <w:rPr>
                <w:lang w:val="en-US"/>
              </w:rPr>
            </w:pPr>
            <w:r>
              <w:rPr>
                <w:lang w:val="en-US"/>
              </w:rPr>
              <w:t>Voltage to Current  (mA)</w:t>
            </w:r>
          </w:p>
        </w:tc>
        <w:tc>
          <w:tcPr>
            <w:tcW w:w="1584" w:type="dxa"/>
            <w:vAlign w:val="center"/>
          </w:tcPr>
          <w:p w14:paraId="37EC13FA" w14:textId="5471DA24" w:rsidR="005A30A1" w:rsidRDefault="0054609F" w:rsidP="00D744A3">
            <w:pPr>
              <w:tabs>
                <w:tab w:val="left" w:pos="1784"/>
              </w:tabs>
              <w:jc w:val="center"/>
              <w:rPr>
                <w:lang w:val="en-US"/>
              </w:rPr>
            </w:pPr>
            <w:r>
              <w:rPr>
                <w:lang w:val="en-US"/>
              </w:rPr>
              <w:t>Current To Voltage</w:t>
            </w:r>
          </w:p>
        </w:tc>
        <w:tc>
          <w:tcPr>
            <w:tcW w:w="1585" w:type="dxa"/>
            <w:vAlign w:val="center"/>
          </w:tcPr>
          <w:p w14:paraId="76C742AC" w14:textId="0935EF21" w:rsidR="005A30A1" w:rsidRDefault="00DA65DC" w:rsidP="00D744A3">
            <w:pPr>
              <w:tabs>
                <w:tab w:val="left" w:pos="1784"/>
              </w:tabs>
              <w:jc w:val="center"/>
              <w:rPr>
                <w:lang w:val="en-US"/>
              </w:rPr>
            </w:pPr>
            <w:r>
              <w:rPr>
                <w:lang w:val="en-US"/>
              </w:rPr>
              <w:t>Ket</w:t>
            </w:r>
          </w:p>
        </w:tc>
      </w:tr>
      <w:tr w:rsidR="005A30A1" w14:paraId="48A1DDE9" w14:textId="77777777" w:rsidTr="005A30A1">
        <w:tc>
          <w:tcPr>
            <w:tcW w:w="1584" w:type="dxa"/>
          </w:tcPr>
          <w:p w14:paraId="52DCD391" w14:textId="77777777" w:rsidR="005A30A1" w:rsidRDefault="005A30A1" w:rsidP="002830C9">
            <w:pPr>
              <w:tabs>
                <w:tab w:val="left" w:pos="1784"/>
              </w:tabs>
              <w:rPr>
                <w:lang w:val="en-US"/>
              </w:rPr>
            </w:pPr>
          </w:p>
        </w:tc>
        <w:tc>
          <w:tcPr>
            <w:tcW w:w="1584" w:type="dxa"/>
          </w:tcPr>
          <w:p w14:paraId="7CAD4793" w14:textId="77777777" w:rsidR="005A30A1" w:rsidRDefault="005A30A1" w:rsidP="002830C9">
            <w:pPr>
              <w:tabs>
                <w:tab w:val="left" w:pos="1784"/>
              </w:tabs>
              <w:rPr>
                <w:lang w:val="en-US"/>
              </w:rPr>
            </w:pPr>
          </w:p>
        </w:tc>
        <w:tc>
          <w:tcPr>
            <w:tcW w:w="1584" w:type="dxa"/>
          </w:tcPr>
          <w:p w14:paraId="1E9FD3CE" w14:textId="77777777" w:rsidR="005A30A1" w:rsidRDefault="005A30A1" w:rsidP="002830C9">
            <w:pPr>
              <w:tabs>
                <w:tab w:val="left" w:pos="1784"/>
              </w:tabs>
              <w:rPr>
                <w:lang w:val="en-US"/>
              </w:rPr>
            </w:pPr>
          </w:p>
        </w:tc>
        <w:tc>
          <w:tcPr>
            <w:tcW w:w="1584" w:type="dxa"/>
          </w:tcPr>
          <w:p w14:paraId="748D53FC" w14:textId="77777777" w:rsidR="005A30A1" w:rsidRDefault="005A30A1" w:rsidP="002830C9">
            <w:pPr>
              <w:tabs>
                <w:tab w:val="left" w:pos="1784"/>
              </w:tabs>
              <w:rPr>
                <w:lang w:val="en-US"/>
              </w:rPr>
            </w:pPr>
          </w:p>
        </w:tc>
        <w:tc>
          <w:tcPr>
            <w:tcW w:w="1585" w:type="dxa"/>
          </w:tcPr>
          <w:p w14:paraId="6CDBD5B1" w14:textId="77777777" w:rsidR="005A30A1" w:rsidRDefault="005A30A1" w:rsidP="002830C9">
            <w:pPr>
              <w:tabs>
                <w:tab w:val="left" w:pos="1784"/>
              </w:tabs>
              <w:rPr>
                <w:lang w:val="en-US"/>
              </w:rPr>
            </w:pPr>
          </w:p>
        </w:tc>
      </w:tr>
      <w:tr w:rsidR="0054609F" w14:paraId="2006AD00" w14:textId="77777777" w:rsidTr="005A30A1">
        <w:tc>
          <w:tcPr>
            <w:tcW w:w="1584" w:type="dxa"/>
          </w:tcPr>
          <w:p w14:paraId="283990B5" w14:textId="77777777" w:rsidR="0054609F" w:rsidRDefault="0054609F" w:rsidP="002830C9">
            <w:pPr>
              <w:tabs>
                <w:tab w:val="left" w:pos="1784"/>
              </w:tabs>
              <w:rPr>
                <w:lang w:val="en-US"/>
              </w:rPr>
            </w:pPr>
          </w:p>
        </w:tc>
        <w:tc>
          <w:tcPr>
            <w:tcW w:w="1584" w:type="dxa"/>
          </w:tcPr>
          <w:p w14:paraId="43714878" w14:textId="77777777" w:rsidR="0054609F" w:rsidRDefault="0054609F" w:rsidP="002830C9">
            <w:pPr>
              <w:tabs>
                <w:tab w:val="left" w:pos="1784"/>
              </w:tabs>
              <w:rPr>
                <w:lang w:val="en-US"/>
              </w:rPr>
            </w:pPr>
          </w:p>
        </w:tc>
        <w:tc>
          <w:tcPr>
            <w:tcW w:w="1584" w:type="dxa"/>
          </w:tcPr>
          <w:p w14:paraId="6BF5FFD4" w14:textId="77777777" w:rsidR="0054609F" w:rsidRDefault="0054609F" w:rsidP="002830C9">
            <w:pPr>
              <w:tabs>
                <w:tab w:val="left" w:pos="1784"/>
              </w:tabs>
              <w:rPr>
                <w:lang w:val="en-US"/>
              </w:rPr>
            </w:pPr>
          </w:p>
        </w:tc>
        <w:tc>
          <w:tcPr>
            <w:tcW w:w="1584" w:type="dxa"/>
          </w:tcPr>
          <w:p w14:paraId="576458DB" w14:textId="77777777" w:rsidR="0054609F" w:rsidRDefault="0054609F" w:rsidP="002830C9">
            <w:pPr>
              <w:tabs>
                <w:tab w:val="left" w:pos="1784"/>
              </w:tabs>
              <w:rPr>
                <w:lang w:val="en-US"/>
              </w:rPr>
            </w:pPr>
          </w:p>
        </w:tc>
        <w:tc>
          <w:tcPr>
            <w:tcW w:w="1585" w:type="dxa"/>
          </w:tcPr>
          <w:p w14:paraId="3FB1B8AD" w14:textId="77777777" w:rsidR="0054609F" w:rsidRDefault="0054609F" w:rsidP="002830C9">
            <w:pPr>
              <w:tabs>
                <w:tab w:val="left" w:pos="1784"/>
              </w:tabs>
              <w:rPr>
                <w:lang w:val="en-US"/>
              </w:rPr>
            </w:pPr>
          </w:p>
        </w:tc>
      </w:tr>
    </w:tbl>
    <w:p w14:paraId="17110D32" w14:textId="2F63C09A" w:rsidR="00E745F0" w:rsidRDefault="00E745F0" w:rsidP="002830C9">
      <w:pPr>
        <w:tabs>
          <w:tab w:val="left" w:pos="1784"/>
        </w:tabs>
        <w:rPr>
          <w:lang w:val="en-US"/>
        </w:rPr>
      </w:pPr>
    </w:p>
    <w:p w14:paraId="20E0A7CB" w14:textId="351D35B9" w:rsidR="00A60784" w:rsidRDefault="00A60784" w:rsidP="002830C9">
      <w:pPr>
        <w:tabs>
          <w:tab w:val="left" w:pos="1784"/>
        </w:tabs>
        <w:rPr>
          <w:lang w:val="en-US"/>
        </w:rPr>
      </w:pPr>
    </w:p>
    <w:p w14:paraId="3CA2C2BD" w14:textId="0431F5D3" w:rsidR="00A60784" w:rsidRDefault="00A60784" w:rsidP="002830C9">
      <w:pPr>
        <w:tabs>
          <w:tab w:val="left" w:pos="1784"/>
        </w:tabs>
        <w:rPr>
          <w:lang w:val="en-US"/>
        </w:rPr>
      </w:pPr>
    </w:p>
    <w:p w14:paraId="7A8D56EC" w14:textId="77777777" w:rsidR="00A60784" w:rsidRDefault="00A60784" w:rsidP="002830C9">
      <w:pPr>
        <w:tabs>
          <w:tab w:val="left" w:pos="1784"/>
        </w:tabs>
        <w:rPr>
          <w:lang w:val="en-US"/>
        </w:rPr>
      </w:pPr>
      <w:r>
        <w:rPr>
          <w:lang w:val="en-US"/>
        </w:rPr>
        <w:t xml:space="preserve">Alasan :  kenapa  current to voltage </w:t>
      </w:r>
    </w:p>
    <w:p w14:paraId="22EF17CB" w14:textId="5CC5D8A8" w:rsidR="00A60784" w:rsidRDefault="00A60784" w:rsidP="002830C9">
      <w:pPr>
        <w:tabs>
          <w:tab w:val="left" w:pos="1784"/>
        </w:tabs>
        <w:rPr>
          <w:lang w:val="en-US"/>
        </w:rPr>
      </w:pPr>
    </w:p>
    <w:p w14:paraId="2D159760" w14:textId="305CF865" w:rsidR="00E42EC0" w:rsidRDefault="00E42EC0" w:rsidP="002830C9">
      <w:pPr>
        <w:tabs>
          <w:tab w:val="left" w:pos="1784"/>
        </w:tabs>
        <w:rPr>
          <w:lang w:val="en-US"/>
        </w:rPr>
      </w:pPr>
    </w:p>
    <w:p w14:paraId="79B20F35" w14:textId="2A883D01" w:rsidR="00E42EC0" w:rsidRDefault="00E42EC0" w:rsidP="002830C9">
      <w:pPr>
        <w:tabs>
          <w:tab w:val="left" w:pos="1784"/>
        </w:tabs>
        <w:rPr>
          <w:lang w:val="en-US"/>
        </w:rPr>
      </w:pPr>
      <w:r>
        <w:rPr>
          <w:lang w:val="en-US"/>
        </w:rPr>
        <w:t>Pengujian Sensor Gas</w:t>
      </w:r>
    </w:p>
    <w:p w14:paraId="47991259" w14:textId="17A98D1E" w:rsidR="00E42EC0" w:rsidRDefault="00E42EC0" w:rsidP="002830C9">
      <w:pPr>
        <w:tabs>
          <w:tab w:val="left" w:pos="1784"/>
        </w:tabs>
        <w:rPr>
          <w:lang w:val="en-US"/>
        </w:rPr>
      </w:pPr>
    </w:p>
    <w:tbl>
      <w:tblPr>
        <w:tblStyle w:val="TableGrid"/>
        <w:tblW w:w="0" w:type="auto"/>
        <w:tblLook w:val="04A0" w:firstRow="1" w:lastRow="0" w:firstColumn="1" w:lastColumn="0" w:noHBand="0" w:noVBand="1"/>
      </w:tblPr>
      <w:tblGrid>
        <w:gridCol w:w="1980"/>
        <w:gridCol w:w="1980"/>
        <w:gridCol w:w="1980"/>
        <w:gridCol w:w="1981"/>
      </w:tblGrid>
      <w:tr w:rsidR="00FB2067" w14:paraId="680D78FB" w14:textId="77777777" w:rsidTr="00316142">
        <w:tc>
          <w:tcPr>
            <w:tcW w:w="1980" w:type="dxa"/>
            <w:vMerge w:val="restart"/>
          </w:tcPr>
          <w:p w14:paraId="2129A55D" w14:textId="6AB3D2E2" w:rsidR="00FB2067" w:rsidRDefault="00FB2067" w:rsidP="002830C9">
            <w:pPr>
              <w:tabs>
                <w:tab w:val="left" w:pos="1784"/>
              </w:tabs>
              <w:rPr>
                <w:lang w:val="en-US"/>
              </w:rPr>
            </w:pPr>
            <w:r>
              <w:rPr>
                <w:lang w:val="en-US"/>
              </w:rPr>
              <w:t>Pengujian ke-</w:t>
            </w:r>
          </w:p>
        </w:tc>
        <w:tc>
          <w:tcPr>
            <w:tcW w:w="3960" w:type="dxa"/>
            <w:gridSpan w:val="2"/>
            <w:vAlign w:val="center"/>
          </w:tcPr>
          <w:p w14:paraId="4F05F725" w14:textId="4E19549D" w:rsidR="00FB2067" w:rsidRDefault="00316142" w:rsidP="00316142">
            <w:pPr>
              <w:tabs>
                <w:tab w:val="left" w:pos="1784"/>
              </w:tabs>
              <w:jc w:val="center"/>
              <w:rPr>
                <w:lang w:val="en-US"/>
              </w:rPr>
            </w:pPr>
            <w:r>
              <w:rPr>
                <w:lang w:val="en-US"/>
              </w:rPr>
              <w:t>Gas Methane</w:t>
            </w:r>
          </w:p>
        </w:tc>
        <w:tc>
          <w:tcPr>
            <w:tcW w:w="1981" w:type="dxa"/>
            <w:vMerge w:val="restart"/>
            <w:vAlign w:val="center"/>
          </w:tcPr>
          <w:p w14:paraId="32E721EE" w14:textId="76FBE46A" w:rsidR="00FB2067" w:rsidRDefault="00FB2067" w:rsidP="00D744A3">
            <w:pPr>
              <w:tabs>
                <w:tab w:val="left" w:pos="1784"/>
              </w:tabs>
              <w:jc w:val="center"/>
              <w:rPr>
                <w:lang w:val="en-US"/>
              </w:rPr>
            </w:pPr>
            <w:r>
              <w:rPr>
                <w:lang w:val="en-US"/>
              </w:rPr>
              <w:t>Ket</w:t>
            </w:r>
          </w:p>
        </w:tc>
      </w:tr>
      <w:tr w:rsidR="00FB2067" w14:paraId="27D032AD" w14:textId="77777777" w:rsidTr="00316142">
        <w:tc>
          <w:tcPr>
            <w:tcW w:w="1980" w:type="dxa"/>
            <w:vMerge/>
          </w:tcPr>
          <w:p w14:paraId="67E726FF" w14:textId="77777777" w:rsidR="00FB2067" w:rsidRDefault="00FB2067" w:rsidP="002830C9">
            <w:pPr>
              <w:tabs>
                <w:tab w:val="left" w:pos="1784"/>
              </w:tabs>
              <w:rPr>
                <w:lang w:val="en-US"/>
              </w:rPr>
            </w:pPr>
          </w:p>
        </w:tc>
        <w:tc>
          <w:tcPr>
            <w:tcW w:w="1980" w:type="dxa"/>
            <w:vAlign w:val="center"/>
          </w:tcPr>
          <w:p w14:paraId="29D00178" w14:textId="0D65B0B7" w:rsidR="00FB2067" w:rsidRDefault="00FB2067" w:rsidP="00316142">
            <w:pPr>
              <w:tabs>
                <w:tab w:val="left" w:pos="1784"/>
              </w:tabs>
              <w:jc w:val="center"/>
              <w:rPr>
                <w:lang w:val="en-US"/>
              </w:rPr>
            </w:pPr>
            <w:r>
              <w:rPr>
                <w:lang w:val="en-US"/>
              </w:rPr>
              <w:t>HT56 ( LEL )</w:t>
            </w:r>
          </w:p>
        </w:tc>
        <w:tc>
          <w:tcPr>
            <w:tcW w:w="1980" w:type="dxa"/>
            <w:vAlign w:val="center"/>
          </w:tcPr>
          <w:p w14:paraId="2BD52399" w14:textId="76274CD8" w:rsidR="00FB2067" w:rsidRDefault="00FB2067" w:rsidP="00316142">
            <w:pPr>
              <w:tabs>
                <w:tab w:val="left" w:pos="1784"/>
              </w:tabs>
              <w:jc w:val="center"/>
              <w:rPr>
                <w:lang w:val="en-US"/>
              </w:rPr>
            </w:pPr>
            <w:r>
              <w:rPr>
                <w:lang w:val="en-US"/>
              </w:rPr>
              <w:t>MQ4 ( LEL )</w:t>
            </w:r>
          </w:p>
        </w:tc>
        <w:tc>
          <w:tcPr>
            <w:tcW w:w="1981" w:type="dxa"/>
            <w:vMerge/>
          </w:tcPr>
          <w:p w14:paraId="2AC3779B" w14:textId="77910CD5" w:rsidR="00FB2067" w:rsidRDefault="00FB2067" w:rsidP="002830C9">
            <w:pPr>
              <w:tabs>
                <w:tab w:val="left" w:pos="1784"/>
              </w:tabs>
              <w:rPr>
                <w:lang w:val="en-US"/>
              </w:rPr>
            </w:pPr>
          </w:p>
        </w:tc>
      </w:tr>
      <w:tr w:rsidR="00D744A3" w14:paraId="66A2C7C7" w14:textId="77777777" w:rsidTr="00E42EC0">
        <w:tc>
          <w:tcPr>
            <w:tcW w:w="1980" w:type="dxa"/>
          </w:tcPr>
          <w:p w14:paraId="07819650" w14:textId="77777777" w:rsidR="00D744A3" w:rsidRDefault="00D744A3" w:rsidP="002830C9">
            <w:pPr>
              <w:tabs>
                <w:tab w:val="left" w:pos="1784"/>
              </w:tabs>
              <w:rPr>
                <w:lang w:val="en-US"/>
              </w:rPr>
            </w:pPr>
          </w:p>
        </w:tc>
        <w:tc>
          <w:tcPr>
            <w:tcW w:w="1980" w:type="dxa"/>
          </w:tcPr>
          <w:p w14:paraId="11703BA7" w14:textId="77777777" w:rsidR="00D744A3" w:rsidRDefault="00D744A3" w:rsidP="002830C9">
            <w:pPr>
              <w:tabs>
                <w:tab w:val="left" w:pos="1784"/>
              </w:tabs>
              <w:rPr>
                <w:lang w:val="en-US"/>
              </w:rPr>
            </w:pPr>
          </w:p>
        </w:tc>
        <w:tc>
          <w:tcPr>
            <w:tcW w:w="1980" w:type="dxa"/>
          </w:tcPr>
          <w:p w14:paraId="19AD3F2D" w14:textId="77777777" w:rsidR="00D744A3" w:rsidRDefault="00D744A3" w:rsidP="002830C9">
            <w:pPr>
              <w:tabs>
                <w:tab w:val="left" w:pos="1784"/>
              </w:tabs>
              <w:rPr>
                <w:lang w:val="en-US"/>
              </w:rPr>
            </w:pPr>
          </w:p>
        </w:tc>
        <w:tc>
          <w:tcPr>
            <w:tcW w:w="1981" w:type="dxa"/>
          </w:tcPr>
          <w:p w14:paraId="265D5C18" w14:textId="77777777" w:rsidR="00D744A3" w:rsidRDefault="00D744A3" w:rsidP="002830C9">
            <w:pPr>
              <w:tabs>
                <w:tab w:val="left" w:pos="1784"/>
              </w:tabs>
              <w:rPr>
                <w:lang w:val="en-US"/>
              </w:rPr>
            </w:pPr>
          </w:p>
        </w:tc>
      </w:tr>
      <w:tr w:rsidR="00D744A3" w14:paraId="08D3526C" w14:textId="77777777" w:rsidTr="00E42EC0">
        <w:tc>
          <w:tcPr>
            <w:tcW w:w="1980" w:type="dxa"/>
          </w:tcPr>
          <w:p w14:paraId="1022898C" w14:textId="77777777" w:rsidR="00D744A3" w:rsidRDefault="00D744A3" w:rsidP="002830C9">
            <w:pPr>
              <w:tabs>
                <w:tab w:val="left" w:pos="1784"/>
              </w:tabs>
              <w:rPr>
                <w:lang w:val="en-US"/>
              </w:rPr>
            </w:pPr>
          </w:p>
        </w:tc>
        <w:tc>
          <w:tcPr>
            <w:tcW w:w="1980" w:type="dxa"/>
          </w:tcPr>
          <w:p w14:paraId="18038758" w14:textId="77777777" w:rsidR="00D744A3" w:rsidRDefault="00D744A3" w:rsidP="002830C9">
            <w:pPr>
              <w:tabs>
                <w:tab w:val="left" w:pos="1784"/>
              </w:tabs>
              <w:rPr>
                <w:lang w:val="en-US"/>
              </w:rPr>
            </w:pPr>
          </w:p>
        </w:tc>
        <w:tc>
          <w:tcPr>
            <w:tcW w:w="1980" w:type="dxa"/>
          </w:tcPr>
          <w:p w14:paraId="5A6BF962" w14:textId="77777777" w:rsidR="00D744A3" w:rsidRDefault="00D744A3" w:rsidP="002830C9">
            <w:pPr>
              <w:tabs>
                <w:tab w:val="left" w:pos="1784"/>
              </w:tabs>
              <w:rPr>
                <w:lang w:val="en-US"/>
              </w:rPr>
            </w:pPr>
          </w:p>
        </w:tc>
        <w:tc>
          <w:tcPr>
            <w:tcW w:w="1981" w:type="dxa"/>
          </w:tcPr>
          <w:p w14:paraId="7B4B0A33" w14:textId="77777777" w:rsidR="00D744A3" w:rsidRDefault="00D744A3" w:rsidP="002830C9">
            <w:pPr>
              <w:tabs>
                <w:tab w:val="left" w:pos="1784"/>
              </w:tabs>
              <w:rPr>
                <w:lang w:val="en-US"/>
              </w:rPr>
            </w:pPr>
          </w:p>
        </w:tc>
      </w:tr>
      <w:tr w:rsidR="00D744A3" w14:paraId="064F7F1F" w14:textId="77777777" w:rsidTr="00E42EC0">
        <w:tc>
          <w:tcPr>
            <w:tcW w:w="1980" w:type="dxa"/>
          </w:tcPr>
          <w:p w14:paraId="11EDAB17" w14:textId="77777777" w:rsidR="00D744A3" w:rsidRDefault="00D744A3" w:rsidP="002830C9">
            <w:pPr>
              <w:tabs>
                <w:tab w:val="left" w:pos="1784"/>
              </w:tabs>
              <w:rPr>
                <w:lang w:val="en-US"/>
              </w:rPr>
            </w:pPr>
          </w:p>
        </w:tc>
        <w:tc>
          <w:tcPr>
            <w:tcW w:w="1980" w:type="dxa"/>
          </w:tcPr>
          <w:p w14:paraId="65C951DE" w14:textId="77777777" w:rsidR="00D744A3" w:rsidRDefault="00D744A3" w:rsidP="002830C9">
            <w:pPr>
              <w:tabs>
                <w:tab w:val="left" w:pos="1784"/>
              </w:tabs>
              <w:rPr>
                <w:lang w:val="en-US"/>
              </w:rPr>
            </w:pPr>
          </w:p>
        </w:tc>
        <w:tc>
          <w:tcPr>
            <w:tcW w:w="1980" w:type="dxa"/>
          </w:tcPr>
          <w:p w14:paraId="77569A8C" w14:textId="77777777" w:rsidR="00D744A3" w:rsidRDefault="00D744A3" w:rsidP="002830C9">
            <w:pPr>
              <w:tabs>
                <w:tab w:val="left" w:pos="1784"/>
              </w:tabs>
              <w:rPr>
                <w:lang w:val="en-US"/>
              </w:rPr>
            </w:pPr>
          </w:p>
        </w:tc>
        <w:tc>
          <w:tcPr>
            <w:tcW w:w="1981" w:type="dxa"/>
          </w:tcPr>
          <w:p w14:paraId="5073D216" w14:textId="77777777" w:rsidR="00D744A3" w:rsidRDefault="00D744A3" w:rsidP="002830C9">
            <w:pPr>
              <w:tabs>
                <w:tab w:val="left" w:pos="1784"/>
              </w:tabs>
              <w:rPr>
                <w:lang w:val="en-US"/>
              </w:rPr>
            </w:pPr>
          </w:p>
        </w:tc>
      </w:tr>
      <w:tr w:rsidR="00D744A3" w14:paraId="4A7E4D60" w14:textId="77777777" w:rsidTr="00E42EC0">
        <w:tc>
          <w:tcPr>
            <w:tcW w:w="1980" w:type="dxa"/>
          </w:tcPr>
          <w:p w14:paraId="10DF5CD0" w14:textId="77777777" w:rsidR="00D744A3" w:rsidRDefault="00D744A3" w:rsidP="002830C9">
            <w:pPr>
              <w:tabs>
                <w:tab w:val="left" w:pos="1784"/>
              </w:tabs>
              <w:rPr>
                <w:lang w:val="en-US"/>
              </w:rPr>
            </w:pPr>
          </w:p>
        </w:tc>
        <w:tc>
          <w:tcPr>
            <w:tcW w:w="1980" w:type="dxa"/>
          </w:tcPr>
          <w:p w14:paraId="63F85AC5" w14:textId="77777777" w:rsidR="00D744A3" w:rsidRDefault="00D744A3" w:rsidP="002830C9">
            <w:pPr>
              <w:tabs>
                <w:tab w:val="left" w:pos="1784"/>
              </w:tabs>
              <w:rPr>
                <w:lang w:val="en-US"/>
              </w:rPr>
            </w:pPr>
          </w:p>
        </w:tc>
        <w:tc>
          <w:tcPr>
            <w:tcW w:w="1980" w:type="dxa"/>
          </w:tcPr>
          <w:p w14:paraId="49BF3525" w14:textId="77777777" w:rsidR="00D744A3" w:rsidRDefault="00D744A3" w:rsidP="002830C9">
            <w:pPr>
              <w:tabs>
                <w:tab w:val="left" w:pos="1784"/>
              </w:tabs>
              <w:rPr>
                <w:lang w:val="en-US"/>
              </w:rPr>
            </w:pPr>
          </w:p>
        </w:tc>
        <w:tc>
          <w:tcPr>
            <w:tcW w:w="1981" w:type="dxa"/>
          </w:tcPr>
          <w:p w14:paraId="4766B6C4" w14:textId="77777777" w:rsidR="00D744A3" w:rsidRDefault="00D744A3" w:rsidP="002830C9">
            <w:pPr>
              <w:tabs>
                <w:tab w:val="left" w:pos="1784"/>
              </w:tabs>
              <w:rPr>
                <w:lang w:val="en-US"/>
              </w:rPr>
            </w:pPr>
          </w:p>
        </w:tc>
      </w:tr>
      <w:tr w:rsidR="00D744A3" w14:paraId="46FD255B" w14:textId="77777777" w:rsidTr="00E42EC0">
        <w:tc>
          <w:tcPr>
            <w:tcW w:w="1980" w:type="dxa"/>
          </w:tcPr>
          <w:p w14:paraId="67939996" w14:textId="77777777" w:rsidR="00D744A3" w:rsidRDefault="00D744A3" w:rsidP="002830C9">
            <w:pPr>
              <w:tabs>
                <w:tab w:val="left" w:pos="1784"/>
              </w:tabs>
              <w:rPr>
                <w:lang w:val="en-US"/>
              </w:rPr>
            </w:pPr>
          </w:p>
        </w:tc>
        <w:tc>
          <w:tcPr>
            <w:tcW w:w="1980" w:type="dxa"/>
          </w:tcPr>
          <w:p w14:paraId="2477FC37" w14:textId="77777777" w:rsidR="00D744A3" w:rsidRDefault="00D744A3" w:rsidP="002830C9">
            <w:pPr>
              <w:tabs>
                <w:tab w:val="left" w:pos="1784"/>
              </w:tabs>
              <w:rPr>
                <w:lang w:val="en-US"/>
              </w:rPr>
            </w:pPr>
          </w:p>
        </w:tc>
        <w:tc>
          <w:tcPr>
            <w:tcW w:w="1980" w:type="dxa"/>
          </w:tcPr>
          <w:p w14:paraId="2A1392F6" w14:textId="77777777" w:rsidR="00D744A3" w:rsidRDefault="00D744A3" w:rsidP="002830C9">
            <w:pPr>
              <w:tabs>
                <w:tab w:val="left" w:pos="1784"/>
              </w:tabs>
              <w:rPr>
                <w:lang w:val="en-US"/>
              </w:rPr>
            </w:pPr>
          </w:p>
        </w:tc>
        <w:tc>
          <w:tcPr>
            <w:tcW w:w="1981" w:type="dxa"/>
          </w:tcPr>
          <w:p w14:paraId="4BF9BE0F" w14:textId="77777777" w:rsidR="00D744A3" w:rsidRDefault="00D744A3" w:rsidP="002830C9">
            <w:pPr>
              <w:tabs>
                <w:tab w:val="left" w:pos="1784"/>
              </w:tabs>
              <w:rPr>
                <w:lang w:val="en-US"/>
              </w:rPr>
            </w:pPr>
          </w:p>
        </w:tc>
      </w:tr>
      <w:tr w:rsidR="00D744A3" w14:paraId="5DFD5E04" w14:textId="77777777" w:rsidTr="00E42EC0">
        <w:tc>
          <w:tcPr>
            <w:tcW w:w="1980" w:type="dxa"/>
          </w:tcPr>
          <w:p w14:paraId="1A520579" w14:textId="77777777" w:rsidR="00D744A3" w:rsidRDefault="00D744A3" w:rsidP="002830C9">
            <w:pPr>
              <w:tabs>
                <w:tab w:val="left" w:pos="1784"/>
              </w:tabs>
              <w:rPr>
                <w:lang w:val="en-US"/>
              </w:rPr>
            </w:pPr>
          </w:p>
        </w:tc>
        <w:tc>
          <w:tcPr>
            <w:tcW w:w="1980" w:type="dxa"/>
          </w:tcPr>
          <w:p w14:paraId="57A8B604" w14:textId="77777777" w:rsidR="00D744A3" w:rsidRDefault="00D744A3" w:rsidP="002830C9">
            <w:pPr>
              <w:tabs>
                <w:tab w:val="left" w:pos="1784"/>
              </w:tabs>
              <w:rPr>
                <w:lang w:val="en-US"/>
              </w:rPr>
            </w:pPr>
          </w:p>
        </w:tc>
        <w:tc>
          <w:tcPr>
            <w:tcW w:w="1980" w:type="dxa"/>
          </w:tcPr>
          <w:p w14:paraId="7E5BA718" w14:textId="77777777" w:rsidR="00D744A3" w:rsidRDefault="00D744A3" w:rsidP="002830C9">
            <w:pPr>
              <w:tabs>
                <w:tab w:val="left" w:pos="1784"/>
              </w:tabs>
              <w:rPr>
                <w:lang w:val="en-US"/>
              </w:rPr>
            </w:pPr>
          </w:p>
        </w:tc>
        <w:tc>
          <w:tcPr>
            <w:tcW w:w="1981" w:type="dxa"/>
          </w:tcPr>
          <w:p w14:paraId="1D263649" w14:textId="77777777" w:rsidR="00D744A3" w:rsidRDefault="00D744A3" w:rsidP="002830C9">
            <w:pPr>
              <w:tabs>
                <w:tab w:val="left" w:pos="1784"/>
              </w:tabs>
              <w:rPr>
                <w:lang w:val="en-US"/>
              </w:rPr>
            </w:pPr>
          </w:p>
        </w:tc>
      </w:tr>
    </w:tbl>
    <w:p w14:paraId="5E9787B2" w14:textId="77777777" w:rsidR="00E42EC0" w:rsidRDefault="00E42EC0" w:rsidP="002830C9">
      <w:pPr>
        <w:tabs>
          <w:tab w:val="left" w:pos="1784"/>
        </w:tabs>
        <w:rPr>
          <w:lang w:val="en-US"/>
        </w:rPr>
      </w:pPr>
    </w:p>
    <w:p w14:paraId="0BB044F8" w14:textId="50C87561" w:rsidR="00BB243E" w:rsidRDefault="00A60784" w:rsidP="002830C9">
      <w:pPr>
        <w:tabs>
          <w:tab w:val="left" w:pos="1784"/>
        </w:tabs>
        <w:rPr>
          <w:lang w:val="en-US"/>
        </w:rPr>
      </w:pPr>
      <w:r>
        <w:rPr>
          <w:lang w:val="en-US"/>
        </w:rPr>
        <w:br/>
      </w:r>
    </w:p>
    <w:p w14:paraId="4998739A" w14:textId="77777777" w:rsidR="00BB243E" w:rsidRPr="00BB243E" w:rsidRDefault="00BB243E" w:rsidP="00BB243E">
      <w:pPr>
        <w:rPr>
          <w:lang w:val="en-US"/>
        </w:rPr>
      </w:pPr>
    </w:p>
    <w:p w14:paraId="354BD997" w14:textId="5727A17C" w:rsidR="00BB243E" w:rsidRDefault="00BB243E" w:rsidP="00BB243E">
      <w:pPr>
        <w:rPr>
          <w:lang w:val="en-US"/>
        </w:rPr>
      </w:pPr>
    </w:p>
    <w:p w14:paraId="71C8349E" w14:textId="318E689D" w:rsidR="00BB243E" w:rsidRDefault="00BB243E" w:rsidP="00BB243E">
      <w:pPr>
        <w:tabs>
          <w:tab w:val="left" w:pos="4755"/>
        </w:tabs>
        <w:rPr>
          <w:lang w:val="en-US"/>
        </w:rPr>
      </w:pPr>
      <w:r>
        <w:rPr>
          <w:lang w:val="en-US"/>
        </w:rPr>
        <w:tab/>
      </w:r>
    </w:p>
    <w:tbl>
      <w:tblPr>
        <w:tblStyle w:val="TableGrid"/>
        <w:tblW w:w="7933" w:type="dxa"/>
        <w:tblLook w:val="04A0" w:firstRow="1" w:lastRow="0" w:firstColumn="1" w:lastColumn="0" w:noHBand="0" w:noVBand="1"/>
      </w:tblPr>
      <w:tblGrid>
        <w:gridCol w:w="630"/>
        <w:gridCol w:w="2767"/>
        <w:gridCol w:w="4536"/>
      </w:tblGrid>
      <w:tr w:rsidR="00BB243E" w14:paraId="67AB0244" w14:textId="77777777" w:rsidTr="00BB243E">
        <w:tc>
          <w:tcPr>
            <w:tcW w:w="630" w:type="dxa"/>
          </w:tcPr>
          <w:p w14:paraId="45F5BCB5" w14:textId="1F848405" w:rsidR="00BB243E" w:rsidRDefault="00BB243E" w:rsidP="00BB243E">
            <w:pPr>
              <w:tabs>
                <w:tab w:val="left" w:pos="4755"/>
              </w:tabs>
              <w:rPr>
                <w:lang w:val="en-US"/>
              </w:rPr>
            </w:pPr>
            <w:r>
              <w:rPr>
                <w:lang w:val="en-US"/>
              </w:rPr>
              <w:t>No</w:t>
            </w:r>
          </w:p>
        </w:tc>
        <w:tc>
          <w:tcPr>
            <w:tcW w:w="2767" w:type="dxa"/>
          </w:tcPr>
          <w:p w14:paraId="68BAA2C5" w14:textId="2313B439" w:rsidR="00BB243E" w:rsidRDefault="00BB243E" w:rsidP="00BB243E">
            <w:pPr>
              <w:tabs>
                <w:tab w:val="left" w:pos="4755"/>
              </w:tabs>
              <w:rPr>
                <w:lang w:val="en-US"/>
              </w:rPr>
            </w:pPr>
            <w:r>
              <w:rPr>
                <w:lang w:val="en-US"/>
              </w:rPr>
              <w:t xml:space="preserve">Nilai Arus </w:t>
            </w:r>
          </w:p>
        </w:tc>
        <w:tc>
          <w:tcPr>
            <w:tcW w:w="4536" w:type="dxa"/>
          </w:tcPr>
          <w:p w14:paraId="5B03411F" w14:textId="267E00CE" w:rsidR="00BB243E" w:rsidRDefault="00BB243E" w:rsidP="00BB243E">
            <w:pPr>
              <w:tabs>
                <w:tab w:val="left" w:pos="4755"/>
              </w:tabs>
              <w:rPr>
                <w:lang w:val="en-US"/>
              </w:rPr>
            </w:pPr>
            <w:r>
              <w:rPr>
                <w:lang w:val="en-US"/>
              </w:rPr>
              <w:t>Skala %</w:t>
            </w:r>
          </w:p>
        </w:tc>
      </w:tr>
      <w:tr w:rsidR="00BB243E" w14:paraId="7E77C3BB" w14:textId="77777777" w:rsidTr="00BB243E">
        <w:tc>
          <w:tcPr>
            <w:tcW w:w="630" w:type="dxa"/>
          </w:tcPr>
          <w:p w14:paraId="0E279986" w14:textId="77777777" w:rsidR="00BB243E" w:rsidRDefault="00BB243E" w:rsidP="00BB243E">
            <w:pPr>
              <w:tabs>
                <w:tab w:val="left" w:pos="4755"/>
              </w:tabs>
              <w:rPr>
                <w:lang w:val="en-US"/>
              </w:rPr>
            </w:pPr>
          </w:p>
        </w:tc>
        <w:tc>
          <w:tcPr>
            <w:tcW w:w="2767" w:type="dxa"/>
          </w:tcPr>
          <w:p w14:paraId="20396254" w14:textId="77777777" w:rsidR="00BB243E" w:rsidRDefault="00BB243E" w:rsidP="00BB243E">
            <w:pPr>
              <w:tabs>
                <w:tab w:val="left" w:pos="4755"/>
              </w:tabs>
              <w:rPr>
                <w:lang w:val="en-US"/>
              </w:rPr>
            </w:pPr>
          </w:p>
        </w:tc>
        <w:tc>
          <w:tcPr>
            <w:tcW w:w="4536" w:type="dxa"/>
          </w:tcPr>
          <w:p w14:paraId="547DF047" w14:textId="77777777" w:rsidR="00BB243E" w:rsidRDefault="00BB243E" w:rsidP="00BB243E">
            <w:pPr>
              <w:tabs>
                <w:tab w:val="left" w:pos="4755"/>
              </w:tabs>
              <w:rPr>
                <w:lang w:val="en-US"/>
              </w:rPr>
            </w:pPr>
          </w:p>
        </w:tc>
      </w:tr>
      <w:tr w:rsidR="00BB243E" w14:paraId="514ACEA7" w14:textId="77777777" w:rsidTr="00BB243E">
        <w:tc>
          <w:tcPr>
            <w:tcW w:w="630" w:type="dxa"/>
          </w:tcPr>
          <w:p w14:paraId="02C08020" w14:textId="77777777" w:rsidR="00BB243E" w:rsidRDefault="00BB243E" w:rsidP="00BB243E">
            <w:pPr>
              <w:tabs>
                <w:tab w:val="left" w:pos="4755"/>
              </w:tabs>
              <w:rPr>
                <w:lang w:val="en-US"/>
              </w:rPr>
            </w:pPr>
          </w:p>
        </w:tc>
        <w:tc>
          <w:tcPr>
            <w:tcW w:w="2767" w:type="dxa"/>
          </w:tcPr>
          <w:p w14:paraId="2E000506" w14:textId="77777777" w:rsidR="00BB243E" w:rsidRDefault="00BB243E" w:rsidP="00BB243E">
            <w:pPr>
              <w:tabs>
                <w:tab w:val="left" w:pos="4755"/>
              </w:tabs>
              <w:rPr>
                <w:lang w:val="en-US"/>
              </w:rPr>
            </w:pPr>
          </w:p>
        </w:tc>
        <w:tc>
          <w:tcPr>
            <w:tcW w:w="4536" w:type="dxa"/>
          </w:tcPr>
          <w:p w14:paraId="51CD6FE7" w14:textId="77777777" w:rsidR="00BB243E" w:rsidRDefault="00BB243E" w:rsidP="00BB243E">
            <w:pPr>
              <w:tabs>
                <w:tab w:val="left" w:pos="4755"/>
              </w:tabs>
              <w:rPr>
                <w:lang w:val="en-US"/>
              </w:rPr>
            </w:pPr>
          </w:p>
        </w:tc>
      </w:tr>
    </w:tbl>
    <w:p w14:paraId="1A9C2520" w14:textId="4F5CAE10" w:rsidR="00A60784" w:rsidRPr="00BB243E" w:rsidRDefault="00BB243E" w:rsidP="00BB243E">
      <w:pPr>
        <w:tabs>
          <w:tab w:val="left" w:pos="4755"/>
        </w:tabs>
        <w:rPr>
          <w:lang w:val="en-US"/>
        </w:rPr>
        <w:sectPr w:rsidR="00A60784" w:rsidRPr="00BB243E" w:rsidSect="00584959">
          <w:headerReference w:type="first" r:id="rId26"/>
          <w:pgSz w:w="11900" w:h="16840"/>
          <w:pgMar w:top="2268" w:right="1701" w:bottom="1701" w:left="2268" w:header="708" w:footer="708" w:gutter="0"/>
          <w:cols w:space="708"/>
          <w:titlePg/>
          <w:docGrid w:linePitch="360"/>
        </w:sectPr>
      </w:pPr>
      <w:r>
        <w:rPr>
          <w:lang w:val="en-US"/>
        </w:rPr>
        <w:tab/>
      </w:r>
    </w:p>
    <w:p w14:paraId="65935FFB" w14:textId="3B964460" w:rsidR="002410E4" w:rsidRDefault="002410E4" w:rsidP="00CD4076">
      <w:pPr>
        <w:pStyle w:val="Heading1"/>
      </w:pPr>
      <w:bookmarkStart w:id="67" w:name="_Toc189305350"/>
      <w:r w:rsidRPr="004753CB">
        <w:lastRenderedPageBreak/>
        <w:t>BAB V</w:t>
      </w:r>
      <w:r w:rsidR="00EE1C52">
        <w:br/>
      </w:r>
      <w:r w:rsidRPr="004753CB">
        <w:t>PENUTUP</w:t>
      </w:r>
      <w:bookmarkEnd w:id="67"/>
    </w:p>
    <w:p w14:paraId="0EC9DF1D" w14:textId="77777777" w:rsidR="00811DC2" w:rsidRPr="00811DC2" w:rsidRDefault="00811DC2" w:rsidP="00811DC2"/>
    <w:p w14:paraId="61D6070F" w14:textId="21CAB50E" w:rsidR="002410E4" w:rsidRPr="00790250" w:rsidRDefault="00811DC2" w:rsidP="00811DC2">
      <w:pPr>
        <w:pStyle w:val="Heading2"/>
        <w:rPr>
          <w:lang w:val="id-ID"/>
        </w:rPr>
      </w:pPr>
      <w:bookmarkStart w:id="68" w:name="_Toc189305351"/>
      <w:r w:rsidRPr="00790250">
        <w:rPr>
          <w:lang w:val="id-ID"/>
        </w:rPr>
        <w:t xml:space="preserve">5.1 </w:t>
      </w:r>
      <w:r w:rsidR="002410E4" w:rsidRPr="00790250">
        <w:rPr>
          <w:lang w:val="id-ID"/>
        </w:rPr>
        <w:t>Kesimpulan</w:t>
      </w:r>
      <w:bookmarkEnd w:id="68"/>
    </w:p>
    <w:p w14:paraId="3111A187" w14:textId="033FA47F" w:rsidR="00D01A49" w:rsidRPr="00811DC2" w:rsidRDefault="00B66C8E" w:rsidP="00610CA2">
      <w:pPr>
        <w:pStyle w:val="P-All"/>
      </w:pPr>
      <w:r w:rsidRPr="004753CB">
        <w:t>Berisi garis besar penelitian</w:t>
      </w:r>
      <w:r w:rsidR="0069291C" w:rsidRPr="004753CB">
        <w:t xml:space="preserve">, misalnya kelebihan dan kekurangan, target pencapaian, dan lain-lain. Tuliskan </w:t>
      </w:r>
      <w:r w:rsidR="008153D9" w:rsidRPr="004753CB">
        <w:t xml:space="preserve">dengan kalimat pengantar dan isi kesimpulan </w:t>
      </w:r>
      <w:r w:rsidR="0069291C" w:rsidRPr="004753CB">
        <w:t>dalam bentuk pointer angka arab (1,2,3,4,….). Contoh</w:t>
      </w:r>
      <w:r w:rsidR="00811DC2" w:rsidRPr="00811DC2">
        <w:t>.</w:t>
      </w:r>
    </w:p>
    <w:p w14:paraId="045F8866" w14:textId="2514DB04" w:rsidR="003B7A01" w:rsidRPr="004753CB" w:rsidRDefault="003B7A01" w:rsidP="00610CA2">
      <w:pPr>
        <w:pStyle w:val="P-All"/>
      </w:pPr>
      <w:r w:rsidRPr="004753CB">
        <w:t>Beberapa hal penting yang dapat dari penjelasan bab I sampai bab IV diantaranya adalah sebagai berikut.</w:t>
      </w:r>
    </w:p>
    <w:p w14:paraId="2C22F3E8" w14:textId="2AD37764" w:rsidR="003B7A01" w:rsidRPr="004753CB" w:rsidRDefault="003B7A01" w:rsidP="00795E0A">
      <w:pPr>
        <w:pStyle w:val="NA-1"/>
        <w:numPr>
          <w:ilvl w:val="0"/>
          <w:numId w:val="5"/>
        </w:numPr>
      </w:pPr>
      <w:r w:rsidRPr="004753CB">
        <w:t>Kesimpulan pertama……</w:t>
      </w:r>
    </w:p>
    <w:p w14:paraId="0D97EE54" w14:textId="355F707A" w:rsidR="003B7A01" w:rsidRPr="004753CB" w:rsidRDefault="003B7A01" w:rsidP="00795E0A">
      <w:pPr>
        <w:pStyle w:val="NA-1"/>
        <w:numPr>
          <w:ilvl w:val="0"/>
          <w:numId w:val="5"/>
        </w:numPr>
      </w:pPr>
      <w:r w:rsidRPr="004753CB">
        <w:t>Kesimpulan kedua…..</w:t>
      </w:r>
    </w:p>
    <w:p w14:paraId="7E4B7A62" w14:textId="1BFB87EC" w:rsidR="003B7A01" w:rsidRPr="004753CB" w:rsidRDefault="003B7A01" w:rsidP="00795E0A">
      <w:pPr>
        <w:pStyle w:val="NA-1"/>
        <w:numPr>
          <w:ilvl w:val="0"/>
          <w:numId w:val="5"/>
        </w:numPr>
      </w:pPr>
      <w:r w:rsidRPr="004753CB">
        <w:t>Kesimpulan ke-n……..</w:t>
      </w:r>
    </w:p>
    <w:p w14:paraId="6AD9B359" w14:textId="47B259B3" w:rsidR="002410E4" w:rsidRPr="004753CB" w:rsidRDefault="00811DC2" w:rsidP="00811DC2">
      <w:pPr>
        <w:pStyle w:val="Heading2"/>
      </w:pPr>
      <w:bookmarkStart w:id="69" w:name="_Toc189305352"/>
      <w:r>
        <w:t xml:space="preserve">5.2 </w:t>
      </w:r>
      <w:r w:rsidR="002410E4" w:rsidRPr="004753CB">
        <w:t>Saran</w:t>
      </w:r>
      <w:bookmarkEnd w:id="69"/>
    </w:p>
    <w:p w14:paraId="3B98D9E9" w14:textId="510A52FD" w:rsidR="00357016" w:rsidRPr="004753CB" w:rsidRDefault="00357016" w:rsidP="00610CA2">
      <w:pPr>
        <w:pStyle w:val="P-All"/>
      </w:pPr>
      <w:r w:rsidRPr="004753CB">
        <w:t>Bagian ini berisi saran kepada peneliti lain yang mungkin akan melanjutkan penelitian Anda. Tuliskan dalam bentuk pointer angka arab (1,2,3,4,….). Contoh:</w:t>
      </w:r>
    </w:p>
    <w:p w14:paraId="141E855C" w14:textId="6D365123" w:rsidR="00357016" w:rsidRPr="004753CB" w:rsidRDefault="00357016" w:rsidP="00795E0A">
      <w:pPr>
        <w:pStyle w:val="NA-1"/>
        <w:numPr>
          <w:ilvl w:val="0"/>
          <w:numId w:val="6"/>
        </w:numPr>
      </w:pPr>
      <w:r w:rsidRPr="004753CB">
        <w:t>Saran pertama….</w:t>
      </w:r>
    </w:p>
    <w:p w14:paraId="61289704" w14:textId="6AAC64D9" w:rsidR="00357016" w:rsidRPr="004753CB" w:rsidRDefault="00357016" w:rsidP="00795E0A">
      <w:pPr>
        <w:pStyle w:val="NA-1"/>
        <w:numPr>
          <w:ilvl w:val="0"/>
          <w:numId w:val="6"/>
        </w:numPr>
      </w:pPr>
      <w:r w:rsidRPr="004753CB">
        <w:t>Saran kedua…..</w:t>
      </w:r>
    </w:p>
    <w:p w14:paraId="6012EC91" w14:textId="6FEDF2E1" w:rsidR="00357016" w:rsidRPr="004753CB" w:rsidRDefault="00357016" w:rsidP="00795E0A">
      <w:pPr>
        <w:pStyle w:val="NA-1"/>
        <w:numPr>
          <w:ilvl w:val="0"/>
          <w:numId w:val="6"/>
        </w:numPr>
      </w:pPr>
      <w:r w:rsidRPr="004753CB">
        <w:t>Saran ke-n……</w:t>
      </w:r>
    </w:p>
    <w:p w14:paraId="3CC24290" w14:textId="77777777" w:rsidR="002410E4" w:rsidRPr="004753CB" w:rsidRDefault="002410E4" w:rsidP="008C3851"/>
    <w:p w14:paraId="75862631" w14:textId="77777777" w:rsidR="0034460E" w:rsidRPr="004753CB" w:rsidRDefault="0034460E" w:rsidP="00CD4076">
      <w:pPr>
        <w:sectPr w:rsidR="0034460E" w:rsidRPr="004753CB" w:rsidSect="00A35BA5">
          <w:headerReference w:type="default" r:id="rId27"/>
          <w:headerReference w:type="first" r:id="rId28"/>
          <w:pgSz w:w="11900" w:h="16840"/>
          <w:pgMar w:top="2268" w:right="1701" w:bottom="1701" w:left="2268" w:header="708" w:footer="708" w:gutter="0"/>
          <w:cols w:space="708"/>
          <w:titlePg/>
          <w:docGrid w:linePitch="360"/>
        </w:sectPr>
      </w:pPr>
    </w:p>
    <w:p w14:paraId="2DECB82C" w14:textId="595A3A94" w:rsidR="002410E4" w:rsidRPr="004753CB" w:rsidRDefault="00CD067E" w:rsidP="00CD4076">
      <w:pPr>
        <w:pStyle w:val="Heading1"/>
      </w:pPr>
      <w:bookmarkStart w:id="70" w:name="_Toc189305353"/>
      <w:r w:rsidRPr="004753CB">
        <w:lastRenderedPageBreak/>
        <w:t>DAFTAR PUSTAKA</w:t>
      </w:r>
      <w:bookmarkEnd w:id="70"/>
    </w:p>
    <w:p w14:paraId="4D398261" w14:textId="204989E4" w:rsidR="0013382D" w:rsidRDefault="0013382D" w:rsidP="0013382D"/>
    <w:p w14:paraId="403BBAAF" w14:textId="4E7590A8" w:rsidR="001574AB" w:rsidRDefault="001574AB" w:rsidP="0013382D"/>
    <w:p w14:paraId="0F3B6902" w14:textId="75381B62" w:rsidR="001574AB" w:rsidRDefault="001574AB" w:rsidP="0013382D"/>
    <w:p w14:paraId="047F7E82" w14:textId="0B8F6D76" w:rsidR="001574AB" w:rsidRDefault="001574AB" w:rsidP="0013382D"/>
    <w:p w14:paraId="18670CA7" w14:textId="10CDEEAC" w:rsidR="001574AB" w:rsidRDefault="00B60AB9" w:rsidP="0013382D">
      <w:r w:rsidRPr="00B60AB9">
        <w:t>ANSI/ISA-50.1-1982 (R1992), Compatibility of Analog Signals for Electronic Industrial Process Instruments</w:t>
      </w:r>
    </w:p>
    <w:p w14:paraId="467169B6" w14:textId="2117FCDD" w:rsidR="001574AB" w:rsidRDefault="001574AB" w:rsidP="0013382D"/>
    <w:p w14:paraId="304C7225" w14:textId="77777777" w:rsidR="001574AB" w:rsidRDefault="001574AB" w:rsidP="0013382D"/>
    <w:p w14:paraId="62E88073" w14:textId="77777777" w:rsidR="008E4A06" w:rsidRPr="004753CB" w:rsidRDefault="008E4A06" w:rsidP="0013382D"/>
    <w:sdt>
      <w:sdtPr>
        <w:id w:val="1076252286"/>
        <w:docPartObj>
          <w:docPartGallery w:val="Bibliographies"/>
          <w:docPartUnique/>
        </w:docPartObj>
      </w:sdtPr>
      <w:sdtContent>
        <w:sdt>
          <w:sdtPr>
            <w:id w:val="111145805"/>
            <w:bibliography/>
          </w:sdtPr>
          <w:sdtContent>
            <w:p w14:paraId="1F43B734" w14:textId="77777777" w:rsidR="00610CA2" w:rsidRDefault="00833482" w:rsidP="00610CA2">
              <w:pPr>
                <w:pStyle w:val="Bibliography"/>
                <w:ind w:left="720" w:hanging="720"/>
                <w:rPr>
                  <w:lang w:val="en-ID"/>
                </w:rPr>
              </w:pPr>
              <w:r>
                <w:rPr>
                  <w:noProof w:val="0"/>
                </w:rPr>
                <w:fldChar w:fldCharType="begin"/>
              </w:r>
              <w:r>
                <w:instrText xml:space="preserve"> BIBLIOGRAPHY </w:instrText>
              </w:r>
              <w:r>
                <w:rPr>
                  <w:noProof w:val="0"/>
                </w:rPr>
                <w:fldChar w:fldCharType="separate"/>
              </w:r>
              <w:r w:rsidR="00610CA2" w:rsidRPr="00FF7FE3">
                <w:rPr>
                  <w:lang w:val="fi-FI"/>
                </w:rPr>
                <w:t xml:space="preserve">Agustina, E., &amp; Purnomo, A. S. (2018). Sistem Pakar Untuk Menentukan Status Pertumbuhan Pada Anak Menggunakan Inferensi Fuzzy (Sugeno). </w:t>
              </w:r>
              <w:r w:rsidR="00610CA2">
                <w:rPr>
                  <w:i/>
                  <w:iCs/>
                  <w:lang w:val="en-ID"/>
                </w:rPr>
                <w:t>Informatics Journal, Vol. 3, No. 2, ISSN : 2503 – 250X</w:t>
              </w:r>
              <w:r w:rsidR="00610CA2">
                <w:rPr>
                  <w:lang w:val="en-ID"/>
                </w:rPr>
                <w:t>, 56-66.</w:t>
              </w:r>
            </w:p>
            <w:p w14:paraId="03D7FB3E" w14:textId="77777777" w:rsidR="00610CA2" w:rsidRDefault="00610CA2" w:rsidP="00610CA2">
              <w:pPr>
                <w:pStyle w:val="Bibliography"/>
                <w:ind w:left="720" w:hanging="720"/>
              </w:pPr>
              <w:r>
                <w:t xml:space="preserve">Ariyanti, J., &amp; Purnomo, A. S. (2019). Rekomendasi Pemilihan Produk Tabungan Bank Rekomendasi Pemilihan Produk Tabungan Bank. </w:t>
              </w:r>
              <w:r>
                <w:rPr>
                  <w:i/>
                  <w:iCs/>
                </w:rPr>
                <w:t>Informatics Journal, Vol. 4, No. 1, ISSN : 2503 – 250X</w:t>
              </w:r>
              <w:r>
                <w:t>, 1-9.</w:t>
              </w:r>
            </w:p>
            <w:p w14:paraId="0FCE3997" w14:textId="77777777" w:rsidR="00610CA2" w:rsidRDefault="00610CA2" w:rsidP="00610CA2">
              <w:pPr>
                <w:pStyle w:val="Bibliography"/>
                <w:ind w:left="720" w:hanging="720"/>
              </w:pPr>
              <w:r>
                <w:t xml:space="preserve">Kusrini. (2007). </w:t>
              </w:r>
              <w:r>
                <w:rPr>
                  <w:i/>
                  <w:iCs/>
                </w:rPr>
                <w:t>Konsep dan Aplikasi Sistem Pendukung Keputusan.</w:t>
              </w:r>
              <w:r>
                <w:t xml:space="preserve"> Yogyakarta: Andi.</w:t>
              </w:r>
            </w:p>
            <w:p w14:paraId="758414F1" w14:textId="77777777" w:rsidR="00610CA2" w:rsidRDefault="00610CA2" w:rsidP="00610CA2">
              <w:pPr>
                <w:pStyle w:val="Bibliography"/>
                <w:ind w:left="720" w:hanging="720"/>
              </w:pPr>
              <w:r>
                <w:t xml:space="preserve">Kusumadewi, S., Hartati, S., Harjoko, A., &amp; Wardoyo, R. (2006). </w:t>
              </w:r>
              <w:r>
                <w:rPr>
                  <w:i/>
                  <w:iCs/>
                </w:rPr>
                <w:t>Fuzzy Multi- Atribute Decision Making (Fuzzy MADM).</w:t>
              </w:r>
              <w:r>
                <w:t xml:space="preserve"> Yogyakarta: Graha Ilmu.</w:t>
              </w:r>
            </w:p>
            <w:p w14:paraId="67245F81" w14:textId="77777777" w:rsidR="00610CA2" w:rsidRDefault="00610CA2" w:rsidP="00610CA2">
              <w:pPr>
                <w:pStyle w:val="Bibliography"/>
                <w:ind w:left="720" w:hanging="720"/>
              </w:pPr>
              <w:r>
                <w:t xml:space="preserve">Maria, A., &amp; Purnomo, A. S. (2019). Sistem Pendukung Keputusan Pengajuan Kredit Menggunakan Simple Additive Weighting (SAW) (Studi Kasus Bank BPD DIY). </w:t>
              </w:r>
              <w:r>
                <w:rPr>
                  <w:i/>
                  <w:iCs/>
                </w:rPr>
                <w:t>Seminar Nasional Teknologi Informasi dan Aplikasi Komputer (SINTAK)</w:t>
              </w:r>
              <w:r>
                <w:t xml:space="preserve"> (hal. 106-114). Semarang: Universitas Stikubank Semarang.</w:t>
              </w:r>
            </w:p>
            <w:p w14:paraId="7970BEBD" w14:textId="77777777" w:rsidR="00610CA2" w:rsidRDefault="00610CA2" w:rsidP="00610CA2">
              <w:pPr>
                <w:pStyle w:val="Bibliography"/>
                <w:ind w:left="720" w:hanging="720"/>
              </w:pPr>
              <w:r>
                <w:t xml:space="preserve">Mayasari, W., &amp; Purnomo, A. S. (2017). Sistem Pakar Untuk Menentukan Poin Pelanggaran Dan Prestasi Menggunakan Inferensi Fuzzy (Tsukamoto). </w:t>
              </w:r>
              <w:r>
                <w:rPr>
                  <w:i/>
                  <w:iCs/>
                </w:rPr>
                <w:t>Jurnal Multimedia &amp; Artificial Intelligence, Vol. 1, No. 2, Agustus, ISSN : 2580-2593</w:t>
              </w:r>
              <w:r>
                <w:t>, 17-26.</w:t>
              </w:r>
            </w:p>
            <w:p w14:paraId="7552418F" w14:textId="77777777" w:rsidR="00610CA2" w:rsidRDefault="00610CA2" w:rsidP="00610CA2">
              <w:pPr>
                <w:pStyle w:val="Bibliography"/>
                <w:ind w:left="720" w:hanging="720"/>
              </w:pPr>
              <w:r>
                <w:t xml:space="preserve">Priatni, C. N., &amp; Purnomo, A. S. (2017). Sistem Untuk Menentukan Pilihan Pada Program Studi Menggunakan Fuzzy Multiple Attribute Decision Making (FMADM) Dengan Simple Additive Weighting (SAW) (Studi Kasus: POLTEKES Permata Indonesia Yogyakarta). </w:t>
              </w:r>
              <w:r>
                <w:rPr>
                  <w:i/>
                  <w:iCs/>
                </w:rPr>
                <w:t>Informatics Journal, Vol. 2, No. 1, ISSN : : 2503 – 250X</w:t>
              </w:r>
              <w:r>
                <w:t>, 54-63.</w:t>
              </w:r>
            </w:p>
            <w:p w14:paraId="6FA9F02D" w14:textId="77777777" w:rsidR="00610CA2" w:rsidRDefault="00610CA2" w:rsidP="00610CA2">
              <w:pPr>
                <w:pStyle w:val="Bibliography"/>
                <w:ind w:left="720" w:hanging="720"/>
              </w:pPr>
              <w:r>
                <w:lastRenderedPageBreak/>
                <w:t xml:space="preserve">Purnomo, A. S., &amp; Rozi, A. F. (2018). Seleksi Mahasiswa Lulusan Terbaik Menggunakan Metode Fuzzy Multi-Attribute Decision Making (FMADM) (Studi Kasus: Program Studi Teknik Informatika FTI UMB Yogyakarta). </w:t>
              </w:r>
              <w:r>
                <w:rPr>
                  <w:i/>
                  <w:iCs/>
                </w:rPr>
                <w:t>Seminar Nasional Teknologi Informasi Dan Aplikasi Komputer (SINTAK)</w:t>
              </w:r>
              <w:r>
                <w:t xml:space="preserve"> (hal. 156-163). Semarang: Universitas Stikubank.</w:t>
              </w:r>
            </w:p>
            <w:p w14:paraId="656FD778" w14:textId="77777777" w:rsidR="00610CA2" w:rsidRDefault="00610CA2" w:rsidP="00610CA2">
              <w:pPr>
                <w:pStyle w:val="Bibliography"/>
                <w:ind w:left="720" w:hanging="720"/>
              </w:pPr>
              <w:r>
                <w:t xml:space="preserve">Rozi, A. F., &amp; Purnomo, A. S. (2017). Rekomendasi Pemilihan Minat Studi Menggunakan Metode Mamdani Studi Kasus : Program Studi Sistem Informasi FTI UMBY. </w:t>
              </w:r>
              <w:r>
                <w:rPr>
                  <w:i/>
                  <w:iCs/>
                </w:rPr>
                <w:t>Informatics Journal, Vol. 2, No. 3, ISSN : 2503–250X</w:t>
              </w:r>
              <w:r>
                <w:t>, 138-147.</w:t>
              </w:r>
            </w:p>
            <w:p w14:paraId="0EAA10CE" w14:textId="77777777" w:rsidR="00610CA2" w:rsidRDefault="00610CA2" w:rsidP="00610CA2">
              <w:pPr>
                <w:pStyle w:val="Bibliography"/>
                <w:ind w:left="720" w:hanging="720"/>
              </w:pPr>
              <w:r>
                <w:t xml:space="preserve">Septian, M. N., &amp; Purnomo, A. S. (2017). Sistem Penilaian Pegawai Menggunakan Metode Fuzzy Multiple Attribute Decision Making (FMADM) dan Weighted Product (WP). </w:t>
              </w:r>
              <w:r>
                <w:rPr>
                  <w:i/>
                  <w:iCs/>
                </w:rPr>
                <w:t>JMAI (Jurnal Multimedia &amp; Artificial Intelligence), Vol. 1, No. 1, ISSN : 2580-2593</w:t>
              </w:r>
              <w:r>
                <w:t>, 27-33.</w:t>
              </w:r>
            </w:p>
            <w:p w14:paraId="2D536C21" w14:textId="77777777" w:rsidR="00610CA2" w:rsidRDefault="00610CA2" w:rsidP="00610CA2">
              <w:pPr>
                <w:pStyle w:val="Bibliography"/>
                <w:ind w:left="720" w:hanging="720"/>
              </w:pPr>
              <w:r>
                <w:t xml:space="preserve">Turban, E. (2005). </w:t>
              </w:r>
              <w:r>
                <w:rPr>
                  <w:i/>
                  <w:iCs/>
                </w:rPr>
                <w:t>Decision Support System and Intelligent System (Sistem Pendukung Keputusan dan Sistem Cerdas).</w:t>
              </w:r>
              <w:r>
                <w:t xml:space="preserve"> Yogyakarta: Andi Offset.</w:t>
              </w:r>
            </w:p>
            <w:p w14:paraId="46B94395" w14:textId="2FEBAC0F" w:rsidR="00833482" w:rsidRDefault="00833482" w:rsidP="00610CA2">
              <w:r>
                <w:rPr>
                  <w:b/>
                  <w:bCs/>
                </w:rPr>
                <w:fldChar w:fldCharType="end"/>
              </w:r>
            </w:p>
          </w:sdtContent>
        </w:sdt>
      </w:sdtContent>
    </w:sdt>
    <w:p w14:paraId="1CE0945B" w14:textId="77777777" w:rsidR="0034460E" w:rsidRPr="004753CB" w:rsidRDefault="0034460E" w:rsidP="00CD4076">
      <w:pPr>
        <w:sectPr w:rsidR="0034460E" w:rsidRPr="004753CB" w:rsidSect="00653A80">
          <w:headerReference w:type="default" r:id="rId29"/>
          <w:headerReference w:type="first" r:id="rId30"/>
          <w:pgSz w:w="11900" w:h="16840"/>
          <w:pgMar w:top="2268" w:right="1701" w:bottom="1701" w:left="2268" w:header="708" w:footer="708" w:gutter="0"/>
          <w:cols w:space="708"/>
          <w:titlePg/>
          <w:docGrid w:linePitch="360"/>
        </w:sectPr>
      </w:pPr>
    </w:p>
    <w:p w14:paraId="1E93C06C" w14:textId="47E013CC" w:rsidR="002747AA" w:rsidRDefault="00CD067E" w:rsidP="00CD4076">
      <w:pPr>
        <w:pStyle w:val="Heading1"/>
      </w:pPr>
      <w:bookmarkStart w:id="71" w:name="_Toc189305354"/>
      <w:r w:rsidRPr="004753CB">
        <w:lastRenderedPageBreak/>
        <w:t>LAMPIRAN</w:t>
      </w:r>
      <w:bookmarkEnd w:id="71"/>
    </w:p>
    <w:p w14:paraId="7A644A7A" w14:textId="77777777" w:rsidR="00D466FF" w:rsidRPr="00D466FF" w:rsidRDefault="00D466FF" w:rsidP="00D466FF"/>
    <w:p w14:paraId="4ABB80F4" w14:textId="041C0FB6" w:rsidR="00807D5D" w:rsidRPr="00790250" w:rsidRDefault="00807D5D" w:rsidP="00807D5D">
      <w:pPr>
        <w:pStyle w:val="Heading2"/>
        <w:rPr>
          <w:lang w:val="fi-FI"/>
        </w:rPr>
      </w:pPr>
      <w:bookmarkStart w:id="72" w:name="_Toc15232935"/>
      <w:bookmarkStart w:id="73" w:name="_Toc189305355"/>
      <w:r w:rsidRPr="00790250">
        <w:rPr>
          <w:lang w:val="fi-FI"/>
        </w:rPr>
        <w:t xml:space="preserve">Lampiran </w:t>
      </w:r>
      <w:r w:rsidR="00DC7123" w:rsidRPr="00790250">
        <w:rPr>
          <w:lang w:val="fi-FI"/>
        </w:rPr>
        <w:t>1</w:t>
      </w:r>
      <w:r w:rsidRPr="00790250">
        <w:rPr>
          <w:lang w:val="fi-FI"/>
        </w:rPr>
        <w:t>. Biodata Peneliti</w:t>
      </w:r>
      <w:bookmarkEnd w:id="72"/>
      <w:bookmarkEnd w:id="73"/>
    </w:p>
    <w:p w14:paraId="164EEA2F" w14:textId="682F239E" w:rsidR="00807D5D" w:rsidRDefault="00807D5D" w:rsidP="00807D5D">
      <w:pPr>
        <w:spacing w:line="360" w:lineRule="auto"/>
        <w:jc w:val="both"/>
      </w:pPr>
      <w:r>
        <w:t xml:space="preserve">Nama Lengkap </w:t>
      </w:r>
      <w:r>
        <w:tab/>
        <w:t xml:space="preserve">: </w:t>
      </w:r>
    </w:p>
    <w:p w14:paraId="6C7AC2DF" w14:textId="7376425B" w:rsidR="00807D5D" w:rsidRDefault="00807D5D" w:rsidP="00807D5D">
      <w:pPr>
        <w:spacing w:line="360" w:lineRule="auto"/>
        <w:jc w:val="both"/>
      </w:pPr>
      <w:r>
        <w:t xml:space="preserve">NIM </w:t>
      </w:r>
      <w:r>
        <w:tab/>
      </w:r>
      <w:r>
        <w:tab/>
      </w:r>
      <w:r>
        <w:tab/>
        <w:t xml:space="preserve">: </w:t>
      </w:r>
    </w:p>
    <w:p w14:paraId="3C92CEE3" w14:textId="1F1B19ED" w:rsidR="00807D5D" w:rsidRDefault="00807D5D" w:rsidP="00807D5D">
      <w:pPr>
        <w:spacing w:line="360" w:lineRule="auto"/>
        <w:jc w:val="both"/>
      </w:pPr>
      <w:r>
        <w:t xml:space="preserve">Alamat </w:t>
      </w:r>
      <w:r>
        <w:tab/>
      </w:r>
      <w:r>
        <w:tab/>
        <w:t xml:space="preserve">: </w:t>
      </w:r>
    </w:p>
    <w:p w14:paraId="1178BC83" w14:textId="55CB35D0" w:rsidR="00807D5D" w:rsidRDefault="00807D5D" w:rsidP="00807D5D">
      <w:pPr>
        <w:spacing w:line="360" w:lineRule="auto"/>
        <w:jc w:val="both"/>
      </w:pPr>
      <w:r>
        <w:t xml:space="preserve">No Hp </w:t>
      </w:r>
      <w:r>
        <w:tab/>
      </w:r>
      <w:r>
        <w:tab/>
      </w:r>
      <w:r>
        <w:tab/>
        <w:t xml:space="preserve">: </w:t>
      </w:r>
    </w:p>
    <w:p w14:paraId="5FE4BB24" w14:textId="6FDC58AE" w:rsidR="00807D5D" w:rsidRDefault="00807D5D" w:rsidP="00807D5D">
      <w:pPr>
        <w:spacing w:line="360" w:lineRule="auto"/>
        <w:jc w:val="both"/>
      </w:pPr>
      <w:r>
        <w:t xml:space="preserve">Email </w:t>
      </w:r>
      <w:r>
        <w:tab/>
      </w:r>
      <w:r>
        <w:tab/>
      </w:r>
      <w:r>
        <w:tab/>
        <w:t xml:space="preserve">: </w:t>
      </w:r>
      <w:hyperlink r:id="rId31" w:history="1"/>
    </w:p>
    <w:p w14:paraId="78F0D8D6" w14:textId="77777777" w:rsidR="00807D5D" w:rsidRPr="00807D5D" w:rsidRDefault="00807D5D" w:rsidP="00FB2F88"/>
    <w:p w14:paraId="711FB574" w14:textId="77777777" w:rsidR="00FB2F88" w:rsidRDefault="00FB2F88">
      <w:pPr>
        <w:rPr>
          <w:rFonts w:cs="Times New Roman"/>
          <w:b/>
          <w:bCs/>
          <w:lang w:val="en-US"/>
        </w:rPr>
      </w:pPr>
      <w:r>
        <w:br w:type="page"/>
      </w:r>
    </w:p>
    <w:p w14:paraId="5506CF39" w14:textId="0B2124BA" w:rsidR="00C452BB" w:rsidRDefault="00C452BB" w:rsidP="00C452BB">
      <w:pPr>
        <w:pStyle w:val="Heading2"/>
      </w:pPr>
      <w:bookmarkStart w:id="74" w:name="_Toc189305356"/>
      <w:r>
        <w:lastRenderedPageBreak/>
        <w:t xml:space="preserve">Lampiran </w:t>
      </w:r>
      <w:r w:rsidR="00DC7123">
        <w:t>2</w:t>
      </w:r>
      <w:r>
        <w:t>.  Form Bimbingan Skripsi</w:t>
      </w:r>
      <w:bookmarkEnd w:id="74"/>
    </w:p>
    <w:p w14:paraId="218124FC" w14:textId="77ED8C55" w:rsidR="00C452BB" w:rsidRPr="004753CB" w:rsidRDefault="00C452BB" w:rsidP="00C452BB">
      <w:pPr>
        <w:jc w:val="center"/>
      </w:pPr>
    </w:p>
    <w:p w14:paraId="6DCB2BF6" w14:textId="0148B23A" w:rsidR="00C452BB" w:rsidRPr="00C452BB" w:rsidRDefault="00C452BB" w:rsidP="001D4FC5">
      <w:pPr>
        <w:rPr>
          <w:lang w:val="en-US"/>
        </w:rPr>
        <w:sectPr w:rsidR="00C452BB" w:rsidRPr="00C452BB" w:rsidSect="003F6382">
          <w:headerReference w:type="default" r:id="rId32"/>
          <w:footerReference w:type="default" r:id="rId33"/>
          <w:headerReference w:type="first" r:id="rId34"/>
          <w:pgSz w:w="11900" w:h="16840"/>
          <w:pgMar w:top="2268" w:right="1701" w:bottom="1701" w:left="2268" w:header="708" w:footer="708" w:gutter="0"/>
          <w:pgNumType w:fmt="lowerRoman"/>
          <w:cols w:space="708"/>
          <w:docGrid w:linePitch="360"/>
        </w:sectPr>
      </w:pPr>
    </w:p>
    <w:p w14:paraId="30528B3C" w14:textId="11A92DB4" w:rsidR="00FB2F88" w:rsidRDefault="00FB2F88" w:rsidP="000A6354">
      <w:pPr>
        <w:pStyle w:val="Heading2"/>
      </w:pPr>
      <w:bookmarkStart w:id="75" w:name="_Toc189305357"/>
      <w:r>
        <w:lastRenderedPageBreak/>
        <w:t xml:space="preserve">Lampiran </w:t>
      </w:r>
      <w:r w:rsidR="00DC7123">
        <w:t>3</w:t>
      </w:r>
      <w:r>
        <w:t>. Data Penelitian</w:t>
      </w:r>
      <w:bookmarkEnd w:id="75"/>
    </w:p>
    <w:p w14:paraId="2E354D36" w14:textId="77777777" w:rsidR="00DC7123" w:rsidRPr="004753CB" w:rsidRDefault="00DC7123" w:rsidP="00610CA2">
      <w:pPr>
        <w:pStyle w:val="P-All"/>
      </w:pPr>
      <w:r w:rsidRPr="004753CB">
        <w:t xml:space="preserve">Isi yang dilampirkan sebaiknya hasil </w:t>
      </w:r>
      <w:r w:rsidRPr="004753CB">
        <w:rPr>
          <w:i/>
        </w:rPr>
        <w:t>scan</w:t>
      </w:r>
      <w:r w:rsidRPr="004753CB">
        <w:t xml:space="preserve"> dari bentuk fisik yang nyata. Misalnya pada instrumen pendaftaran terdapat 2 formulir yaitu formulir pendaftaran dan surat pernyataan kesanggupan pembayaran administrasi.</w:t>
      </w:r>
    </w:p>
    <w:p w14:paraId="4DDFCE82" w14:textId="77777777" w:rsidR="00DC7123" w:rsidRPr="004753CB" w:rsidRDefault="00DC7123" w:rsidP="00610CA2">
      <w:pPr>
        <w:pStyle w:val="P-All"/>
      </w:pPr>
      <w:r w:rsidRPr="004753CB">
        <w:t>Format penamaan lampiran hasil scan seperti pada penamaan gambar, yaitu terletak di bawah, spasi 1, ukuran tulisan 9pt, Times New Roman. Contoh:</w:t>
      </w:r>
    </w:p>
    <w:p w14:paraId="1E022C6B" w14:textId="77777777" w:rsidR="00DC7123" w:rsidRPr="004753CB" w:rsidRDefault="00DC7123" w:rsidP="00DC7123"/>
    <w:p w14:paraId="546EBA85" w14:textId="77777777" w:rsidR="00DC7123" w:rsidRPr="004753CB" w:rsidRDefault="00DC7123" w:rsidP="00DC7123">
      <w:pPr>
        <w:jc w:val="center"/>
      </w:pPr>
      <w:r w:rsidRPr="004753CB">
        <w:rPr>
          <w:lang w:val="en-US"/>
        </w:rPr>
        <mc:AlternateContent>
          <mc:Choice Requires="wps">
            <w:drawing>
              <wp:inline distT="0" distB="0" distL="0" distR="0" wp14:anchorId="6ABD040E" wp14:editId="70518FAF">
                <wp:extent cx="2106593" cy="2476983"/>
                <wp:effectExtent l="50800" t="25400" r="78105" b="114300"/>
                <wp:docPr id="3" name="Rounded Rectangle 3"/>
                <wp:cNvGraphicFramePr/>
                <a:graphic xmlns:a="http://schemas.openxmlformats.org/drawingml/2006/main">
                  <a:graphicData uri="http://schemas.microsoft.com/office/word/2010/wordprocessingShape">
                    <wps:wsp>
                      <wps:cNvSpPr/>
                      <wps:spPr>
                        <a:xfrm>
                          <a:off x="0" y="0"/>
                          <a:ext cx="2106593" cy="2476983"/>
                        </a:xfrm>
                        <a:prstGeom prst="roundRect">
                          <a:avLst/>
                        </a:prstGeom>
                      </wps:spPr>
                      <wps:style>
                        <a:lnRef idx="1">
                          <a:schemeClr val="accent1"/>
                        </a:lnRef>
                        <a:fillRef idx="3">
                          <a:schemeClr val="accent1"/>
                        </a:fillRef>
                        <a:effectRef idx="2">
                          <a:schemeClr val="accent1"/>
                        </a:effectRef>
                        <a:fontRef idx="minor">
                          <a:schemeClr val="lt1"/>
                        </a:fontRef>
                      </wps:style>
                      <wps:txbx>
                        <w:txbxContent>
                          <w:p w14:paraId="77EA47EA" w14:textId="77777777" w:rsidR="006D0F1A" w:rsidRDefault="006D0F1A" w:rsidP="00DC7123">
                            <w:pPr>
                              <w:jc w:val="center"/>
                            </w:pPr>
                            <w:r>
                              <w:t xml:space="preserve">Hasil </w:t>
                            </w:r>
                            <w:r w:rsidRPr="00496C18">
                              <w:rPr>
                                <w:i/>
                              </w:rPr>
                              <w:t>scan</w:t>
                            </w:r>
                            <w:r>
                              <w:t xml:space="preserve"> formulir pendaft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6ABD040E" id="Rounded Rectangle 3" o:spid="_x0000_s1026" style="width:165.85pt;height:195.0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" fillcolor="#4f81bd [3204]" strokecolor="#4579b8 [3044]">
                <v:fill color2="#a7bfde [1620]" rotate="t" angle="180" focus="100%" type="gradient">
                  <o:fill v:ext="view" type="gradientUnscaled"/>
                </v:fill>
                <v:shadow on="t" color="black" opacity="22937f" origin=",.5" offset="0,.63889mm"/>
                <v:textbox>
                  <w:txbxContent>
                    <w:p w14:paraId="77EA47EA" w14:textId="77777777" w:rsidR="006D0F1A" w:rsidRDefault="006D0F1A" w:rsidP="00DC7123">
                      <w:pPr>
                        <w:jc w:val="center"/>
                      </w:pPr>
                      <w:r>
                        <w:t xml:space="preserve">Hasil </w:t>
                      </w:r>
                      <w:r w:rsidRPr="00496C18">
                        <w:rPr>
                          <w:i/>
                        </w:rPr>
                        <w:t>scan</w:t>
                      </w:r>
                      <w:r>
                        <w:t xml:space="preserve"> formulir pendaftaran</w:t>
                      </w:r>
                    </w:p>
                  </w:txbxContent>
                </v:textbox>
                <w10:anchorlock/>
              </v:roundrect>
            </w:pict>
          </mc:Fallback>
        </mc:AlternateContent>
      </w:r>
    </w:p>
    <w:p w14:paraId="36F65C41" w14:textId="071B2ADF" w:rsidR="00DC7123" w:rsidRPr="004753CB" w:rsidRDefault="00DC7123" w:rsidP="00610CA2">
      <w:pPr>
        <w:pStyle w:val="Caption"/>
      </w:pPr>
      <w:bookmarkStart w:id="76" w:name="_Toc225750040"/>
      <w:r w:rsidRPr="004753CB">
        <w:t xml:space="preserve">Gambar </w:t>
      </w:r>
      <w:r>
        <w:rPr>
          <w:lang w:val="en-US"/>
        </w:rPr>
        <w:t>B</w:t>
      </w:r>
      <w:r w:rsidRPr="004753CB">
        <w:t xml:space="preserve">. </w:t>
      </w:r>
      <w:r w:rsidRPr="004753CB">
        <w:fldChar w:fldCharType="begin"/>
      </w:r>
      <w:r w:rsidRPr="004753CB">
        <w:instrText xml:space="preserve"> SEQ Gambar_A. \* ARABIC </w:instrText>
      </w:r>
      <w:r w:rsidRPr="004753CB">
        <w:fldChar w:fldCharType="separate"/>
      </w:r>
      <w:r w:rsidRPr="004753CB">
        <w:t>1</w:t>
      </w:r>
      <w:r w:rsidRPr="004753CB">
        <w:fldChar w:fldCharType="end"/>
      </w:r>
      <w:r w:rsidRPr="004753CB">
        <w:t xml:space="preserve"> </w:t>
      </w:r>
      <w:r w:rsidRPr="004753CB">
        <w:rPr>
          <w:i/>
        </w:rPr>
        <w:t>Scan</w:t>
      </w:r>
      <w:r w:rsidRPr="004753CB">
        <w:t xml:space="preserve"> Formulir Pendaftaran</w:t>
      </w:r>
      <w:bookmarkEnd w:id="76"/>
    </w:p>
    <w:p w14:paraId="243DFE96" w14:textId="77777777" w:rsidR="00DC7123" w:rsidRPr="004753CB" w:rsidRDefault="00DC7123" w:rsidP="00DC7123">
      <w:pPr>
        <w:jc w:val="center"/>
      </w:pPr>
      <w:r w:rsidRPr="004753CB">
        <w:rPr>
          <w:lang w:val="en-US"/>
        </w:rPr>
        <mc:AlternateContent>
          <mc:Choice Requires="wps">
            <w:drawing>
              <wp:inline distT="0" distB="0" distL="0" distR="0" wp14:anchorId="04021D6C" wp14:editId="602F5AA0">
                <wp:extent cx="2083443" cy="2476982"/>
                <wp:effectExtent l="50800" t="25400" r="75565" b="114300"/>
                <wp:docPr id="4" name="Rounded Rectangle 4"/>
                <wp:cNvGraphicFramePr/>
                <a:graphic xmlns:a="http://schemas.openxmlformats.org/drawingml/2006/main">
                  <a:graphicData uri="http://schemas.microsoft.com/office/word/2010/wordprocessingShape">
                    <wps:wsp>
                      <wps:cNvSpPr/>
                      <wps:spPr>
                        <a:xfrm>
                          <a:off x="0" y="0"/>
                          <a:ext cx="2083443" cy="2476982"/>
                        </a:xfrm>
                        <a:prstGeom prst="roundRect">
                          <a:avLst/>
                        </a:prstGeom>
                      </wps:spPr>
                      <wps:style>
                        <a:lnRef idx="1">
                          <a:schemeClr val="accent1"/>
                        </a:lnRef>
                        <a:fillRef idx="3">
                          <a:schemeClr val="accent1"/>
                        </a:fillRef>
                        <a:effectRef idx="2">
                          <a:schemeClr val="accent1"/>
                        </a:effectRef>
                        <a:fontRef idx="minor">
                          <a:schemeClr val="lt1"/>
                        </a:fontRef>
                      </wps:style>
                      <wps:txbx>
                        <w:txbxContent>
                          <w:p w14:paraId="71D5C907" w14:textId="77777777" w:rsidR="006D0F1A" w:rsidRDefault="006D0F1A" w:rsidP="00DC7123">
                            <w:pPr>
                              <w:jc w:val="center"/>
                            </w:pPr>
                            <w:r>
                              <w:t xml:space="preserve">Hasil </w:t>
                            </w:r>
                            <w:r w:rsidRPr="00496C18">
                              <w:rPr>
                                <w:i/>
                              </w:rPr>
                              <w:t>scan</w:t>
                            </w:r>
                            <w:r>
                              <w:t xml:space="preserve"> surat pernyataan kesanggupan pembayaran biaya administr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04021D6C" id="Rounded Rectangle 4" o:spid="_x0000_s1027" style="width:164.05pt;height:195.0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" fillcolor="#4f81bd [3204]" strokecolor="#4579b8 [3044]">
                <v:fill color2="#a7bfde [1620]" rotate="t" angle="180" focus="100%" type="gradient">
                  <o:fill v:ext="view" type="gradientUnscaled"/>
                </v:fill>
                <v:shadow on="t" color="black" opacity="22937f" origin=",.5" offset="0,.63889mm"/>
                <v:textbox>
                  <w:txbxContent>
                    <w:p w14:paraId="71D5C907" w14:textId="77777777" w:rsidR="006D0F1A" w:rsidRDefault="006D0F1A" w:rsidP="00DC7123">
                      <w:pPr>
                        <w:jc w:val="center"/>
                      </w:pPr>
                      <w:r>
                        <w:t xml:space="preserve">Hasil </w:t>
                      </w:r>
                      <w:r w:rsidRPr="00496C18">
                        <w:rPr>
                          <w:i/>
                        </w:rPr>
                        <w:t>scan</w:t>
                      </w:r>
                      <w:r>
                        <w:t xml:space="preserve"> surat pernyataan kesanggupan pembayaran biaya administrasi.</w:t>
                      </w:r>
                    </w:p>
                  </w:txbxContent>
                </v:textbox>
                <w10:anchorlock/>
              </v:roundrect>
            </w:pict>
          </mc:Fallback>
        </mc:AlternateContent>
      </w:r>
    </w:p>
    <w:p w14:paraId="795C7337" w14:textId="4CC9E026" w:rsidR="00DC7123" w:rsidRPr="004753CB" w:rsidRDefault="00DC7123" w:rsidP="00610CA2">
      <w:pPr>
        <w:pStyle w:val="Caption"/>
      </w:pPr>
      <w:bookmarkStart w:id="77" w:name="_Toc225750041"/>
      <w:r w:rsidRPr="004753CB">
        <w:t xml:space="preserve">Gambar </w:t>
      </w:r>
      <w:r w:rsidRPr="00790250">
        <w:t>B</w:t>
      </w:r>
      <w:r w:rsidRPr="004753CB">
        <w:t xml:space="preserve">. </w:t>
      </w:r>
      <w:r w:rsidRPr="004753CB">
        <w:fldChar w:fldCharType="begin"/>
      </w:r>
      <w:r w:rsidRPr="004753CB">
        <w:instrText xml:space="preserve"> SEQ Gambar_A. \* ARABIC </w:instrText>
      </w:r>
      <w:r w:rsidRPr="004753CB">
        <w:fldChar w:fldCharType="separate"/>
      </w:r>
      <w:r w:rsidRPr="004753CB">
        <w:t>2</w:t>
      </w:r>
      <w:r w:rsidRPr="004753CB">
        <w:fldChar w:fldCharType="end"/>
      </w:r>
      <w:r w:rsidRPr="004753CB">
        <w:t xml:space="preserve"> Scan Surat Pernyataan Kesanggupan Pembayara Biaya Administrasi</w:t>
      </w:r>
      <w:bookmarkEnd w:id="77"/>
    </w:p>
    <w:p w14:paraId="127043EB" w14:textId="77777777" w:rsidR="00DC7123" w:rsidRPr="00790250" w:rsidRDefault="00DC7123" w:rsidP="00DC7123"/>
    <w:p w14:paraId="3397D3F4" w14:textId="77777777" w:rsidR="00FB2F88" w:rsidRPr="00790250" w:rsidRDefault="00FB2F88" w:rsidP="00FB2F88"/>
    <w:p w14:paraId="3115DEDA" w14:textId="01B9EF1D" w:rsidR="00092E2B" w:rsidRPr="00790250" w:rsidRDefault="00092E2B" w:rsidP="000A6354">
      <w:pPr>
        <w:pStyle w:val="Heading2"/>
        <w:rPr>
          <w:lang w:val="id-ID"/>
        </w:rPr>
      </w:pPr>
      <w:bookmarkStart w:id="78" w:name="_Toc189305358"/>
      <w:r w:rsidRPr="00790250">
        <w:rPr>
          <w:lang w:val="id-ID"/>
        </w:rPr>
        <w:lastRenderedPageBreak/>
        <w:t xml:space="preserve">Lampiran </w:t>
      </w:r>
      <w:r w:rsidR="000A47A0" w:rsidRPr="00790250">
        <w:rPr>
          <w:lang w:val="id-ID"/>
        </w:rPr>
        <w:t>4</w:t>
      </w:r>
      <w:r w:rsidR="000A6354" w:rsidRPr="00790250">
        <w:rPr>
          <w:lang w:val="id-ID"/>
        </w:rPr>
        <w:t>.</w:t>
      </w:r>
      <w:r w:rsidRPr="00790250">
        <w:rPr>
          <w:lang w:val="id-ID"/>
        </w:rPr>
        <w:t xml:space="preserve"> Kode Program</w:t>
      </w:r>
      <w:bookmarkEnd w:id="78"/>
    </w:p>
    <w:p w14:paraId="124BBA0B" w14:textId="38C357DE" w:rsidR="008F70F7" w:rsidRPr="004753CB" w:rsidRDefault="008F70F7" w:rsidP="00610CA2">
      <w:pPr>
        <w:pStyle w:val="P-All"/>
      </w:pPr>
      <w:r w:rsidRPr="004753CB">
        <w:t>Berikut adalah kode program untuk fitur…………</w:t>
      </w:r>
    </w:p>
    <w:p w14:paraId="1834DD7B" w14:textId="30C63E8B" w:rsidR="00A12F13" w:rsidRPr="004753CB" w:rsidRDefault="00A12F13" w:rsidP="00A12F13">
      <w:pPr>
        <w:jc w:val="center"/>
      </w:pPr>
      <w:r w:rsidRPr="004753CB">
        <w:rPr>
          <w:lang w:val="en-US"/>
        </w:rPr>
        <w:drawing>
          <wp:inline distT="0" distB="0" distL="0" distR="0" wp14:anchorId="2878FE61" wp14:editId="211660E2">
            <wp:extent cx="4854698" cy="2384385"/>
            <wp:effectExtent l="25400" t="25400" r="22225" b="2921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55989" cy="2385019"/>
                    </a:xfrm>
                    <a:prstGeom prst="rect">
                      <a:avLst/>
                    </a:prstGeom>
                    <a:noFill/>
                    <a:ln>
                      <a:solidFill>
                        <a:srgbClr val="000000"/>
                      </a:solidFill>
                    </a:ln>
                  </pic:spPr>
                </pic:pic>
              </a:graphicData>
            </a:graphic>
          </wp:inline>
        </w:drawing>
      </w:r>
    </w:p>
    <w:p w14:paraId="390EAFF9" w14:textId="392AE746" w:rsidR="008F70F7" w:rsidRPr="004753CB" w:rsidRDefault="008F70F7" w:rsidP="00610CA2">
      <w:pPr>
        <w:pStyle w:val="Caption"/>
      </w:pPr>
      <w:bookmarkStart w:id="79" w:name="_Toc225750045"/>
      <w:r w:rsidRPr="004753CB">
        <w:t xml:space="preserve">Gambar </w:t>
      </w:r>
      <w:r w:rsidR="00FB2F88">
        <w:rPr>
          <w:lang w:val="en-US"/>
        </w:rPr>
        <w:t>D</w:t>
      </w:r>
      <w:r w:rsidRPr="004753CB">
        <w:t xml:space="preserve">. </w:t>
      </w:r>
      <w:r w:rsidR="00390AEF" w:rsidRPr="004753CB">
        <w:fldChar w:fldCharType="begin"/>
      </w:r>
      <w:r w:rsidR="00390AEF" w:rsidRPr="004753CB">
        <w:instrText xml:space="preserve"> SEQ Gambar_B. \* ARABIC </w:instrText>
      </w:r>
      <w:r w:rsidR="00390AEF" w:rsidRPr="004753CB">
        <w:fldChar w:fldCharType="separate"/>
      </w:r>
      <w:r w:rsidR="00480F10" w:rsidRPr="004753CB">
        <w:t>1</w:t>
      </w:r>
      <w:r w:rsidR="00390AEF" w:rsidRPr="004753CB">
        <w:fldChar w:fldCharType="end"/>
      </w:r>
      <w:r w:rsidRPr="004753CB">
        <w:t xml:space="preserve"> Kode Program Form Pendaftaran</w:t>
      </w:r>
      <w:bookmarkEnd w:id="79"/>
    </w:p>
    <w:p w14:paraId="443506B0" w14:textId="414E67ED" w:rsidR="00A12F13" w:rsidRPr="004753CB" w:rsidRDefault="00A12F13" w:rsidP="00A12F13">
      <w:pPr>
        <w:jc w:val="center"/>
      </w:pPr>
      <w:r w:rsidRPr="004753CB">
        <w:rPr>
          <w:lang w:val="en-US"/>
        </w:rPr>
        <w:drawing>
          <wp:inline distT="0" distB="0" distL="0" distR="0" wp14:anchorId="77F5CEB4" wp14:editId="2C07C6E7">
            <wp:extent cx="4854698" cy="2384385"/>
            <wp:effectExtent l="25400" t="25400" r="22225" b="2921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55989" cy="2385019"/>
                    </a:xfrm>
                    <a:prstGeom prst="rect">
                      <a:avLst/>
                    </a:prstGeom>
                    <a:noFill/>
                    <a:ln>
                      <a:solidFill>
                        <a:srgbClr val="000000"/>
                      </a:solidFill>
                    </a:ln>
                  </pic:spPr>
                </pic:pic>
              </a:graphicData>
            </a:graphic>
          </wp:inline>
        </w:drawing>
      </w:r>
    </w:p>
    <w:p w14:paraId="5995AA35" w14:textId="50CD4D37" w:rsidR="008F70F7" w:rsidRPr="004753CB" w:rsidRDefault="008F70F7" w:rsidP="00610CA2">
      <w:pPr>
        <w:pStyle w:val="Caption"/>
      </w:pPr>
      <w:bookmarkStart w:id="80" w:name="_Toc225750046"/>
      <w:r w:rsidRPr="004753CB">
        <w:t xml:space="preserve">Gambar </w:t>
      </w:r>
      <w:r w:rsidR="00FB2F88">
        <w:rPr>
          <w:lang w:val="en-US"/>
        </w:rPr>
        <w:t>D</w:t>
      </w:r>
      <w:r w:rsidRPr="004753CB">
        <w:t xml:space="preserve">. </w:t>
      </w:r>
      <w:r w:rsidR="00390AEF" w:rsidRPr="004753CB">
        <w:fldChar w:fldCharType="begin"/>
      </w:r>
      <w:r w:rsidR="00390AEF" w:rsidRPr="004753CB">
        <w:instrText xml:space="preserve"> SEQ Gambar_B. \* ARABIC </w:instrText>
      </w:r>
      <w:r w:rsidR="00390AEF" w:rsidRPr="004753CB">
        <w:fldChar w:fldCharType="separate"/>
      </w:r>
      <w:r w:rsidR="00480F10" w:rsidRPr="004753CB">
        <w:t>2</w:t>
      </w:r>
      <w:r w:rsidR="00390AEF" w:rsidRPr="004753CB">
        <w:fldChar w:fldCharType="end"/>
      </w:r>
      <w:r w:rsidRPr="004753CB">
        <w:t xml:space="preserve"> Kode Program Proses Penyimpanan Data ke </w:t>
      </w:r>
      <w:r w:rsidRPr="004753CB">
        <w:rPr>
          <w:i/>
        </w:rPr>
        <w:t>Database</w:t>
      </w:r>
      <w:r w:rsidRPr="004753CB">
        <w:t>.</w:t>
      </w:r>
      <w:bookmarkEnd w:id="80"/>
    </w:p>
    <w:p w14:paraId="2549A63C" w14:textId="77777777" w:rsidR="00C90B01" w:rsidRPr="004753CB" w:rsidRDefault="00C90B01"/>
    <w:p w14:paraId="65C14841" w14:textId="77777777" w:rsidR="00BA3E46" w:rsidRPr="004753CB" w:rsidRDefault="00BA3E46"/>
    <w:sectPr w:rsidR="00BA3E46" w:rsidRPr="004753CB" w:rsidSect="00A01D79">
      <w:headerReference w:type="default" r:id="rId36"/>
      <w:headerReference w:type="first" r:id="rId37"/>
      <w:pgSz w:w="11900" w:h="16840"/>
      <w:pgMar w:top="2268" w:right="1701" w:bottom="1701" w:left="2268" w:header="708" w:footer="708" w:gutter="0"/>
      <w:pgNumType w:fmt="lowerRoman"/>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D84263A" w14:textId="77777777" w:rsidR="00B820F0" w:rsidRDefault="00B820F0" w:rsidP="00BF6B6F">
      <w:r>
        <w:separator/>
      </w:r>
    </w:p>
  </w:endnote>
  <w:endnote w:type="continuationSeparator" w:id="0">
    <w:p w14:paraId="208FF7DE" w14:textId="77777777" w:rsidR="00B820F0" w:rsidRDefault="00B820F0" w:rsidP="00BF6B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Yu Gothic UI"/>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09B757" w14:textId="77777777" w:rsidR="006D0F1A" w:rsidRDefault="006D0F1A"/>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D1EAAA" w14:textId="77777777" w:rsidR="006D0F1A" w:rsidRDefault="006D0F1A"/>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noProof w:val="0"/>
      </w:rPr>
      <w:id w:val="931237560"/>
      <w:docPartObj>
        <w:docPartGallery w:val="Page Numbers (Bottom of Page)"/>
        <w:docPartUnique/>
      </w:docPartObj>
    </w:sdtPr>
    <w:sdtEndPr>
      <w:rPr>
        <w:noProof/>
      </w:rPr>
    </w:sdtEndPr>
    <w:sdtContent>
      <w:p w14:paraId="35760747" w14:textId="5C5EB5AD" w:rsidR="006D0F1A" w:rsidRDefault="006D0F1A">
        <w:pPr>
          <w:jc w:val="center"/>
        </w:pPr>
        <w:r>
          <w:rPr>
            <w:noProof w:val="0"/>
          </w:rPr>
          <w:fldChar w:fldCharType="begin"/>
        </w:r>
        <w:r>
          <w:instrText xml:space="preserve"> PAGE   \* MERGEFORMAT </w:instrText>
        </w:r>
        <w:r>
          <w:rPr>
            <w:noProof w:val="0"/>
          </w:rPr>
          <w:fldChar w:fldCharType="separate"/>
        </w:r>
        <w:r w:rsidR="00D657D3">
          <w:t>xlix</w:t>
        </w:r>
        <w:r>
          <w:fldChar w:fldCharType="end"/>
        </w:r>
      </w:p>
    </w:sdtContent>
  </w:sdt>
  <w:p w14:paraId="21ACCFFF" w14:textId="77777777" w:rsidR="006D0F1A" w:rsidRDefault="006D0F1A"/>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AB9B2E4" w14:textId="77777777" w:rsidR="00B820F0" w:rsidRDefault="00B820F0" w:rsidP="00BF6B6F">
      <w:r>
        <w:separator/>
      </w:r>
    </w:p>
  </w:footnote>
  <w:footnote w:type="continuationSeparator" w:id="0">
    <w:p w14:paraId="06C7B648" w14:textId="77777777" w:rsidR="00B820F0" w:rsidRDefault="00B820F0" w:rsidP="00BF6B6F">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760B36" w14:textId="111022A2" w:rsidR="006D0F1A" w:rsidRDefault="006D0F1A" w:rsidP="00584959">
    <w:pPr>
      <w:pStyle w:val="TOC4"/>
      <w:ind w:right="360"/>
    </w:pP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554CDD" w14:textId="77777777" w:rsidR="006D0F1A" w:rsidRDefault="006D0F1A">
    <w:pPr>
      <w:pStyle w:val="TOC4"/>
    </w:pP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71202E" w14:textId="77777777" w:rsidR="006D0F1A" w:rsidRDefault="006D0F1A" w:rsidP="00584959">
    <w:pPr>
      <w:pStyle w:val="TOC4"/>
      <w:ind w:right="360"/>
    </w:pPr>
  </w:p>
</w:hdr>
</file>

<file path=word/header1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3AD6FA" w14:textId="77777777" w:rsidR="006D0F1A" w:rsidRDefault="006D0F1A">
    <w:pPr>
      <w:pStyle w:val="TOC4"/>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AF6B33" w14:textId="77777777" w:rsidR="006D0F1A" w:rsidRDefault="006D0F1A">
    <w:pPr>
      <w:pStyle w:val="TOC4"/>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980543" w14:textId="77777777" w:rsidR="006D0F1A" w:rsidRDefault="006D0F1A">
    <w:pPr>
      <w:pStyle w:val="TOC4"/>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B489D4" w14:textId="77777777" w:rsidR="006D0F1A" w:rsidRDefault="006D0F1A">
    <w:pPr>
      <w:pStyle w:val="TOC4"/>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257ED1" w14:textId="77777777" w:rsidR="006D0F1A" w:rsidRDefault="006D0F1A" w:rsidP="007D0F55">
    <w:pPr>
      <w:pStyle w:val="TOC4"/>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rPr>
      <w:t>10</w:t>
    </w:r>
    <w:r>
      <w:rPr>
        <w:rStyle w:val="PageNumber"/>
      </w:rPr>
      <w:fldChar w:fldCharType="end"/>
    </w:r>
  </w:p>
  <w:p w14:paraId="697F1521" w14:textId="77777777" w:rsidR="006D0F1A" w:rsidRDefault="006D0F1A" w:rsidP="00584959">
    <w:pPr>
      <w:pStyle w:val="TOC4"/>
      <w:ind w:right="360"/>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5DB2C1" w14:textId="77777777" w:rsidR="006D0F1A" w:rsidRDefault="006D0F1A">
    <w:pPr>
      <w:pStyle w:val="TOC4"/>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E0BF2B" w14:textId="3199B662" w:rsidR="006D0F1A" w:rsidRDefault="006D0F1A" w:rsidP="00F2726A">
    <w:pPr>
      <w:pStyle w:val="TOC4"/>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657D3">
      <w:rPr>
        <w:rStyle w:val="PageNumber"/>
      </w:rPr>
      <w:t>46</w:t>
    </w:r>
    <w:r>
      <w:rPr>
        <w:rStyle w:val="PageNumber"/>
      </w:rPr>
      <w:fldChar w:fldCharType="end"/>
    </w:r>
  </w:p>
  <w:p w14:paraId="26127A76" w14:textId="77777777" w:rsidR="006D0F1A" w:rsidRDefault="006D0F1A" w:rsidP="00584959">
    <w:pPr>
      <w:pStyle w:val="TOC4"/>
      <w:ind w:right="360"/>
    </w:pP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A9DF7C" w14:textId="77777777" w:rsidR="006D0F1A" w:rsidRDefault="006D0F1A">
    <w:pPr>
      <w:pStyle w:val="TOC4"/>
    </w:pP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847D70" w14:textId="77777777" w:rsidR="006D0F1A" w:rsidRDefault="006D0F1A" w:rsidP="00584959">
    <w:pPr>
      <w:pStyle w:val="TOC4"/>
      <w:ind w:right="360"/>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C03ABA"/>
    <w:multiLevelType w:val="hybridMultilevel"/>
    <w:tmpl w:val="432AED1A"/>
    <w:lvl w:ilvl="0" w:tplc="A01CFEC2">
      <w:start w:val="1"/>
      <w:numFmt w:val="decimal"/>
      <w:lvlText w:val="3.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537F76"/>
    <w:multiLevelType w:val="hybridMultilevel"/>
    <w:tmpl w:val="9BB283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B7101C"/>
    <w:multiLevelType w:val="hybridMultilevel"/>
    <w:tmpl w:val="631A60F8"/>
    <w:lvl w:ilvl="0" w:tplc="A01CFEC2">
      <w:start w:val="1"/>
      <w:numFmt w:val="decimal"/>
      <w:lvlText w:val="3.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B343F2"/>
    <w:multiLevelType w:val="hybridMultilevel"/>
    <w:tmpl w:val="9BB283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087D61"/>
    <w:multiLevelType w:val="hybridMultilevel"/>
    <w:tmpl w:val="9B523C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9C20A2"/>
    <w:multiLevelType w:val="hybridMultilevel"/>
    <w:tmpl w:val="26DC29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4575672"/>
    <w:multiLevelType w:val="hybridMultilevel"/>
    <w:tmpl w:val="200A61F0"/>
    <w:lvl w:ilvl="0" w:tplc="AF1C4C96">
      <w:start w:val="1"/>
      <w:numFmt w:val="bullet"/>
      <w:pStyle w:val="NB-1"/>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9027AB4"/>
    <w:multiLevelType w:val="hybridMultilevel"/>
    <w:tmpl w:val="3144867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739496E"/>
    <w:multiLevelType w:val="hybridMultilevel"/>
    <w:tmpl w:val="7996F8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A3134E5"/>
    <w:multiLevelType w:val="hybridMultilevel"/>
    <w:tmpl w:val="3144867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9BA08AB"/>
    <w:multiLevelType w:val="hybridMultilevel"/>
    <w:tmpl w:val="1A4E7784"/>
    <w:lvl w:ilvl="0" w:tplc="1B001056">
      <w:start w:val="1"/>
      <w:numFmt w:val="decimal"/>
      <w:lvlText w:val="3.2.%1"/>
      <w:lvlJc w:val="center"/>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68E3217C"/>
    <w:multiLevelType w:val="hybridMultilevel"/>
    <w:tmpl w:val="B9CC58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0A66BA7"/>
    <w:multiLevelType w:val="hybridMultilevel"/>
    <w:tmpl w:val="15BAF97C"/>
    <w:lvl w:ilvl="0" w:tplc="EF0C52D8">
      <w:start w:val="1"/>
      <w:numFmt w:val="decimal"/>
      <w:pStyle w:val="NA-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1A10E84"/>
    <w:multiLevelType w:val="hybridMultilevel"/>
    <w:tmpl w:val="225476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5587DEB"/>
    <w:multiLevelType w:val="hybridMultilevel"/>
    <w:tmpl w:val="E86AE292"/>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5" w15:restartNumberingAfterBreak="0">
    <w:nsid w:val="79CF3E78"/>
    <w:multiLevelType w:val="hybridMultilevel"/>
    <w:tmpl w:val="5E4E42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6"/>
  </w:num>
  <w:num w:numId="3">
    <w:abstractNumId w:val="12"/>
    <w:lvlOverride w:ilvl="0">
      <w:startOverride w:val="1"/>
    </w:lvlOverride>
  </w:num>
  <w:num w:numId="4">
    <w:abstractNumId w:val="12"/>
    <w:lvlOverride w:ilvl="0">
      <w:startOverride w:val="1"/>
    </w:lvlOverride>
  </w:num>
  <w:num w:numId="5">
    <w:abstractNumId w:val="12"/>
    <w:lvlOverride w:ilvl="0">
      <w:startOverride w:val="1"/>
    </w:lvlOverride>
  </w:num>
  <w:num w:numId="6">
    <w:abstractNumId w:val="12"/>
    <w:lvlOverride w:ilvl="0">
      <w:startOverride w:val="1"/>
    </w:lvlOverride>
  </w:num>
  <w:num w:numId="7">
    <w:abstractNumId w:val="14"/>
  </w:num>
  <w:num w:numId="8">
    <w:abstractNumId w:val="4"/>
  </w:num>
  <w:num w:numId="9">
    <w:abstractNumId w:val="8"/>
  </w:num>
  <w:num w:numId="10">
    <w:abstractNumId w:val="11"/>
  </w:num>
  <w:num w:numId="11">
    <w:abstractNumId w:val="13"/>
  </w:num>
  <w:num w:numId="12">
    <w:abstractNumId w:val="5"/>
  </w:num>
  <w:num w:numId="13">
    <w:abstractNumId w:val="7"/>
  </w:num>
  <w:num w:numId="14">
    <w:abstractNumId w:val="9"/>
  </w:num>
  <w:num w:numId="15">
    <w:abstractNumId w:val="0"/>
  </w:num>
  <w:num w:numId="16">
    <w:abstractNumId w:val="2"/>
  </w:num>
  <w:num w:numId="17">
    <w:abstractNumId w:val="10"/>
  </w:num>
  <w:num w:numId="18">
    <w:abstractNumId w:val="15"/>
  </w:num>
  <w:num w:numId="19">
    <w:abstractNumId w:val="3"/>
  </w:num>
  <w:num w:numId="20">
    <w:abstractNumId w:val="1"/>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747AA"/>
    <w:rsid w:val="00010049"/>
    <w:rsid w:val="00017702"/>
    <w:rsid w:val="000317CB"/>
    <w:rsid w:val="00032477"/>
    <w:rsid w:val="00032B25"/>
    <w:rsid w:val="0004067E"/>
    <w:rsid w:val="00040E53"/>
    <w:rsid w:val="00044555"/>
    <w:rsid w:val="0004775A"/>
    <w:rsid w:val="00050FC2"/>
    <w:rsid w:val="00065D07"/>
    <w:rsid w:val="000662BC"/>
    <w:rsid w:val="000674EA"/>
    <w:rsid w:val="00086A5B"/>
    <w:rsid w:val="00090AC3"/>
    <w:rsid w:val="00092E2B"/>
    <w:rsid w:val="00093822"/>
    <w:rsid w:val="0009390C"/>
    <w:rsid w:val="00093E7B"/>
    <w:rsid w:val="000A47A0"/>
    <w:rsid w:val="000A6354"/>
    <w:rsid w:val="000B2FB1"/>
    <w:rsid w:val="000C75B3"/>
    <w:rsid w:val="000D0470"/>
    <w:rsid w:val="001016F7"/>
    <w:rsid w:val="00107533"/>
    <w:rsid w:val="00112A08"/>
    <w:rsid w:val="001131A7"/>
    <w:rsid w:val="00114AAE"/>
    <w:rsid w:val="00116EC5"/>
    <w:rsid w:val="00123E5D"/>
    <w:rsid w:val="001318CF"/>
    <w:rsid w:val="0013382D"/>
    <w:rsid w:val="001362D7"/>
    <w:rsid w:val="00140FB1"/>
    <w:rsid w:val="00152C2E"/>
    <w:rsid w:val="001574AB"/>
    <w:rsid w:val="00175FF0"/>
    <w:rsid w:val="0017734A"/>
    <w:rsid w:val="00181D59"/>
    <w:rsid w:val="00191354"/>
    <w:rsid w:val="00193B89"/>
    <w:rsid w:val="001A6CC7"/>
    <w:rsid w:val="001B0EA2"/>
    <w:rsid w:val="001B58B8"/>
    <w:rsid w:val="001C0824"/>
    <w:rsid w:val="001C266C"/>
    <w:rsid w:val="001C595A"/>
    <w:rsid w:val="001D4FC5"/>
    <w:rsid w:val="001D7973"/>
    <w:rsid w:val="001E711C"/>
    <w:rsid w:val="0021449D"/>
    <w:rsid w:val="00216EE1"/>
    <w:rsid w:val="0022217B"/>
    <w:rsid w:val="002268D5"/>
    <w:rsid w:val="002321EC"/>
    <w:rsid w:val="002410E4"/>
    <w:rsid w:val="002550E0"/>
    <w:rsid w:val="002552BF"/>
    <w:rsid w:val="00255D55"/>
    <w:rsid w:val="002577F8"/>
    <w:rsid w:val="00261C31"/>
    <w:rsid w:val="00270D84"/>
    <w:rsid w:val="0027385F"/>
    <w:rsid w:val="002747AA"/>
    <w:rsid w:val="002753A1"/>
    <w:rsid w:val="002830C9"/>
    <w:rsid w:val="00284C22"/>
    <w:rsid w:val="00287A5B"/>
    <w:rsid w:val="002A092F"/>
    <w:rsid w:val="002A3824"/>
    <w:rsid w:val="002A4A33"/>
    <w:rsid w:val="002B57E2"/>
    <w:rsid w:val="002C006D"/>
    <w:rsid w:val="002C1233"/>
    <w:rsid w:val="002C5345"/>
    <w:rsid w:val="002D08C2"/>
    <w:rsid w:val="002F1AE5"/>
    <w:rsid w:val="002F36DF"/>
    <w:rsid w:val="002F5990"/>
    <w:rsid w:val="00307975"/>
    <w:rsid w:val="00307D9B"/>
    <w:rsid w:val="00313884"/>
    <w:rsid w:val="00314B2F"/>
    <w:rsid w:val="00316142"/>
    <w:rsid w:val="00316761"/>
    <w:rsid w:val="00326670"/>
    <w:rsid w:val="003275F4"/>
    <w:rsid w:val="0034460E"/>
    <w:rsid w:val="003516E2"/>
    <w:rsid w:val="00351F01"/>
    <w:rsid w:val="00354ED8"/>
    <w:rsid w:val="00357016"/>
    <w:rsid w:val="003574F8"/>
    <w:rsid w:val="0037192F"/>
    <w:rsid w:val="003737CB"/>
    <w:rsid w:val="00377394"/>
    <w:rsid w:val="00380CA9"/>
    <w:rsid w:val="003858D5"/>
    <w:rsid w:val="00387A72"/>
    <w:rsid w:val="00390AEF"/>
    <w:rsid w:val="00395D68"/>
    <w:rsid w:val="00395D94"/>
    <w:rsid w:val="003979DA"/>
    <w:rsid w:val="003A5339"/>
    <w:rsid w:val="003B7A01"/>
    <w:rsid w:val="003C211A"/>
    <w:rsid w:val="003C53B4"/>
    <w:rsid w:val="003C65B8"/>
    <w:rsid w:val="003C6FC2"/>
    <w:rsid w:val="003D2A76"/>
    <w:rsid w:val="003D7243"/>
    <w:rsid w:val="003E090B"/>
    <w:rsid w:val="003E7D6F"/>
    <w:rsid w:val="003F1E0F"/>
    <w:rsid w:val="003F4FE8"/>
    <w:rsid w:val="003F56BF"/>
    <w:rsid w:val="003F6382"/>
    <w:rsid w:val="0040201F"/>
    <w:rsid w:val="004053BC"/>
    <w:rsid w:val="00405AD3"/>
    <w:rsid w:val="00406287"/>
    <w:rsid w:val="0041484E"/>
    <w:rsid w:val="004173FC"/>
    <w:rsid w:val="00417585"/>
    <w:rsid w:val="004207E5"/>
    <w:rsid w:val="0042173F"/>
    <w:rsid w:val="00434E58"/>
    <w:rsid w:val="004351F8"/>
    <w:rsid w:val="00443FC6"/>
    <w:rsid w:val="00470B49"/>
    <w:rsid w:val="004753CB"/>
    <w:rsid w:val="00475491"/>
    <w:rsid w:val="00480C2E"/>
    <w:rsid w:val="00480F10"/>
    <w:rsid w:val="00483B07"/>
    <w:rsid w:val="004866BD"/>
    <w:rsid w:val="00496C18"/>
    <w:rsid w:val="00497282"/>
    <w:rsid w:val="004A4E94"/>
    <w:rsid w:val="004B4315"/>
    <w:rsid w:val="004C0BDF"/>
    <w:rsid w:val="004C13E4"/>
    <w:rsid w:val="004C3E14"/>
    <w:rsid w:val="004C3EE2"/>
    <w:rsid w:val="004C49AB"/>
    <w:rsid w:val="004C584F"/>
    <w:rsid w:val="004C59B2"/>
    <w:rsid w:val="004E5B8C"/>
    <w:rsid w:val="004E70CF"/>
    <w:rsid w:val="004F2E60"/>
    <w:rsid w:val="004F68D0"/>
    <w:rsid w:val="00500114"/>
    <w:rsid w:val="005036B5"/>
    <w:rsid w:val="0051469F"/>
    <w:rsid w:val="00516C1B"/>
    <w:rsid w:val="00517714"/>
    <w:rsid w:val="00525588"/>
    <w:rsid w:val="00525E75"/>
    <w:rsid w:val="00535346"/>
    <w:rsid w:val="00535692"/>
    <w:rsid w:val="00541E34"/>
    <w:rsid w:val="0054609F"/>
    <w:rsid w:val="00550A01"/>
    <w:rsid w:val="00557F0A"/>
    <w:rsid w:val="00561D66"/>
    <w:rsid w:val="00564C10"/>
    <w:rsid w:val="00575F39"/>
    <w:rsid w:val="00584959"/>
    <w:rsid w:val="005856DB"/>
    <w:rsid w:val="00590637"/>
    <w:rsid w:val="0059174D"/>
    <w:rsid w:val="00595C44"/>
    <w:rsid w:val="005A2A21"/>
    <w:rsid w:val="005A30A1"/>
    <w:rsid w:val="005B7A6E"/>
    <w:rsid w:val="005C4D96"/>
    <w:rsid w:val="005E113F"/>
    <w:rsid w:val="005E23A6"/>
    <w:rsid w:val="005F25FA"/>
    <w:rsid w:val="005F375C"/>
    <w:rsid w:val="005F7AF6"/>
    <w:rsid w:val="005F7D3B"/>
    <w:rsid w:val="006061EB"/>
    <w:rsid w:val="00610CA2"/>
    <w:rsid w:val="00612A24"/>
    <w:rsid w:val="00614560"/>
    <w:rsid w:val="00615941"/>
    <w:rsid w:val="0063328F"/>
    <w:rsid w:val="006455DD"/>
    <w:rsid w:val="00653A80"/>
    <w:rsid w:val="006718AE"/>
    <w:rsid w:val="00674C69"/>
    <w:rsid w:val="00686936"/>
    <w:rsid w:val="0069291C"/>
    <w:rsid w:val="006971CF"/>
    <w:rsid w:val="006A08B1"/>
    <w:rsid w:val="006A71E8"/>
    <w:rsid w:val="006A7D85"/>
    <w:rsid w:val="006B016D"/>
    <w:rsid w:val="006B0F3C"/>
    <w:rsid w:val="006C4332"/>
    <w:rsid w:val="006C4367"/>
    <w:rsid w:val="006D0F1A"/>
    <w:rsid w:val="006D1A79"/>
    <w:rsid w:val="006E24BE"/>
    <w:rsid w:val="006E3C38"/>
    <w:rsid w:val="006E469A"/>
    <w:rsid w:val="006E4715"/>
    <w:rsid w:val="006E50CF"/>
    <w:rsid w:val="006F24A4"/>
    <w:rsid w:val="006F484D"/>
    <w:rsid w:val="00716A05"/>
    <w:rsid w:val="0071760B"/>
    <w:rsid w:val="00720DAA"/>
    <w:rsid w:val="00722C56"/>
    <w:rsid w:val="00744364"/>
    <w:rsid w:val="007507A8"/>
    <w:rsid w:val="0075644B"/>
    <w:rsid w:val="007564EF"/>
    <w:rsid w:val="007613DB"/>
    <w:rsid w:val="00767B5D"/>
    <w:rsid w:val="0077101D"/>
    <w:rsid w:val="00781361"/>
    <w:rsid w:val="00787F53"/>
    <w:rsid w:val="00790250"/>
    <w:rsid w:val="00795E0A"/>
    <w:rsid w:val="007A179A"/>
    <w:rsid w:val="007A2477"/>
    <w:rsid w:val="007A720B"/>
    <w:rsid w:val="007B02DD"/>
    <w:rsid w:val="007B145B"/>
    <w:rsid w:val="007D0F55"/>
    <w:rsid w:val="007D5820"/>
    <w:rsid w:val="007D65FC"/>
    <w:rsid w:val="007E3B76"/>
    <w:rsid w:val="007E4E0C"/>
    <w:rsid w:val="007E785F"/>
    <w:rsid w:val="007F3478"/>
    <w:rsid w:val="007F4EDE"/>
    <w:rsid w:val="00800C30"/>
    <w:rsid w:val="00804FEF"/>
    <w:rsid w:val="00807D5D"/>
    <w:rsid w:val="00811176"/>
    <w:rsid w:val="00811DC2"/>
    <w:rsid w:val="008145FE"/>
    <w:rsid w:val="00815024"/>
    <w:rsid w:val="008152C2"/>
    <w:rsid w:val="008153D9"/>
    <w:rsid w:val="008207EE"/>
    <w:rsid w:val="00825355"/>
    <w:rsid w:val="00833252"/>
    <w:rsid w:val="00833482"/>
    <w:rsid w:val="00840F8C"/>
    <w:rsid w:val="008649D9"/>
    <w:rsid w:val="00870670"/>
    <w:rsid w:val="00872550"/>
    <w:rsid w:val="008979E7"/>
    <w:rsid w:val="008A15C3"/>
    <w:rsid w:val="008A396A"/>
    <w:rsid w:val="008B0376"/>
    <w:rsid w:val="008B04DD"/>
    <w:rsid w:val="008B4DDD"/>
    <w:rsid w:val="008C0E72"/>
    <w:rsid w:val="008C3851"/>
    <w:rsid w:val="008C4533"/>
    <w:rsid w:val="008C5327"/>
    <w:rsid w:val="008D1A2D"/>
    <w:rsid w:val="008E3D36"/>
    <w:rsid w:val="008E4A06"/>
    <w:rsid w:val="008F1414"/>
    <w:rsid w:val="008F5F7A"/>
    <w:rsid w:val="008F70F7"/>
    <w:rsid w:val="00906C51"/>
    <w:rsid w:val="00910A54"/>
    <w:rsid w:val="00911A5B"/>
    <w:rsid w:val="0093325E"/>
    <w:rsid w:val="009338EA"/>
    <w:rsid w:val="00936903"/>
    <w:rsid w:val="009444FF"/>
    <w:rsid w:val="009449B5"/>
    <w:rsid w:val="00946BC4"/>
    <w:rsid w:val="00950C7E"/>
    <w:rsid w:val="009571A0"/>
    <w:rsid w:val="00957FD2"/>
    <w:rsid w:val="0097252E"/>
    <w:rsid w:val="009742D3"/>
    <w:rsid w:val="00983627"/>
    <w:rsid w:val="00993454"/>
    <w:rsid w:val="009A34D1"/>
    <w:rsid w:val="009A3574"/>
    <w:rsid w:val="009A70AF"/>
    <w:rsid w:val="009B7916"/>
    <w:rsid w:val="009C0146"/>
    <w:rsid w:val="009D0CDA"/>
    <w:rsid w:val="009D6944"/>
    <w:rsid w:val="009E0F75"/>
    <w:rsid w:val="009E29DD"/>
    <w:rsid w:val="009E7A92"/>
    <w:rsid w:val="00A01D79"/>
    <w:rsid w:val="00A02157"/>
    <w:rsid w:val="00A10A8D"/>
    <w:rsid w:val="00A11397"/>
    <w:rsid w:val="00A11D59"/>
    <w:rsid w:val="00A12030"/>
    <w:rsid w:val="00A12F13"/>
    <w:rsid w:val="00A13F71"/>
    <w:rsid w:val="00A22D0A"/>
    <w:rsid w:val="00A253C1"/>
    <w:rsid w:val="00A35313"/>
    <w:rsid w:val="00A35BA5"/>
    <w:rsid w:val="00A47987"/>
    <w:rsid w:val="00A504FC"/>
    <w:rsid w:val="00A60784"/>
    <w:rsid w:val="00A9092C"/>
    <w:rsid w:val="00AA3749"/>
    <w:rsid w:val="00AA41B8"/>
    <w:rsid w:val="00AB4601"/>
    <w:rsid w:val="00AC2476"/>
    <w:rsid w:val="00AC4BC4"/>
    <w:rsid w:val="00AC6E3F"/>
    <w:rsid w:val="00AD619A"/>
    <w:rsid w:val="00AE0A0F"/>
    <w:rsid w:val="00AE244E"/>
    <w:rsid w:val="00AE77B1"/>
    <w:rsid w:val="00AF0126"/>
    <w:rsid w:val="00AF1E43"/>
    <w:rsid w:val="00AF4514"/>
    <w:rsid w:val="00B0239F"/>
    <w:rsid w:val="00B0435A"/>
    <w:rsid w:val="00B1267E"/>
    <w:rsid w:val="00B16C98"/>
    <w:rsid w:val="00B2076E"/>
    <w:rsid w:val="00B2200B"/>
    <w:rsid w:val="00B23F4C"/>
    <w:rsid w:val="00B24A77"/>
    <w:rsid w:val="00B27AD1"/>
    <w:rsid w:val="00B3045D"/>
    <w:rsid w:val="00B37804"/>
    <w:rsid w:val="00B404EE"/>
    <w:rsid w:val="00B446EF"/>
    <w:rsid w:val="00B60AB9"/>
    <w:rsid w:val="00B61CD0"/>
    <w:rsid w:val="00B62AD6"/>
    <w:rsid w:val="00B63594"/>
    <w:rsid w:val="00B64191"/>
    <w:rsid w:val="00B66C8E"/>
    <w:rsid w:val="00B820F0"/>
    <w:rsid w:val="00B845C8"/>
    <w:rsid w:val="00B857D6"/>
    <w:rsid w:val="00B86307"/>
    <w:rsid w:val="00B935D5"/>
    <w:rsid w:val="00B95291"/>
    <w:rsid w:val="00B95A6E"/>
    <w:rsid w:val="00BA05FB"/>
    <w:rsid w:val="00BA3E46"/>
    <w:rsid w:val="00BA4A93"/>
    <w:rsid w:val="00BB17CC"/>
    <w:rsid w:val="00BB243E"/>
    <w:rsid w:val="00BB7422"/>
    <w:rsid w:val="00BC65CA"/>
    <w:rsid w:val="00BE1991"/>
    <w:rsid w:val="00BE7CCA"/>
    <w:rsid w:val="00BF6B6F"/>
    <w:rsid w:val="00C00EDD"/>
    <w:rsid w:val="00C01125"/>
    <w:rsid w:val="00C07CA9"/>
    <w:rsid w:val="00C10840"/>
    <w:rsid w:val="00C15F5A"/>
    <w:rsid w:val="00C21BDF"/>
    <w:rsid w:val="00C30E3F"/>
    <w:rsid w:val="00C32130"/>
    <w:rsid w:val="00C452BB"/>
    <w:rsid w:val="00C64273"/>
    <w:rsid w:val="00C70BFF"/>
    <w:rsid w:val="00C7111D"/>
    <w:rsid w:val="00C717B0"/>
    <w:rsid w:val="00C737AB"/>
    <w:rsid w:val="00C742D0"/>
    <w:rsid w:val="00C75FD6"/>
    <w:rsid w:val="00C81890"/>
    <w:rsid w:val="00C83D79"/>
    <w:rsid w:val="00C85A54"/>
    <w:rsid w:val="00C85A89"/>
    <w:rsid w:val="00C90B01"/>
    <w:rsid w:val="00C968B6"/>
    <w:rsid w:val="00C97B3E"/>
    <w:rsid w:val="00CA0A68"/>
    <w:rsid w:val="00CA47D0"/>
    <w:rsid w:val="00CB22DC"/>
    <w:rsid w:val="00CB6D23"/>
    <w:rsid w:val="00CC5956"/>
    <w:rsid w:val="00CD067E"/>
    <w:rsid w:val="00CD4076"/>
    <w:rsid w:val="00CD6AA2"/>
    <w:rsid w:val="00CD6E27"/>
    <w:rsid w:val="00CE15BE"/>
    <w:rsid w:val="00CE63A1"/>
    <w:rsid w:val="00CF2D81"/>
    <w:rsid w:val="00D014AB"/>
    <w:rsid w:val="00D01A49"/>
    <w:rsid w:val="00D055D7"/>
    <w:rsid w:val="00D0743E"/>
    <w:rsid w:val="00D17805"/>
    <w:rsid w:val="00D304A0"/>
    <w:rsid w:val="00D315BC"/>
    <w:rsid w:val="00D35C29"/>
    <w:rsid w:val="00D4150E"/>
    <w:rsid w:val="00D41905"/>
    <w:rsid w:val="00D43152"/>
    <w:rsid w:val="00D439FF"/>
    <w:rsid w:val="00D466FF"/>
    <w:rsid w:val="00D47E19"/>
    <w:rsid w:val="00D520D1"/>
    <w:rsid w:val="00D603B0"/>
    <w:rsid w:val="00D657D3"/>
    <w:rsid w:val="00D65F2D"/>
    <w:rsid w:val="00D67554"/>
    <w:rsid w:val="00D70932"/>
    <w:rsid w:val="00D744A3"/>
    <w:rsid w:val="00D778F1"/>
    <w:rsid w:val="00D80FDC"/>
    <w:rsid w:val="00D866C6"/>
    <w:rsid w:val="00D9774E"/>
    <w:rsid w:val="00DA542C"/>
    <w:rsid w:val="00DA65DC"/>
    <w:rsid w:val="00DB2171"/>
    <w:rsid w:val="00DC18A9"/>
    <w:rsid w:val="00DC5BE4"/>
    <w:rsid w:val="00DC6042"/>
    <w:rsid w:val="00DC7123"/>
    <w:rsid w:val="00DD15CB"/>
    <w:rsid w:val="00DD4E7A"/>
    <w:rsid w:val="00DE79C6"/>
    <w:rsid w:val="00DF43AE"/>
    <w:rsid w:val="00E134B9"/>
    <w:rsid w:val="00E25888"/>
    <w:rsid w:val="00E25B55"/>
    <w:rsid w:val="00E25F7F"/>
    <w:rsid w:val="00E26517"/>
    <w:rsid w:val="00E30354"/>
    <w:rsid w:val="00E30D82"/>
    <w:rsid w:val="00E32362"/>
    <w:rsid w:val="00E36AD1"/>
    <w:rsid w:val="00E42D0F"/>
    <w:rsid w:val="00E42EC0"/>
    <w:rsid w:val="00E46366"/>
    <w:rsid w:val="00E47BFB"/>
    <w:rsid w:val="00E50466"/>
    <w:rsid w:val="00E53D2F"/>
    <w:rsid w:val="00E608FC"/>
    <w:rsid w:val="00E658F3"/>
    <w:rsid w:val="00E73911"/>
    <w:rsid w:val="00E73EFC"/>
    <w:rsid w:val="00E745F0"/>
    <w:rsid w:val="00E77A93"/>
    <w:rsid w:val="00E82B82"/>
    <w:rsid w:val="00E83603"/>
    <w:rsid w:val="00E85500"/>
    <w:rsid w:val="00E9246F"/>
    <w:rsid w:val="00E937D2"/>
    <w:rsid w:val="00EA3911"/>
    <w:rsid w:val="00EA536F"/>
    <w:rsid w:val="00EA5830"/>
    <w:rsid w:val="00EB02B1"/>
    <w:rsid w:val="00EB2707"/>
    <w:rsid w:val="00EB294F"/>
    <w:rsid w:val="00EC0CA0"/>
    <w:rsid w:val="00EC111D"/>
    <w:rsid w:val="00EC2089"/>
    <w:rsid w:val="00ED0011"/>
    <w:rsid w:val="00ED4E60"/>
    <w:rsid w:val="00EE1C52"/>
    <w:rsid w:val="00EF2D12"/>
    <w:rsid w:val="00EF6023"/>
    <w:rsid w:val="00F10D6D"/>
    <w:rsid w:val="00F11123"/>
    <w:rsid w:val="00F11CA7"/>
    <w:rsid w:val="00F15132"/>
    <w:rsid w:val="00F16E35"/>
    <w:rsid w:val="00F22F72"/>
    <w:rsid w:val="00F25AD3"/>
    <w:rsid w:val="00F2726A"/>
    <w:rsid w:val="00F275D5"/>
    <w:rsid w:val="00F3489A"/>
    <w:rsid w:val="00F40E46"/>
    <w:rsid w:val="00F46394"/>
    <w:rsid w:val="00F471E0"/>
    <w:rsid w:val="00F47898"/>
    <w:rsid w:val="00F54F02"/>
    <w:rsid w:val="00F5671F"/>
    <w:rsid w:val="00F81853"/>
    <w:rsid w:val="00F81D4E"/>
    <w:rsid w:val="00F83908"/>
    <w:rsid w:val="00F87CB2"/>
    <w:rsid w:val="00F9614E"/>
    <w:rsid w:val="00FA0921"/>
    <w:rsid w:val="00FB2067"/>
    <w:rsid w:val="00FB2133"/>
    <w:rsid w:val="00FB2F88"/>
    <w:rsid w:val="00FB7335"/>
    <w:rsid w:val="00FC04E0"/>
    <w:rsid w:val="00FC50D8"/>
    <w:rsid w:val="00FC78BE"/>
    <w:rsid w:val="00FD504F"/>
    <w:rsid w:val="00FD695B"/>
    <w:rsid w:val="00FE6E0F"/>
    <w:rsid w:val="00FF41D5"/>
    <w:rsid w:val="00FF681F"/>
    <w:rsid w:val="00FF7FE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B30E9A1"/>
  <w14:defaultImageDpi w14:val="300"/>
  <w15:docId w15:val="{D3200BAB-87E2-4908-A254-96E2AEC72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F2E60"/>
    <w:rPr>
      <w:rFonts w:ascii="Times New Roman" w:hAnsi="Times New Roman"/>
      <w:noProof/>
      <w:lang w:val="id-ID"/>
    </w:rPr>
  </w:style>
  <w:style w:type="paragraph" w:styleId="Heading1">
    <w:name w:val="heading 1"/>
    <w:basedOn w:val="Normal"/>
    <w:next w:val="Normal"/>
    <w:link w:val="Heading1Char"/>
    <w:uiPriority w:val="9"/>
    <w:qFormat/>
    <w:rsid w:val="007B02DD"/>
    <w:pPr>
      <w:keepNext/>
      <w:keepLines/>
      <w:spacing w:before="40" w:after="40" w:line="360" w:lineRule="auto"/>
      <w:contextualSpacing/>
      <w:jc w:val="center"/>
      <w:outlineLvl w:val="0"/>
    </w:pPr>
    <w:rPr>
      <w:rFonts w:eastAsiaTheme="majorEastAsia" w:cstheme="majorBidi"/>
      <w:b/>
      <w:bCs/>
      <w:color w:val="000000" w:themeColor="text1"/>
      <w:sz w:val="28"/>
      <w:szCs w:val="32"/>
    </w:rPr>
  </w:style>
  <w:style w:type="paragraph" w:styleId="Heading2">
    <w:name w:val="heading 2"/>
    <w:basedOn w:val="Normal"/>
    <w:next w:val="Normal"/>
    <w:link w:val="Heading2Char"/>
    <w:uiPriority w:val="9"/>
    <w:unhideWhenUsed/>
    <w:qFormat/>
    <w:rsid w:val="00390AEF"/>
    <w:pPr>
      <w:spacing w:before="40" w:after="40" w:line="360" w:lineRule="auto"/>
      <w:outlineLvl w:val="1"/>
    </w:pPr>
    <w:rPr>
      <w:rFonts w:cs="Times New Roman"/>
      <w:b/>
      <w:bCs/>
      <w:lang w:val="en-US"/>
    </w:rPr>
  </w:style>
  <w:style w:type="paragraph" w:styleId="Heading3">
    <w:name w:val="heading 3"/>
    <w:basedOn w:val="Normal"/>
    <w:next w:val="Normal"/>
    <w:link w:val="Heading3Char"/>
    <w:uiPriority w:val="9"/>
    <w:unhideWhenUsed/>
    <w:qFormat/>
    <w:rsid w:val="004C49AB"/>
    <w:pPr>
      <w:spacing w:before="40" w:after="40" w:line="360" w:lineRule="auto"/>
      <w:outlineLvl w:val="2"/>
    </w:pPr>
    <w:rPr>
      <w:b/>
      <w:bCs/>
    </w:rPr>
  </w:style>
  <w:style w:type="paragraph" w:styleId="Heading4">
    <w:name w:val="heading 4"/>
    <w:basedOn w:val="P-All"/>
    <w:next w:val="Normal"/>
    <w:link w:val="Heading4Char"/>
    <w:uiPriority w:val="9"/>
    <w:unhideWhenUsed/>
    <w:qFormat/>
    <w:rsid w:val="00F22F72"/>
    <w:pPr>
      <w:ind w:firstLine="0"/>
      <w:outlineLvl w:val="3"/>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02DD"/>
    <w:rPr>
      <w:rFonts w:ascii="Times New Roman" w:eastAsiaTheme="majorEastAsia" w:hAnsi="Times New Roman" w:cstheme="majorBidi"/>
      <w:b/>
      <w:bCs/>
      <w:noProof/>
      <w:color w:val="000000" w:themeColor="text1"/>
      <w:sz w:val="28"/>
      <w:szCs w:val="32"/>
      <w:lang w:val="id-ID"/>
    </w:rPr>
  </w:style>
  <w:style w:type="character" w:customStyle="1" w:styleId="Heading2Char">
    <w:name w:val="Heading 2 Char"/>
    <w:basedOn w:val="DefaultParagraphFont"/>
    <w:link w:val="Heading2"/>
    <w:uiPriority w:val="9"/>
    <w:rsid w:val="00390AEF"/>
    <w:rPr>
      <w:rFonts w:ascii="Times New Roman" w:hAnsi="Times New Roman" w:cs="Times New Roman"/>
      <w:b/>
      <w:bCs/>
      <w:noProof/>
    </w:rPr>
  </w:style>
  <w:style w:type="character" w:customStyle="1" w:styleId="Heading3Char">
    <w:name w:val="Heading 3 Char"/>
    <w:basedOn w:val="DefaultParagraphFont"/>
    <w:link w:val="Heading3"/>
    <w:uiPriority w:val="9"/>
    <w:rsid w:val="004C49AB"/>
    <w:rPr>
      <w:rFonts w:ascii="Times New Roman" w:hAnsi="Times New Roman"/>
      <w:b/>
      <w:bCs/>
      <w:noProof/>
      <w:lang w:val="id-ID"/>
    </w:rPr>
  </w:style>
  <w:style w:type="paragraph" w:customStyle="1" w:styleId="P-All">
    <w:name w:val="P-All"/>
    <w:basedOn w:val="Normal"/>
    <w:link w:val="P-AllChar"/>
    <w:qFormat/>
    <w:rsid w:val="006B016D"/>
    <w:pPr>
      <w:spacing w:before="40" w:after="40" w:line="360" w:lineRule="auto"/>
      <w:ind w:firstLine="720"/>
      <w:jc w:val="both"/>
    </w:pPr>
  </w:style>
  <w:style w:type="character" w:customStyle="1" w:styleId="P-AllChar">
    <w:name w:val="P-All Char"/>
    <w:basedOn w:val="DefaultParagraphFont"/>
    <w:link w:val="P-All"/>
    <w:qFormat/>
    <w:rsid w:val="006B016D"/>
    <w:rPr>
      <w:rFonts w:ascii="Times New Roman" w:hAnsi="Times New Roman"/>
      <w:noProof/>
      <w:lang w:val="id-ID"/>
    </w:rPr>
  </w:style>
  <w:style w:type="character" w:customStyle="1" w:styleId="Heading4Char">
    <w:name w:val="Heading 4 Char"/>
    <w:basedOn w:val="DefaultParagraphFont"/>
    <w:link w:val="Heading4"/>
    <w:uiPriority w:val="9"/>
    <w:rsid w:val="00F22F72"/>
    <w:rPr>
      <w:rFonts w:ascii="Times New Roman" w:hAnsi="Times New Roman"/>
      <w:b/>
      <w:bCs/>
      <w:noProof/>
      <w:lang w:val="id-ID"/>
    </w:rPr>
  </w:style>
  <w:style w:type="paragraph" w:styleId="BalloonText">
    <w:name w:val="Balloon Text"/>
    <w:basedOn w:val="Normal"/>
    <w:link w:val="BalloonTextChar"/>
    <w:uiPriority w:val="99"/>
    <w:semiHidden/>
    <w:unhideWhenUsed/>
    <w:rsid w:val="002747A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747AA"/>
    <w:rPr>
      <w:rFonts w:ascii="Lucida Grande" w:hAnsi="Lucida Grande" w:cs="Lucida Grande"/>
      <w:sz w:val="18"/>
      <w:szCs w:val="18"/>
    </w:rPr>
  </w:style>
  <w:style w:type="table" w:styleId="TableGrid">
    <w:name w:val="Table Grid"/>
    <w:basedOn w:val="TableNormal"/>
    <w:uiPriority w:val="59"/>
    <w:qFormat/>
    <w:rsid w:val="0068693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uiPriority w:val="99"/>
    <w:semiHidden/>
    <w:unhideWhenUsed/>
    <w:rsid w:val="00B95A6E"/>
    <w:rPr>
      <w:rFonts w:ascii="Lucida Grande" w:hAnsi="Lucida Grande" w:cs="Lucida Grande"/>
    </w:rPr>
  </w:style>
  <w:style w:type="character" w:customStyle="1" w:styleId="DocumentMapChar">
    <w:name w:val="Document Map Char"/>
    <w:basedOn w:val="DefaultParagraphFont"/>
    <w:link w:val="DocumentMap"/>
    <w:uiPriority w:val="99"/>
    <w:semiHidden/>
    <w:rsid w:val="00B95A6E"/>
    <w:rPr>
      <w:rFonts w:ascii="Lucida Grande" w:hAnsi="Lucida Grande" w:cs="Lucida Grande"/>
    </w:rPr>
  </w:style>
  <w:style w:type="paragraph" w:styleId="Footer">
    <w:name w:val="footer"/>
    <w:basedOn w:val="Normal"/>
    <w:link w:val="FooterChar"/>
    <w:uiPriority w:val="99"/>
    <w:unhideWhenUsed/>
    <w:rsid w:val="00BF6B6F"/>
    <w:pPr>
      <w:tabs>
        <w:tab w:val="center" w:pos="4320"/>
        <w:tab w:val="right" w:pos="8640"/>
      </w:tabs>
    </w:pPr>
  </w:style>
  <w:style w:type="character" w:customStyle="1" w:styleId="FooterChar">
    <w:name w:val="Footer Char"/>
    <w:basedOn w:val="DefaultParagraphFont"/>
    <w:link w:val="Footer"/>
    <w:uiPriority w:val="99"/>
    <w:rsid w:val="00BF6B6F"/>
  </w:style>
  <w:style w:type="paragraph" w:customStyle="1" w:styleId="Abstract">
    <w:name w:val="Abstract"/>
    <w:basedOn w:val="Normal"/>
    <w:qFormat/>
    <w:rsid w:val="00E42D0F"/>
    <w:pPr>
      <w:ind w:firstLine="432"/>
      <w:jc w:val="both"/>
    </w:pPr>
    <w:rPr>
      <w:color w:val="000000" w:themeColor="text1"/>
    </w:rPr>
  </w:style>
  <w:style w:type="character" w:styleId="PageNumber">
    <w:name w:val="page number"/>
    <w:basedOn w:val="DefaultParagraphFont"/>
    <w:uiPriority w:val="99"/>
    <w:semiHidden/>
    <w:unhideWhenUsed/>
    <w:rsid w:val="00BF6B6F"/>
  </w:style>
  <w:style w:type="paragraph" w:styleId="Header">
    <w:name w:val="header"/>
    <w:basedOn w:val="Normal"/>
    <w:link w:val="HeaderChar"/>
    <w:uiPriority w:val="99"/>
    <w:unhideWhenUsed/>
    <w:rsid w:val="00584959"/>
    <w:pPr>
      <w:tabs>
        <w:tab w:val="center" w:pos="4320"/>
        <w:tab w:val="right" w:pos="8640"/>
      </w:tabs>
    </w:pPr>
  </w:style>
  <w:style w:type="character" w:customStyle="1" w:styleId="HeaderChar">
    <w:name w:val="Header Char"/>
    <w:basedOn w:val="DefaultParagraphFont"/>
    <w:link w:val="Header"/>
    <w:uiPriority w:val="99"/>
    <w:rsid w:val="00584959"/>
  </w:style>
  <w:style w:type="paragraph" w:styleId="Caption">
    <w:name w:val="caption"/>
    <w:basedOn w:val="Normal"/>
    <w:next w:val="Normal"/>
    <w:uiPriority w:val="35"/>
    <w:unhideWhenUsed/>
    <w:qFormat/>
    <w:rsid w:val="00F40E46"/>
    <w:pPr>
      <w:spacing w:after="200"/>
      <w:jc w:val="center"/>
    </w:pPr>
    <w:rPr>
      <w:bCs/>
      <w:szCs w:val="18"/>
    </w:rPr>
  </w:style>
  <w:style w:type="paragraph" w:styleId="TableofFigures">
    <w:name w:val="table of figures"/>
    <w:basedOn w:val="Normal"/>
    <w:next w:val="Normal"/>
    <w:uiPriority w:val="99"/>
    <w:unhideWhenUsed/>
    <w:rsid w:val="00CA47D0"/>
    <w:pPr>
      <w:spacing w:line="360" w:lineRule="auto"/>
      <w:ind w:left="475" w:hanging="475"/>
    </w:pPr>
  </w:style>
  <w:style w:type="paragraph" w:styleId="TOC1">
    <w:name w:val="toc 1"/>
    <w:basedOn w:val="Normal"/>
    <w:next w:val="Normal"/>
    <w:autoRedefine/>
    <w:uiPriority w:val="39"/>
    <w:unhideWhenUsed/>
    <w:rsid w:val="00116EC5"/>
    <w:pPr>
      <w:spacing w:before="40" w:after="40" w:line="360" w:lineRule="auto"/>
    </w:pPr>
    <w:rPr>
      <w:b/>
    </w:rPr>
  </w:style>
  <w:style w:type="paragraph" w:styleId="TOC2">
    <w:name w:val="toc 2"/>
    <w:basedOn w:val="Normal"/>
    <w:next w:val="Normal"/>
    <w:autoRedefine/>
    <w:uiPriority w:val="39"/>
    <w:unhideWhenUsed/>
    <w:rsid w:val="00FE6E0F"/>
    <w:pPr>
      <w:tabs>
        <w:tab w:val="left" w:pos="792"/>
        <w:tab w:val="right" w:leader="dot" w:pos="7921"/>
      </w:tabs>
      <w:spacing w:before="40" w:after="40" w:line="360" w:lineRule="auto"/>
      <w:ind w:left="245"/>
    </w:pPr>
    <w:rPr>
      <w:b/>
      <w:szCs w:val="22"/>
    </w:rPr>
  </w:style>
  <w:style w:type="paragraph" w:styleId="TOC3">
    <w:name w:val="toc 3"/>
    <w:basedOn w:val="Normal"/>
    <w:next w:val="Normal"/>
    <w:autoRedefine/>
    <w:uiPriority w:val="39"/>
    <w:unhideWhenUsed/>
    <w:rsid w:val="00116EC5"/>
    <w:pPr>
      <w:tabs>
        <w:tab w:val="left" w:pos="1176"/>
        <w:tab w:val="right" w:leader="dot" w:pos="7921"/>
      </w:tabs>
      <w:spacing w:before="40" w:after="40" w:line="360" w:lineRule="auto"/>
      <w:ind w:left="475"/>
    </w:pPr>
    <w:rPr>
      <w:szCs w:val="22"/>
    </w:rPr>
  </w:style>
  <w:style w:type="paragraph" w:styleId="TOC4">
    <w:name w:val="toc 4"/>
    <w:basedOn w:val="Normal"/>
    <w:next w:val="Normal"/>
    <w:autoRedefine/>
    <w:uiPriority w:val="39"/>
    <w:unhideWhenUsed/>
    <w:rsid w:val="00957FD2"/>
    <w:pPr>
      <w:ind w:left="720"/>
    </w:pPr>
    <w:rPr>
      <w:sz w:val="20"/>
      <w:szCs w:val="20"/>
    </w:rPr>
  </w:style>
  <w:style w:type="paragraph" w:styleId="TOC5">
    <w:name w:val="toc 5"/>
    <w:basedOn w:val="Normal"/>
    <w:next w:val="Normal"/>
    <w:autoRedefine/>
    <w:uiPriority w:val="39"/>
    <w:unhideWhenUsed/>
    <w:rsid w:val="00957FD2"/>
    <w:pPr>
      <w:ind w:left="960"/>
    </w:pPr>
    <w:rPr>
      <w:sz w:val="20"/>
      <w:szCs w:val="20"/>
    </w:rPr>
  </w:style>
  <w:style w:type="paragraph" w:styleId="TOC6">
    <w:name w:val="toc 6"/>
    <w:basedOn w:val="Normal"/>
    <w:next w:val="Normal"/>
    <w:autoRedefine/>
    <w:uiPriority w:val="39"/>
    <w:unhideWhenUsed/>
    <w:rsid w:val="00957FD2"/>
    <w:pPr>
      <w:ind w:left="1200"/>
    </w:pPr>
    <w:rPr>
      <w:sz w:val="20"/>
      <w:szCs w:val="20"/>
    </w:rPr>
  </w:style>
  <w:style w:type="paragraph" w:styleId="TOC7">
    <w:name w:val="toc 7"/>
    <w:basedOn w:val="Normal"/>
    <w:next w:val="Normal"/>
    <w:autoRedefine/>
    <w:uiPriority w:val="39"/>
    <w:unhideWhenUsed/>
    <w:rsid w:val="00957FD2"/>
    <w:pPr>
      <w:ind w:left="1440"/>
    </w:pPr>
    <w:rPr>
      <w:sz w:val="20"/>
      <w:szCs w:val="20"/>
    </w:rPr>
  </w:style>
  <w:style w:type="paragraph" w:styleId="TOC8">
    <w:name w:val="toc 8"/>
    <w:basedOn w:val="Normal"/>
    <w:next w:val="Normal"/>
    <w:autoRedefine/>
    <w:uiPriority w:val="39"/>
    <w:unhideWhenUsed/>
    <w:rsid w:val="00957FD2"/>
    <w:pPr>
      <w:ind w:left="1680"/>
    </w:pPr>
    <w:rPr>
      <w:sz w:val="20"/>
      <w:szCs w:val="20"/>
    </w:rPr>
  </w:style>
  <w:style w:type="paragraph" w:styleId="TOC9">
    <w:name w:val="toc 9"/>
    <w:basedOn w:val="Normal"/>
    <w:next w:val="Normal"/>
    <w:autoRedefine/>
    <w:uiPriority w:val="39"/>
    <w:unhideWhenUsed/>
    <w:rsid w:val="00957FD2"/>
    <w:pPr>
      <w:ind w:left="1920"/>
    </w:pPr>
    <w:rPr>
      <w:sz w:val="20"/>
      <w:szCs w:val="20"/>
    </w:rPr>
  </w:style>
  <w:style w:type="paragraph" w:styleId="ListParagraph">
    <w:name w:val="List Paragraph"/>
    <w:aliases w:val="Body of text,Colorful List - Accent 11,List Paragraph1,Heading 10,kepala 1,sub1,kepala"/>
    <w:basedOn w:val="Normal"/>
    <w:link w:val="ListParagraphChar"/>
    <w:uiPriority w:val="1"/>
    <w:qFormat/>
    <w:rsid w:val="004753CB"/>
    <w:pPr>
      <w:ind w:left="720"/>
      <w:contextualSpacing/>
    </w:pPr>
  </w:style>
  <w:style w:type="character" w:customStyle="1" w:styleId="ListParagraphChar">
    <w:name w:val="List Paragraph Char"/>
    <w:aliases w:val="Body of text Char,Colorful List - Accent 11 Char,List Paragraph1 Char,Heading 10 Char,kepala 1 Char,sub1 Char,kepala Char"/>
    <w:basedOn w:val="DefaultParagraphFont"/>
    <w:link w:val="ListParagraph"/>
    <w:uiPriority w:val="34"/>
    <w:rsid w:val="00F5671F"/>
    <w:rPr>
      <w:rFonts w:ascii="Times New Roman" w:hAnsi="Times New Roman"/>
      <w:noProof/>
      <w:lang w:val="id-ID"/>
    </w:rPr>
  </w:style>
  <w:style w:type="paragraph" w:customStyle="1" w:styleId="NA-1">
    <w:name w:val="NA-1"/>
    <w:basedOn w:val="ListParagraph"/>
    <w:link w:val="NA-1Char"/>
    <w:qFormat/>
    <w:rsid w:val="00A253C1"/>
    <w:pPr>
      <w:numPr>
        <w:numId w:val="1"/>
      </w:numPr>
      <w:spacing w:line="360" w:lineRule="auto"/>
      <w:jc w:val="both"/>
    </w:pPr>
  </w:style>
  <w:style w:type="character" w:customStyle="1" w:styleId="NA-1Char">
    <w:name w:val="NA-1 Char"/>
    <w:basedOn w:val="ListParagraphChar"/>
    <w:link w:val="NA-1"/>
    <w:rsid w:val="00A253C1"/>
    <w:rPr>
      <w:rFonts w:ascii="Times New Roman" w:hAnsi="Times New Roman"/>
      <w:noProof/>
      <w:lang w:val="id-ID"/>
    </w:rPr>
  </w:style>
  <w:style w:type="character" w:styleId="PlaceholderText">
    <w:name w:val="Placeholder Text"/>
    <w:basedOn w:val="DefaultParagraphFont"/>
    <w:uiPriority w:val="99"/>
    <w:semiHidden/>
    <w:rsid w:val="003F56BF"/>
    <w:rPr>
      <w:color w:val="808080"/>
    </w:rPr>
  </w:style>
  <w:style w:type="paragraph" w:styleId="Bibliography">
    <w:name w:val="Bibliography"/>
    <w:basedOn w:val="Normal"/>
    <w:next w:val="Normal"/>
    <w:uiPriority w:val="37"/>
    <w:unhideWhenUsed/>
    <w:rsid w:val="00833482"/>
    <w:pPr>
      <w:spacing w:line="360" w:lineRule="auto"/>
      <w:jc w:val="both"/>
    </w:pPr>
  </w:style>
  <w:style w:type="paragraph" w:customStyle="1" w:styleId="NB-1">
    <w:name w:val="NB-1"/>
    <w:basedOn w:val="ListParagraph"/>
    <w:link w:val="NB-1Char"/>
    <w:qFormat/>
    <w:rsid w:val="000D0470"/>
    <w:pPr>
      <w:numPr>
        <w:numId w:val="2"/>
      </w:numPr>
      <w:spacing w:line="360" w:lineRule="auto"/>
    </w:pPr>
  </w:style>
  <w:style w:type="character" w:customStyle="1" w:styleId="NB-1Char">
    <w:name w:val="NB-1 Char"/>
    <w:basedOn w:val="ListParagraphChar"/>
    <w:link w:val="NB-1"/>
    <w:rsid w:val="000D0470"/>
    <w:rPr>
      <w:rFonts w:ascii="Times New Roman" w:hAnsi="Times New Roman"/>
      <w:noProof/>
      <w:lang w:val="id-ID"/>
    </w:rPr>
  </w:style>
  <w:style w:type="character" w:styleId="Hyperlink">
    <w:name w:val="Hyperlink"/>
    <w:basedOn w:val="DefaultParagraphFont"/>
    <w:uiPriority w:val="99"/>
    <w:unhideWhenUsed/>
    <w:rsid w:val="00B2200B"/>
    <w:rPr>
      <w:color w:val="0000FF" w:themeColor="hyperlink"/>
      <w:u w:val="single"/>
    </w:rPr>
  </w:style>
  <w:style w:type="paragraph" w:styleId="BodyText">
    <w:name w:val="Body Text"/>
    <w:basedOn w:val="Normal"/>
    <w:link w:val="BodyTextChar"/>
    <w:uiPriority w:val="1"/>
    <w:qFormat/>
    <w:rsid w:val="008152C2"/>
    <w:pPr>
      <w:spacing w:line="360" w:lineRule="auto"/>
      <w:jc w:val="both"/>
    </w:pPr>
    <w:rPr>
      <w:rFonts w:eastAsia="Times New Roman" w:cs="Times New Roman"/>
      <w:noProof w:val="0"/>
      <w:lang w:val="en-US"/>
    </w:rPr>
  </w:style>
  <w:style w:type="character" w:customStyle="1" w:styleId="BodyTextChar">
    <w:name w:val="Body Text Char"/>
    <w:basedOn w:val="DefaultParagraphFont"/>
    <w:link w:val="BodyText"/>
    <w:uiPriority w:val="1"/>
    <w:rsid w:val="008152C2"/>
    <w:rPr>
      <w:rFonts w:ascii="Times New Roman" w:eastAsia="Times New Roman" w:hAnsi="Times New Roman" w:cs="Times New Roman"/>
    </w:rPr>
  </w:style>
  <w:style w:type="paragraph" w:styleId="NormalWeb">
    <w:name w:val="Normal (Web)"/>
    <w:basedOn w:val="Normal"/>
    <w:uiPriority w:val="99"/>
    <w:unhideWhenUsed/>
    <w:rsid w:val="00112A08"/>
    <w:pPr>
      <w:spacing w:before="100" w:beforeAutospacing="1" w:after="100" w:afterAutospacing="1"/>
    </w:pPr>
    <w:rPr>
      <w:rFonts w:eastAsia="Times New Roman" w:cs="Times New Roman"/>
      <w:noProof w:val="0"/>
      <w:lang w:val="en-US"/>
    </w:rPr>
  </w:style>
  <w:style w:type="character" w:customStyle="1" w:styleId="tlid-translation">
    <w:name w:val="tlid-translation"/>
    <w:basedOn w:val="DefaultParagraphFont"/>
    <w:rsid w:val="004C49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228488">
      <w:bodyDiv w:val="1"/>
      <w:marLeft w:val="0"/>
      <w:marRight w:val="0"/>
      <w:marTop w:val="0"/>
      <w:marBottom w:val="0"/>
      <w:divBdr>
        <w:top w:val="none" w:sz="0" w:space="0" w:color="auto"/>
        <w:left w:val="none" w:sz="0" w:space="0" w:color="auto"/>
        <w:bottom w:val="none" w:sz="0" w:space="0" w:color="auto"/>
        <w:right w:val="none" w:sz="0" w:space="0" w:color="auto"/>
      </w:divBdr>
    </w:div>
    <w:div w:id="90325392">
      <w:bodyDiv w:val="1"/>
      <w:marLeft w:val="0"/>
      <w:marRight w:val="0"/>
      <w:marTop w:val="0"/>
      <w:marBottom w:val="0"/>
      <w:divBdr>
        <w:top w:val="none" w:sz="0" w:space="0" w:color="auto"/>
        <w:left w:val="none" w:sz="0" w:space="0" w:color="auto"/>
        <w:bottom w:val="none" w:sz="0" w:space="0" w:color="auto"/>
        <w:right w:val="none" w:sz="0" w:space="0" w:color="auto"/>
      </w:divBdr>
    </w:div>
    <w:div w:id="91708146">
      <w:bodyDiv w:val="1"/>
      <w:marLeft w:val="0"/>
      <w:marRight w:val="0"/>
      <w:marTop w:val="0"/>
      <w:marBottom w:val="0"/>
      <w:divBdr>
        <w:top w:val="none" w:sz="0" w:space="0" w:color="auto"/>
        <w:left w:val="none" w:sz="0" w:space="0" w:color="auto"/>
        <w:bottom w:val="none" w:sz="0" w:space="0" w:color="auto"/>
        <w:right w:val="none" w:sz="0" w:space="0" w:color="auto"/>
      </w:divBdr>
    </w:div>
    <w:div w:id="172838686">
      <w:bodyDiv w:val="1"/>
      <w:marLeft w:val="0"/>
      <w:marRight w:val="0"/>
      <w:marTop w:val="0"/>
      <w:marBottom w:val="0"/>
      <w:divBdr>
        <w:top w:val="none" w:sz="0" w:space="0" w:color="auto"/>
        <w:left w:val="none" w:sz="0" w:space="0" w:color="auto"/>
        <w:bottom w:val="none" w:sz="0" w:space="0" w:color="auto"/>
        <w:right w:val="none" w:sz="0" w:space="0" w:color="auto"/>
      </w:divBdr>
    </w:div>
    <w:div w:id="209728260">
      <w:bodyDiv w:val="1"/>
      <w:marLeft w:val="0"/>
      <w:marRight w:val="0"/>
      <w:marTop w:val="0"/>
      <w:marBottom w:val="0"/>
      <w:divBdr>
        <w:top w:val="none" w:sz="0" w:space="0" w:color="auto"/>
        <w:left w:val="none" w:sz="0" w:space="0" w:color="auto"/>
        <w:bottom w:val="none" w:sz="0" w:space="0" w:color="auto"/>
        <w:right w:val="none" w:sz="0" w:space="0" w:color="auto"/>
      </w:divBdr>
    </w:div>
    <w:div w:id="292909671">
      <w:bodyDiv w:val="1"/>
      <w:marLeft w:val="0"/>
      <w:marRight w:val="0"/>
      <w:marTop w:val="0"/>
      <w:marBottom w:val="0"/>
      <w:divBdr>
        <w:top w:val="none" w:sz="0" w:space="0" w:color="auto"/>
        <w:left w:val="none" w:sz="0" w:space="0" w:color="auto"/>
        <w:bottom w:val="none" w:sz="0" w:space="0" w:color="auto"/>
        <w:right w:val="none" w:sz="0" w:space="0" w:color="auto"/>
      </w:divBdr>
    </w:div>
    <w:div w:id="348337878">
      <w:bodyDiv w:val="1"/>
      <w:marLeft w:val="0"/>
      <w:marRight w:val="0"/>
      <w:marTop w:val="0"/>
      <w:marBottom w:val="0"/>
      <w:divBdr>
        <w:top w:val="none" w:sz="0" w:space="0" w:color="auto"/>
        <w:left w:val="none" w:sz="0" w:space="0" w:color="auto"/>
        <w:bottom w:val="none" w:sz="0" w:space="0" w:color="auto"/>
        <w:right w:val="none" w:sz="0" w:space="0" w:color="auto"/>
      </w:divBdr>
    </w:div>
    <w:div w:id="569972051">
      <w:bodyDiv w:val="1"/>
      <w:marLeft w:val="0"/>
      <w:marRight w:val="0"/>
      <w:marTop w:val="0"/>
      <w:marBottom w:val="0"/>
      <w:divBdr>
        <w:top w:val="none" w:sz="0" w:space="0" w:color="auto"/>
        <w:left w:val="none" w:sz="0" w:space="0" w:color="auto"/>
        <w:bottom w:val="none" w:sz="0" w:space="0" w:color="auto"/>
        <w:right w:val="none" w:sz="0" w:space="0" w:color="auto"/>
      </w:divBdr>
    </w:div>
    <w:div w:id="586377833">
      <w:bodyDiv w:val="1"/>
      <w:marLeft w:val="0"/>
      <w:marRight w:val="0"/>
      <w:marTop w:val="0"/>
      <w:marBottom w:val="0"/>
      <w:divBdr>
        <w:top w:val="none" w:sz="0" w:space="0" w:color="auto"/>
        <w:left w:val="none" w:sz="0" w:space="0" w:color="auto"/>
        <w:bottom w:val="none" w:sz="0" w:space="0" w:color="auto"/>
        <w:right w:val="none" w:sz="0" w:space="0" w:color="auto"/>
      </w:divBdr>
    </w:div>
    <w:div w:id="670838635">
      <w:bodyDiv w:val="1"/>
      <w:marLeft w:val="0"/>
      <w:marRight w:val="0"/>
      <w:marTop w:val="0"/>
      <w:marBottom w:val="0"/>
      <w:divBdr>
        <w:top w:val="none" w:sz="0" w:space="0" w:color="auto"/>
        <w:left w:val="none" w:sz="0" w:space="0" w:color="auto"/>
        <w:bottom w:val="none" w:sz="0" w:space="0" w:color="auto"/>
        <w:right w:val="none" w:sz="0" w:space="0" w:color="auto"/>
      </w:divBdr>
    </w:div>
    <w:div w:id="858082704">
      <w:bodyDiv w:val="1"/>
      <w:marLeft w:val="0"/>
      <w:marRight w:val="0"/>
      <w:marTop w:val="0"/>
      <w:marBottom w:val="0"/>
      <w:divBdr>
        <w:top w:val="none" w:sz="0" w:space="0" w:color="auto"/>
        <w:left w:val="none" w:sz="0" w:space="0" w:color="auto"/>
        <w:bottom w:val="none" w:sz="0" w:space="0" w:color="auto"/>
        <w:right w:val="none" w:sz="0" w:space="0" w:color="auto"/>
      </w:divBdr>
    </w:div>
    <w:div w:id="1040742156">
      <w:bodyDiv w:val="1"/>
      <w:marLeft w:val="0"/>
      <w:marRight w:val="0"/>
      <w:marTop w:val="0"/>
      <w:marBottom w:val="0"/>
      <w:divBdr>
        <w:top w:val="none" w:sz="0" w:space="0" w:color="auto"/>
        <w:left w:val="none" w:sz="0" w:space="0" w:color="auto"/>
        <w:bottom w:val="none" w:sz="0" w:space="0" w:color="auto"/>
        <w:right w:val="none" w:sz="0" w:space="0" w:color="auto"/>
      </w:divBdr>
    </w:div>
    <w:div w:id="1119491200">
      <w:bodyDiv w:val="1"/>
      <w:marLeft w:val="0"/>
      <w:marRight w:val="0"/>
      <w:marTop w:val="0"/>
      <w:marBottom w:val="0"/>
      <w:divBdr>
        <w:top w:val="none" w:sz="0" w:space="0" w:color="auto"/>
        <w:left w:val="none" w:sz="0" w:space="0" w:color="auto"/>
        <w:bottom w:val="none" w:sz="0" w:space="0" w:color="auto"/>
        <w:right w:val="none" w:sz="0" w:space="0" w:color="auto"/>
      </w:divBdr>
    </w:div>
    <w:div w:id="1225142546">
      <w:bodyDiv w:val="1"/>
      <w:marLeft w:val="0"/>
      <w:marRight w:val="0"/>
      <w:marTop w:val="0"/>
      <w:marBottom w:val="0"/>
      <w:divBdr>
        <w:top w:val="none" w:sz="0" w:space="0" w:color="auto"/>
        <w:left w:val="none" w:sz="0" w:space="0" w:color="auto"/>
        <w:bottom w:val="none" w:sz="0" w:space="0" w:color="auto"/>
        <w:right w:val="none" w:sz="0" w:space="0" w:color="auto"/>
      </w:divBdr>
    </w:div>
    <w:div w:id="1230266461">
      <w:bodyDiv w:val="1"/>
      <w:marLeft w:val="0"/>
      <w:marRight w:val="0"/>
      <w:marTop w:val="0"/>
      <w:marBottom w:val="0"/>
      <w:divBdr>
        <w:top w:val="none" w:sz="0" w:space="0" w:color="auto"/>
        <w:left w:val="none" w:sz="0" w:space="0" w:color="auto"/>
        <w:bottom w:val="none" w:sz="0" w:space="0" w:color="auto"/>
        <w:right w:val="none" w:sz="0" w:space="0" w:color="auto"/>
      </w:divBdr>
    </w:div>
    <w:div w:id="1258829449">
      <w:bodyDiv w:val="1"/>
      <w:marLeft w:val="0"/>
      <w:marRight w:val="0"/>
      <w:marTop w:val="0"/>
      <w:marBottom w:val="0"/>
      <w:divBdr>
        <w:top w:val="none" w:sz="0" w:space="0" w:color="auto"/>
        <w:left w:val="none" w:sz="0" w:space="0" w:color="auto"/>
        <w:bottom w:val="none" w:sz="0" w:space="0" w:color="auto"/>
        <w:right w:val="none" w:sz="0" w:space="0" w:color="auto"/>
      </w:divBdr>
    </w:div>
    <w:div w:id="1281456989">
      <w:bodyDiv w:val="1"/>
      <w:marLeft w:val="0"/>
      <w:marRight w:val="0"/>
      <w:marTop w:val="0"/>
      <w:marBottom w:val="0"/>
      <w:divBdr>
        <w:top w:val="none" w:sz="0" w:space="0" w:color="auto"/>
        <w:left w:val="none" w:sz="0" w:space="0" w:color="auto"/>
        <w:bottom w:val="none" w:sz="0" w:space="0" w:color="auto"/>
        <w:right w:val="none" w:sz="0" w:space="0" w:color="auto"/>
      </w:divBdr>
    </w:div>
    <w:div w:id="1296178197">
      <w:bodyDiv w:val="1"/>
      <w:marLeft w:val="0"/>
      <w:marRight w:val="0"/>
      <w:marTop w:val="0"/>
      <w:marBottom w:val="0"/>
      <w:divBdr>
        <w:top w:val="none" w:sz="0" w:space="0" w:color="auto"/>
        <w:left w:val="none" w:sz="0" w:space="0" w:color="auto"/>
        <w:bottom w:val="none" w:sz="0" w:space="0" w:color="auto"/>
        <w:right w:val="none" w:sz="0" w:space="0" w:color="auto"/>
      </w:divBdr>
    </w:div>
    <w:div w:id="1356424360">
      <w:bodyDiv w:val="1"/>
      <w:marLeft w:val="0"/>
      <w:marRight w:val="0"/>
      <w:marTop w:val="0"/>
      <w:marBottom w:val="0"/>
      <w:divBdr>
        <w:top w:val="none" w:sz="0" w:space="0" w:color="auto"/>
        <w:left w:val="none" w:sz="0" w:space="0" w:color="auto"/>
        <w:bottom w:val="none" w:sz="0" w:space="0" w:color="auto"/>
        <w:right w:val="none" w:sz="0" w:space="0" w:color="auto"/>
      </w:divBdr>
    </w:div>
    <w:div w:id="1395547388">
      <w:bodyDiv w:val="1"/>
      <w:marLeft w:val="0"/>
      <w:marRight w:val="0"/>
      <w:marTop w:val="0"/>
      <w:marBottom w:val="0"/>
      <w:divBdr>
        <w:top w:val="none" w:sz="0" w:space="0" w:color="auto"/>
        <w:left w:val="none" w:sz="0" w:space="0" w:color="auto"/>
        <w:bottom w:val="none" w:sz="0" w:space="0" w:color="auto"/>
        <w:right w:val="none" w:sz="0" w:space="0" w:color="auto"/>
      </w:divBdr>
    </w:div>
    <w:div w:id="1512644384">
      <w:bodyDiv w:val="1"/>
      <w:marLeft w:val="0"/>
      <w:marRight w:val="0"/>
      <w:marTop w:val="0"/>
      <w:marBottom w:val="0"/>
      <w:divBdr>
        <w:top w:val="none" w:sz="0" w:space="0" w:color="auto"/>
        <w:left w:val="none" w:sz="0" w:space="0" w:color="auto"/>
        <w:bottom w:val="none" w:sz="0" w:space="0" w:color="auto"/>
        <w:right w:val="none" w:sz="0" w:space="0" w:color="auto"/>
      </w:divBdr>
    </w:div>
    <w:div w:id="1560438298">
      <w:bodyDiv w:val="1"/>
      <w:marLeft w:val="0"/>
      <w:marRight w:val="0"/>
      <w:marTop w:val="0"/>
      <w:marBottom w:val="0"/>
      <w:divBdr>
        <w:top w:val="none" w:sz="0" w:space="0" w:color="auto"/>
        <w:left w:val="none" w:sz="0" w:space="0" w:color="auto"/>
        <w:bottom w:val="none" w:sz="0" w:space="0" w:color="auto"/>
        <w:right w:val="none" w:sz="0" w:space="0" w:color="auto"/>
      </w:divBdr>
    </w:div>
    <w:div w:id="1575507900">
      <w:bodyDiv w:val="1"/>
      <w:marLeft w:val="0"/>
      <w:marRight w:val="0"/>
      <w:marTop w:val="0"/>
      <w:marBottom w:val="0"/>
      <w:divBdr>
        <w:top w:val="none" w:sz="0" w:space="0" w:color="auto"/>
        <w:left w:val="none" w:sz="0" w:space="0" w:color="auto"/>
        <w:bottom w:val="none" w:sz="0" w:space="0" w:color="auto"/>
        <w:right w:val="none" w:sz="0" w:space="0" w:color="auto"/>
      </w:divBdr>
    </w:div>
    <w:div w:id="1606500921">
      <w:bodyDiv w:val="1"/>
      <w:marLeft w:val="0"/>
      <w:marRight w:val="0"/>
      <w:marTop w:val="0"/>
      <w:marBottom w:val="0"/>
      <w:divBdr>
        <w:top w:val="none" w:sz="0" w:space="0" w:color="auto"/>
        <w:left w:val="none" w:sz="0" w:space="0" w:color="auto"/>
        <w:bottom w:val="none" w:sz="0" w:space="0" w:color="auto"/>
        <w:right w:val="none" w:sz="0" w:space="0" w:color="auto"/>
      </w:divBdr>
    </w:div>
    <w:div w:id="1679961219">
      <w:bodyDiv w:val="1"/>
      <w:marLeft w:val="0"/>
      <w:marRight w:val="0"/>
      <w:marTop w:val="0"/>
      <w:marBottom w:val="0"/>
      <w:divBdr>
        <w:top w:val="none" w:sz="0" w:space="0" w:color="auto"/>
        <w:left w:val="none" w:sz="0" w:space="0" w:color="auto"/>
        <w:bottom w:val="none" w:sz="0" w:space="0" w:color="auto"/>
        <w:right w:val="none" w:sz="0" w:space="0" w:color="auto"/>
      </w:divBdr>
    </w:div>
    <w:div w:id="209940536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header" Target="header4.xml"/><Relationship Id="rId39" Type="http://schemas.openxmlformats.org/officeDocument/2006/relationships/theme" Target="theme/theme1.xml"/><Relationship Id="rId21" Type="http://schemas.openxmlformats.org/officeDocument/2006/relationships/image" Target="media/image11.jpeg"/><Relationship Id="rId34" Type="http://schemas.openxmlformats.org/officeDocument/2006/relationships/header" Target="header10.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header" Target="header3.xml"/><Relationship Id="rId33" Type="http://schemas.openxmlformats.org/officeDocument/2006/relationships/footer" Target="footer3.xm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eader" Target="header2.xml"/><Relationship Id="rId29"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footer" Target="footer2.xml"/><Relationship Id="rId32" Type="http://schemas.openxmlformats.org/officeDocument/2006/relationships/header" Target="header9.xml"/><Relationship Id="rId37" Type="http://schemas.openxmlformats.org/officeDocument/2006/relationships/header" Target="header12.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3.png"/><Relationship Id="rId28" Type="http://schemas.openxmlformats.org/officeDocument/2006/relationships/header" Target="header6.xml"/><Relationship Id="rId36" Type="http://schemas.openxmlformats.org/officeDocument/2006/relationships/header" Target="header11.xml"/><Relationship Id="rId10" Type="http://schemas.openxmlformats.org/officeDocument/2006/relationships/image" Target="media/image2.png"/><Relationship Id="rId19" Type="http://schemas.openxmlformats.org/officeDocument/2006/relationships/footer" Target="footer1.xml"/><Relationship Id="rId31" Type="http://schemas.openxmlformats.org/officeDocument/2006/relationships/hyperlink" Target="mailto:riskanony@gmail.com"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jpeg"/><Relationship Id="rId22" Type="http://schemas.openxmlformats.org/officeDocument/2006/relationships/image" Target="media/image12.jpeg"/><Relationship Id="rId27" Type="http://schemas.openxmlformats.org/officeDocument/2006/relationships/header" Target="header5.xml"/><Relationship Id="rId30" Type="http://schemas.openxmlformats.org/officeDocument/2006/relationships/header" Target="header8.xml"/><Relationship Id="rId35" Type="http://schemas.openxmlformats.org/officeDocument/2006/relationships/image" Target="media/image14.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ur18</b:Tag>
    <b:SourceType>ConferenceProceedings</b:SourceType>
    <b:Guid>{3E6AC777-530F-4D10-B46C-7FD36812C9ED}</b:Guid>
    <b:Title>Seleksi Mahasiswa Lulusan Terbaik Menggunakan Metode Fuzzy Multi-Attribute Decision Making (FMADM) (Studi Kasus: Program Studi Teknik Informatika FTI UMB Yogyakarta)</b:Title>
    <b:Year>2018</b:Year>
    <b:City>Semarang</b:City>
    <b:Publisher>Universitas Stikubank</b:Publisher>
    <b:Pages>156-163</b:Pages>
    <b:ConferenceName>Seminar Nasional Teknologi Informasi Dan Aplikasi Komputer (SINTAK)</b:ConferenceName>
    <b:Author>
      <b:Author>
        <b:NameList>
          <b:Person>
            <b:Last>Purnomo</b:Last>
            <b:Middle>Sidiq</b:Middle>
            <b:First>Agus</b:First>
          </b:Person>
          <b:Person>
            <b:Last>Rozi</b:Last>
            <b:Middle>Fauzan</b:Middle>
            <b:First>Anief</b:First>
          </b:Person>
        </b:NameList>
      </b:Author>
    </b:Author>
    <b:RefOrder>1</b:RefOrder>
  </b:Source>
  <b:Source>
    <b:Tag>Sep17</b:Tag>
    <b:SourceType>JournalArticle</b:SourceType>
    <b:Guid>{6EA55D29-42A6-4E34-B521-77424C898FA0}</b:Guid>
    <b:Title>Sistem Penilaian Pegawai Menggunakan Metode Fuzzy Multiple Attribute Decision Making (FMADM) dan Weighted Product (WP)</b:Title>
    <b:Year>2017</b:Year>
    <b:Author>
      <b:Author>
        <b:NameList>
          <b:Person>
            <b:Last>Septian</b:Last>
            <b:Middle>Nur</b:Middle>
            <b:First>M. Ridwan  </b:First>
          </b:Person>
          <b:Person>
            <b:Last>Purnomo</b:Last>
            <b:Middle>Sidiq</b:Middle>
            <b:First>Agus</b:First>
          </b:Person>
        </b:NameList>
      </b:Author>
    </b:Author>
    <b:JournalName>JMAI (Jurnal Multimedia &amp; Artificial Intelligence),  Vol. 1, No. 1, ISSN : 2580-2593</b:JournalName>
    <b:Pages>27-33</b:Pages>
    <b:RefOrder>2</b:RefOrder>
  </b:Source>
  <b:Source>
    <b:Tag>Pri171</b:Tag>
    <b:SourceType>JournalArticle</b:SourceType>
    <b:Guid>{77C16C90-AAEA-4AC9-B17C-C7F5B86AD82F}</b:Guid>
    <b:Title>Sistem Untuk Menentukan Pilihan Pada Program Studi Menggunakan Fuzzy Multiple Attribute Decision Making (FMADM) Dengan Simple Additive Weighting (SAW) (Studi Kasus: POLTEKES Permata Indonesia Yogyakarta)</b:Title>
    <b:JournalName>Informatics Journal</b:JournalName>
    <b:Year>2017</b:Year>
    <b:Pages>54-63</b:Pages>
    <b:Volume>Vol. 2, No. 1, ISSN : : 2503 – 250X</b:Volume>
    <b:Author>
      <b:Author>
        <b:NameList>
          <b:Person>
            <b:Last>Priatni</b:Last>
            <b:Middle>Nirsam </b:Middle>
            <b:First>Citrasari </b:First>
          </b:Person>
          <b:Person>
            <b:Last>Purnomo</b:Last>
            <b:Middle>Sidiq</b:Middle>
            <b:First>Agus</b:First>
          </b:Person>
        </b:NameList>
      </b:Author>
    </b:Author>
    <b:RefOrder>3</b:RefOrder>
  </b:Source>
  <b:Source>
    <b:Tag>Agu18</b:Tag>
    <b:SourceType>JournalArticle</b:SourceType>
    <b:Guid>{2DF300A2-B209-4C1B-BB70-4943E15A7C60}</b:Guid>
    <b:Title>Sistem Pakar Untuk Menentukan Status Pertumbuhan Pada Anak Menggunakan Inferensi Fuzzy (Sugeno)</b:Title>
    <b:Year>2018</b:Year>
    <b:JournalName>Informatics Journal, Vol. 3, No. 2, ISSN : 2503 – 250X</b:JournalName>
    <b:Pages>56-66</b:Pages>
    <b:Author>
      <b:Author>
        <b:NameList>
          <b:Person>
            <b:Last>Agustina</b:Last>
            <b:First>Emi</b:First>
          </b:Person>
          <b:Person>
            <b:Last>Purnomo</b:Last>
            <b:Middle>Sidiq </b:Middle>
            <b:First>Agus</b:First>
          </b:Person>
        </b:NameList>
      </b:Author>
    </b:Author>
    <b:LCID>en-ID</b:LCID>
    <b:RefOrder>9</b:RefOrder>
  </b:Source>
  <b:Source>
    <b:Tag>May17</b:Tag>
    <b:SourceType>JournalArticle</b:SourceType>
    <b:Guid>{8132041F-3740-4C42-AC0F-091762DD3584}</b:Guid>
    <b:Title>Sistem Pakar Untuk Menentukan Poin Pelanggaran Dan Prestasi Menggunakan Inferensi Fuzzy (Tsukamoto)</b:Title>
    <b:JournalName>Jurnal Multimedia &amp; Artificial Intelligence, Vol. 1, No. 2, Agustus, ISSN : 2580-2593</b:JournalName>
    <b:Year>2017</b:Year>
    <b:Pages>17-26</b:Pages>
    <b:Author>
      <b:Author>
        <b:NameList>
          <b:Person>
            <b:Last>Mayasari</b:Last>
            <b:First>Widatin</b:First>
          </b:Person>
          <b:Person>
            <b:Last>Purnomo</b:Last>
            <b:Middle>Sidiq</b:Middle>
            <b:First>Agus</b:First>
          </b:Person>
        </b:NameList>
      </b:Author>
    </b:Author>
    <b:RefOrder>10</b:RefOrder>
  </b:Source>
  <b:Source>
    <b:Tag>Roz17</b:Tag>
    <b:SourceType>JournalArticle</b:SourceType>
    <b:Guid>{205EA862-E044-4A74-A8B5-641AE3E726AF}</b:Guid>
    <b:Title>Rekomendasi Pemilihan Minat Studi Menggunakan Metode Mamdani Studi Kasus : Program Studi Sistem Informasi FTI UMBY</b:Title>
    <b:Year>2017</b:Year>
    <b:JournalName>Informatics Journal, Vol. 2, No. 3, ISSN : 2503–250X</b:JournalName>
    <b:Pages>138-147</b:Pages>
    <b:Author>
      <b:Author>
        <b:NameList>
          <b:Person>
            <b:Last>Rozi</b:Last>
            <b:Middle>Fauzan</b:Middle>
            <b:First>Anief</b:First>
          </b:Person>
          <b:Person>
            <b:Last>Purnomo</b:Last>
            <b:Middle>Sidiq</b:Middle>
            <b:First>Agus</b:First>
          </b:Person>
        </b:NameList>
      </b:Author>
    </b:Author>
    <b:RefOrder>11</b:RefOrder>
  </b:Source>
  <b:Source>
    <b:Tag>Ari19</b:Tag>
    <b:SourceType>JournalArticle</b:SourceType>
    <b:Guid>{A50BBA29-3412-4A7E-9D74-DAADD0CF2B19}</b:Guid>
    <b:Title>Rekomendasi Pemilihan Produk Tabungan Bank Rekomendasi Pemilihan Produk Tabungan Bank</b:Title>
    <b:JournalName>Informatics Journal, Vol. 4, No. 1, ISSN : 2503 – 250X</b:JournalName>
    <b:Year>2019</b:Year>
    <b:Pages>1-9</b:Pages>
    <b:Author>
      <b:Author>
        <b:NameList>
          <b:Person>
            <b:Last>Ariyanti</b:Last>
            <b:First>Jevi</b:First>
          </b:Person>
          <b:Person>
            <b:Last>Purnomo</b:Last>
            <b:Middle>Sidiq</b:Middle>
            <b:First>Agus </b:First>
          </b:Person>
        </b:NameList>
      </b:Author>
    </b:Author>
    <b:RefOrder>5</b:RefOrder>
  </b:Source>
  <b:Source>
    <b:Tag>Mar19</b:Tag>
    <b:SourceType>ConferenceProceedings</b:SourceType>
    <b:Guid>{88FBD4D8-E3BC-42C3-A391-64294837295D}</b:Guid>
    <b:Title>Sistem Pendukung Keputusan Pengajuan Kredit Menggunakan Simple Additive Weighting (SAW) (Studi Kasus Bank BPD DIY)</b:Title>
    <b:Pages>106-114</b:Pages>
    <b:Year>2019</b:Year>
    <b:ConferenceName>Seminar Nasional Teknologi Informasi dan Aplikasi Komputer (SINTAK)</b:ConferenceName>
    <b:City>Semarang</b:City>
    <b:Publisher>Universitas Stikubank Semarang</b:Publisher>
    <b:Author>
      <b:Author>
        <b:NameList>
          <b:Person>
            <b:Last>Maria</b:Last>
            <b:First>Anita </b:First>
          </b:Person>
          <b:Person>
            <b:Last>Purnomo</b:Last>
            <b:Middle>Sidiq</b:Middle>
            <b:First>Agus</b:First>
          </b:Person>
        </b:NameList>
      </b:Author>
    </b:Author>
    <b:RefOrder>4</b:RefOrder>
  </b:Source>
  <b:Source>
    <b:Tag>Kus</b:Tag>
    <b:SourceType>Book</b:SourceType>
    <b:Guid>{32689A36-EEF7-49DC-AAFE-87F7A80A2315}</b:Guid>
    <b:Author>
      <b:Author>
        <b:NameList>
          <b:Person>
            <b:Last>Kusrini</b:Last>
          </b:Person>
        </b:NameList>
      </b:Author>
    </b:Author>
    <b:City>Yogyakarta</b:City>
    <b:Publisher>Andi</b:Publisher>
    <b:Title>Konsep dan Aplikasi Sistem Pendukung Keputusan</b:Title>
    <b:Year>2007</b:Year>
    <b:RefOrder>6</b:RefOrder>
  </b:Source>
  <b:Source>
    <b:Tag>Placeholder1</b:Tag>
    <b:SourceType>Book</b:SourceType>
    <b:Guid>{A010DFD1-EAFA-4F30-AC88-04A213E3375A}</b:Guid>
    <b:Title>Fuzzy Multi- Atribute Decision Making (Fuzzy MADM)</b:Title>
    <b:Year>2006</b:Year>
    <b:City>Yogyakarta</b:City>
    <b:Publisher>Graha Ilmu</b:Publisher>
    <b:Author>
      <b:Author>
        <b:NameList>
          <b:Person>
            <b:Last>Kusumadewi</b:Last>
            <b:First>Sri</b:First>
          </b:Person>
          <b:Person>
            <b:Last>Hartati</b:Last>
            <b:First>Sri</b:First>
          </b:Person>
          <b:Person>
            <b:Last>Harjoko</b:Last>
            <b:First>Agus</b:First>
          </b:Person>
          <b:Person>
            <b:Last>Wardoyo</b:Last>
            <b:First>Retantyo</b:First>
          </b:Person>
        </b:NameList>
      </b:Author>
    </b:Author>
    <b:RefOrder>7</b:RefOrder>
  </b:Source>
  <b:Source>
    <b:Tag>Efr05</b:Tag>
    <b:SourceType>Book</b:SourceType>
    <b:Guid>{9BC35D59-AA3C-475E-BBA4-CA772A82BD0A}</b:Guid>
    <b:Author>
      <b:Author>
        <b:NameList>
          <b:Person>
            <b:Last>Turban</b:Last>
            <b:First>Efraim</b:First>
          </b:Person>
        </b:NameList>
      </b:Author>
    </b:Author>
    <b:Title>Decision Support System and Intelligent System (Sistem Pendukung Keputusan dan Sistem Cerdas)</b:Title>
    <b:Year>2005</b:Year>
    <b:City>Yogyakarta</b:City>
    <b:Publisher>Andi Offset</b:Publisher>
    <b:RefOrder>8</b:RefOrder>
  </b:Source>
</b:Sources>
</file>

<file path=customXml/itemProps1.xml><?xml version="1.0" encoding="utf-8"?>
<ds:datastoreItem xmlns:ds="http://schemas.openxmlformats.org/officeDocument/2006/customXml" ds:itemID="{79766467-76BE-4FBD-9964-D5D1BBF582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53</TotalTime>
  <Pages>50</Pages>
  <Words>6153</Words>
  <Characters>35073</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
    </vt:vector>
  </TitlesOfParts>
  <Company>Gadjah Mada University</Company>
  <LinksUpToDate>false</LinksUpToDate>
  <CharactersWithSpaces>411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eri Nugroho</dc:creator>
  <cp:keywords>www.ferinugroho.my.id</cp:keywords>
  <cp:lastModifiedBy>user</cp:lastModifiedBy>
  <cp:revision>155</cp:revision>
  <cp:lastPrinted>2013-03-25T05:45:00Z</cp:lastPrinted>
  <dcterms:created xsi:type="dcterms:W3CDTF">2022-12-21T04:16:00Z</dcterms:created>
  <dcterms:modified xsi:type="dcterms:W3CDTF">2025-02-01T1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1a839b3-1e3e-3256-87d5-dec93766ae0d</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7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2th edition - Harvard</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4th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ieee</vt:lpwstr>
  </property>
</Properties>
</file>